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971BC7" w14:textId="77777777" w:rsidR="007A7F01" w:rsidRPr="00C34C28" w:rsidRDefault="00912FD4" w:rsidP="00C34C28">
      <w:pPr>
        <w:pStyle w:val="Title"/>
        <w:jc w:val="left"/>
        <w:rPr>
          <w:rFonts w:asciiTheme="majorBidi" w:hAnsiTheme="majorBidi"/>
          <w:sz w:val="28"/>
          <w:szCs w:val="28"/>
        </w:rPr>
      </w:pPr>
      <w:r w:rsidRPr="00C34C28">
        <w:rPr>
          <w:rFonts w:asciiTheme="majorBidi" w:hAnsiTheme="majorBidi"/>
          <w:sz w:val="28"/>
          <w:szCs w:val="28"/>
        </w:rPr>
        <w:t>Predicting microbial growth in a mixed culture</w:t>
      </w:r>
      <w:r w:rsidR="002B1F9F" w:rsidRPr="00C34C28">
        <w:rPr>
          <w:rFonts w:asciiTheme="majorBidi" w:hAnsiTheme="majorBidi"/>
          <w:sz w:val="28"/>
          <w:szCs w:val="28"/>
        </w:rPr>
        <w:t xml:space="preserve"> from growth curve data</w:t>
      </w:r>
    </w:p>
    <w:p w14:paraId="2C119249" w14:textId="77777777" w:rsidR="0025589C" w:rsidRDefault="0025589C" w:rsidP="00C34C28"/>
    <w:p w14:paraId="3925D110" w14:textId="77777777" w:rsidR="007A7F01" w:rsidRPr="00297A49" w:rsidRDefault="007A7F01" w:rsidP="00C34C28">
      <w:pPr>
        <w:pStyle w:val="Subtitle"/>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w:t>
      </w:r>
      <w:r w:rsidR="00AA541D" w:rsidRPr="00297A49">
        <w:rPr>
          <w:rFonts w:asciiTheme="majorBidi" w:hAnsiTheme="majorBidi"/>
          <w:b/>
          <w:bCs/>
          <w:vertAlign w:val="superscript"/>
        </w:rPr>
        <w:t>,</w:t>
      </w:r>
      <w:r w:rsidR="00B1770B" w:rsidRPr="00297A49">
        <w:rPr>
          <w:rFonts w:asciiTheme="majorBidi" w:hAnsiTheme="majorBidi"/>
          <w:b/>
          <w:bCs/>
          <w:vertAlign w:val="superscript"/>
        </w:rPr>
        <w:t>2</w:t>
      </w:r>
      <w:r w:rsidR="00A82972" w:rsidRPr="00297A49">
        <w:rPr>
          <w:rFonts w:asciiTheme="majorBidi" w:hAnsiTheme="majorBidi"/>
          <w:b/>
          <w:bCs/>
          <w:vertAlign w:val="superscript"/>
        </w:rPr>
        <w:t>,</w:t>
      </w:r>
      <w:r w:rsidR="00DD161B" w:rsidRPr="00297A49">
        <w:rPr>
          <w:rFonts w:asciiTheme="majorBidi" w:hAnsiTheme="majorBidi"/>
          <w:b/>
          <w:bCs/>
          <w:vertAlign w:val="superscript"/>
        </w:rPr>
        <w:t>5</w:t>
      </w:r>
      <w:r w:rsidR="00DE1D24" w:rsidRPr="00297A49">
        <w:rPr>
          <w:rFonts w:asciiTheme="majorBidi" w:hAnsiTheme="majorBidi"/>
          <w:b/>
          <w:bCs/>
          <w:vertAlign w:val="superscript"/>
        </w:rPr>
        <w:t>,</w:t>
      </w:r>
      <w:r w:rsidR="00A01FC3" w:rsidRPr="00297A49">
        <w:rPr>
          <w:rFonts w:asciiTheme="majorBidi" w:hAnsiTheme="majorBidi"/>
          <w:b/>
          <w:bCs/>
          <w:vertAlign w:val="superscript"/>
        </w:rPr>
        <w:t>*</w:t>
      </w:r>
      <w:r w:rsidRPr="00297A49">
        <w:rPr>
          <w:rFonts w:asciiTheme="majorBidi" w:hAnsiTheme="majorBidi"/>
          <w:b/>
          <w:bCs/>
        </w:rPr>
        <w:t xml:space="preserve">, </w:t>
      </w:r>
      <w:proofErr w:type="spellStart"/>
      <w:r w:rsidRPr="00297A49">
        <w:rPr>
          <w:rFonts w:asciiTheme="majorBidi" w:hAnsiTheme="majorBidi"/>
          <w:b/>
          <w:bCs/>
        </w:rPr>
        <w:t>Eynat</w:t>
      </w:r>
      <w:proofErr w:type="spellEnd"/>
      <w:r w:rsidRPr="00297A49">
        <w:rPr>
          <w:rFonts w:asciiTheme="majorBidi" w:hAnsiTheme="majorBidi"/>
          <w:b/>
          <w:bCs/>
        </w:rPr>
        <w:t xml:space="preserve"> Dellus-Gur</w:t>
      </w:r>
      <w:r w:rsidRPr="00297A49">
        <w:rPr>
          <w:rFonts w:asciiTheme="majorBidi" w:hAnsiTheme="majorBidi"/>
          <w:b/>
          <w:bCs/>
          <w:vertAlign w:val="superscript"/>
        </w:rPr>
        <w:t>1</w:t>
      </w:r>
      <w:r w:rsidRPr="00297A49">
        <w:rPr>
          <w:rFonts w:asciiTheme="majorBidi" w:hAnsiTheme="majorBidi"/>
          <w:b/>
          <w:bCs/>
        </w:rPr>
        <w:t xml:space="preserve">, </w:t>
      </w:r>
      <w:proofErr w:type="spellStart"/>
      <w:r w:rsidRPr="00297A49">
        <w:rPr>
          <w:rFonts w:asciiTheme="majorBidi" w:hAnsiTheme="majorBidi"/>
          <w:b/>
          <w:bCs/>
        </w:rPr>
        <w:t>Maayan</w:t>
      </w:r>
      <w:proofErr w:type="spellEnd"/>
      <w:r w:rsidRPr="00297A49">
        <w:rPr>
          <w:rFonts w:asciiTheme="majorBidi" w:hAnsiTheme="majorBidi"/>
          <w:b/>
          <w:bCs/>
        </w:rPr>
        <w:t xml:space="preserve"> </w:t>
      </w:r>
      <w:r w:rsidRPr="00DD0B5E">
        <w:rPr>
          <w:rFonts w:asciiTheme="majorBidi" w:hAnsiTheme="majorBidi"/>
          <w:b/>
          <w:bCs/>
        </w:rPr>
        <w:t>Bibi</w:t>
      </w:r>
      <w:r w:rsidR="00B1770B" w:rsidRPr="00DD0B5E">
        <w:rPr>
          <w:rFonts w:asciiTheme="majorBidi" w:hAnsiTheme="majorBidi"/>
          <w:b/>
          <w:bCs/>
          <w:vertAlign w:val="superscript"/>
        </w:rPr>
        <w:t>3</w:t>
      </w:r>
      <w:r w:rsidRPr="00DD0B5E">
        <w:rPr>
          <w:rFonts w:asciiTheme="majorBidi" w:hAnsiTheme="majorBidi"/>
          <w:b/>
          <w:bCs/>
        </w:rPr>
        <w:t xml:space="preserve">, </w:t>
      </w:r>
      <w:proofErr w:type="spellStart"/>
      <w:r w:rsidR="00DD161B" w:rsidRPr="00634C42">
        <w:rPr>
          <w:rFonts w:asciiTheme="majorBidi" w:hAnsiTheme="majorBidi"/>
          <w:b/>
          <w:bCs/>
        </w:rPr>
        <w:t>Kedar</w:t>
      </w:r>
      <w:proofErr w:type="spellEnd"/>
      <w:r w:rsidR="00DD161B" w:rsidRPr="00634C42">
        <w:rPr>
          <w:rFonts w:asciiTheme="majorBidi" w:hAnsiTheme="majorBidi"/>
          <w:b/>
          <w:bCs/>
        </w:rPr>
        <w:t xml:space="preserve"> Karkare</w:t>
      </w:r>
      <w:r w:rsidR="00DD161B" w:rsidRPr="00634C42">
        <w:rPr>
          <w:rFonts w:asciiTheme="majorBidi" w:hAnsiTheme="majorBidi"/>
          <w:vertAlign w:val="superscript"/>
        </w:rPr>
        <w:t>4</w:t>
      </w:r>
      <w:r w:rsidR="00DD161B" w:rsidRPr="00DD0B5E">
        <w:rPr>
          <w:rFonts w:asciiTheme="majorBidi" w:hAnsiTheme="majorBidi"/>
          <w:b/>
          <w:bCs/>
        </w:rPr>
        <w:t xml:space="preserve">, </w:t>
      </w:r>
      <w:r w:rsidRPr="00DD0B5E">
        <w:rPr>
          <w:rFonts w:asciiTheme="majorBidi" w:hAnsiTheme="majorBidi"/>
          <w:b/>
          <w:bCs/>
        </w:rPr>
        <w:t>Uri Obolski</w:t>
      </w:r>
      <w:r w:rsidRPr="00DD0B5E">
        <w:rPr>
          <w:rFonts w:asciiTheme="majorBidi" w:hAnsiTheme="majorBidi"/>
          <w:b/>
          <w:bCs/>
          <w:vertAlign w:val="superscript"/>
        </w:rPr>
        <w:t>1</w:t>
      </w:r>
      <w:r w:rsidR="001B1B6B" w:rsidRPr="00DD0B5E">
        <w:rPr>
          <w:rFonts w:asciiTheme="majorBidi" w:hAnsiTheme="majorBidi"/>
          <w:b/>
          <w:bCs/>
          <w:vertAlign w:val="superscript"/>
        </w:rPr>
        <w:t>,</w:t>
      </w:r>
      <w:r w:rsidR="00DD161B" w:rsidRPr="00DD0B5E">
        <w:rPr>
          <w:rFonts w:asciiTheme="majorBidi" w:hAnsiTheme="majorBidi"/>
          <w:b/>
          <w:bCs/>
          <w:vertAlign w:val="superscript"/>
        </w:rPr>
        <w:t>6</w:t>
      </w:r>
      <w:r w:rsidRPr="00DD0B5E">
        <w:rPr>
          <w:rFonts w:asciiTheme="majorBidi" w:hAnsiTheme="majorBidi"/>
          <w:b/>
          <w:bCs/>
        </w:rPr>
        <w:t>,</w:t>
      </w:r>
      <w:r w:rsidR="00B1770B" w:rsidRPr="00DD0B5E">
        <w:rPr>
          <w:rFonts w:asciiTheme="majorBidi" w:hAnsiTheme="majorBidi"/>
          <w:b/>
          <w:bCs/>
        </w:rPr>
        <w:t xml:space="preserve"> Marcus W. Feldman</w:t>
      </w:r>
      <w:r w:rsidR="00B1770B" w:rsidRPr="00DD0B5E">
        <w:rPr>
          <w:rFonts w:asciiTheme="majorBidi" w:hAnsiTheme="majorBidi"/>
          <w:b/>
          <w:bCs/>
          <w:vertAlign w:val="superscript"/>
        </w:rPr>
        <w:t>2</w:t>
      </w:r>
      <w:r w:rsidR="00B1770B" w:rsidRPr="00DD0B5E">
        <w:rPr>
          <w:rFonts w:asciiTheme="majorBidi" w:hAnsiTheme="majorBidi"/>
          <w:b/>
          <w:bCs/>
        </w:rPr>
        <w:t>,</w:t>
      </w:r>
      <w:r w:rsidR="00DD161B" w:rsidRPr="00DD0B5E">
        <w:rPr>
          <w:rFonts w:asciiTheme="majorBidi" w:hAnsiTheme="majorBidi"/>
          <w:b/>
          <w:bCs/>
        </w:rPr>
        <w:t xml:space="preserve"> </w:t>
      </w:r>
      <w:r w:rsidR="00DD161B" w:rsidRPr="00634C42">
        <w:rPr>
          <w:rFonts w:asciiTheme="majorBidi" w:hAnsiTheme="majorBidi"/>
          <w:b/>
          <w:bCs/>
        </w:rPr>
        <w:t>Tim F. Cooper</w:t>
      </w:r>
      <w:r w:rsidR="00DD161B" w:rsidRPr="00634C42">
        <w:rPr>
          <w:rFonts w:asciiTheme="majorBidi" w:hAnsiTheme="majorBidi"/>
          <w:b/>
          <w:bCs/>
          <w:vertAlign w:val="superscript"/>
        </w:rPr>
        <w:t>4,7</w:t>
      </w:r>
      <w:r w:rsidR="00DD161B" w:rsidRPr="00DD0B5E">
        <w:rPr>
          <w:rFonts w:asciiTheme="majorBidi" w:hAnsiTheme="majorBidi"/>
          <w:b/>
          <w:bCs/>
        </w:rPr>
        <w:t>,</w:t>
      </w:r>
      <w:r w:rsidRPr="00DD0B5E">
        <w:rPr>
          <w:rFonts w:asciiTheme="majorBidi" w:hAnsiTheme="majorBidi"/>
          <w:b/>
          <w:bCs/>
        </w:rPr>
        <w:t xml:space="preserve"> Judith Berman</w:t>
      </w:r>
      <w:r w:rsidR="00B1770B" w:rsidRPr="00DD0B5E">
        <w:rPr>
          <w:rFonts w:asciiTheme="majorBidi" w:hAnsiTheme="majorBidi"/>
          <w:b/>
          <w:bCs/>
          <w:vertAlign w:val="superscript"/>
        </w:rPr>
        <w:t>3</w:t>
      </w:r>
      <w:r w:rsidRPr="00DD0B5E">
        <w:rPr>
          <w:rFonts w:asciiTheme="majorBidi" w:hAnsiTheme="majorBidi"/>
          <w:b/>
          <w:bCs/>
          <w:vertAlign w:val="subscript"/>
        </w:rPr>
        <w:t>,</w:t>
      </w:r>
      <w:r w:rsidRPr="00DD0B5E">
        <w:rPr>
          <w:rFonts w:asciiTheme="majorBidi" w:hAnsiTheme="majorBidi"/>
          <w:b/>
          <w:bCs/>
        </w:rPr>
        <w:t xml:space="preserve"> and</w:t>
      </w:r>
      <w:r w:rsidRPr="00297A49">
        <w:rPr>
          <w:rFonts w:asciiTheme="majorBidi" w:hAnsiTheme="majorBidi"/>
          <w:b/>
          <w:bCs/>
        </w:rPr>
        <w:t xml:space="preserve"> </w:t>
      </w:r>
      <w:proofErr w:type="spellStart"/>
      <w:r w:rsidRPr="00297A49">
        <w:rPr>
          <w:rFonts w:asciiTheme="majorBidi" w:hAnsiTheme="majorBidi"/>
          <w:b/>
          <w:bCs/>
        </w:rPr>
        <w:t>Lilach</w:t>
      </w:r>
      <w:proofErr w:type="spellEnd"/>
      <w:r w:rsidRPr="00297A49">
        <w:rPr>
          <w:rFonts w:asciiTheme="majorBidi" w:hAnsiTheme="majorBidi"/>
          <w:b/>
          <w:bCs/>
        </w:rPr>
        <w:t xml:space="preserve"> Hadany</w:t>
      </w:r>
      <w:r w:rsidRPr="00297A49">
        <w:rPr>
          <w:rFonts w:asciiTheme="majorBidi" w:hAnsiTheme="majorBidi"/>
          <w:b/>
          <w:bCs/>
          <w:vertAlign w:val="superscript"/>
        </w:rPr>
        <w:t>1</w:t>
      </w:r>
    </w:p>
    <w:p w14:paraId="7AD224C8" w14:textId="77777777" w:rsidR="007A7F01" w:rsidRPr="0025589C" w:rsidRDefault="007A7F01" w:rsidP="00C34C28"/>
    <w:p w14:paraId="6ADA01EB" w14:textId="77777777" w:rsidR="007A7F01" w:rsidRPr="00C34C28" w:rsidRDefault="007A7F01" w:rsidP="00C34C28">
      <w:pPr>
        <w:rPr>
          <w:sz w:val="20"/>
          <w:szCs w:val="20"/>
        </w:rPr>
      </w:pPr>
      <w:r w:rsidRPr="00C34C28">
        <w:rPr>
          <w:sz w:val="20"/>
          <w:szCs w:val="20"/>
          <w:vertAlign w:val="superscript"/>
        </w:rPr>
        <w:t>1</w:t>
      </w:r>
      <w:r w:rsidRPr="00C34C28">
        <w:rPr>
          <w:sz w:val="20"/>
          <w:szCs w:val="20"/>
        </w:rPr>
        <w:t xml:space="preserve"> </w:t>
      </w:r>
      <w:r w:rsidR="001B1B6B" w:rsidRPr="00C34C28">
        <w:rPr>
          <w:sz w:val="20"/>
          <w:szCs w:val="20"/>
        </w:rPr>
        <w:t>Department</w:t>
      </w:r>
      <w:r w:rsidR="00100FEB" w:rsidRPr="00C34C28">
        <w:rPr>
          <w:sz w:val="20"/>
          <w:szCs w:val="20"/>
        </w:rPr>
        <w:t xml:space="preserve"> of</w:t>
      </w:r>
      <w:r w:rsidRPr="00C34C28">
        <w:rPr>
          <w:sz w:val="20"/>
          <w:szCs w:val="20"/>
        </w:rPr>
        <w:t xml:space="preserve"> Molecular Biology and Ecology of Plants, Tel Aviv University, Tel Aviv, Israel</w:t>
      </w:r>
    </w:p>
    <w:p w14:paraId="4888788D" w14:textId="77777777" w:rsidR="00B1770B" w:rsidRPr="00C34C28" w:rsidRDefault="00B1770B" w:rsidP="00C34C28">
      <w:pPr>
        <w:rPr>
          <w:sz w:val="20"/>
          <w:szCs w:val="20"/>
        </w:rPr>
      </w:pPr>
      <w:r w:rsidRPr="00C34C28">
        <w:rPr>
          <w:sz w:val="20"/>
          <w:szCs w:val="20"/>
          <w:vertAlign w:val="superscript"/>
        </w:rPr>
        <w:t>2</w:t>
      </w:r>
      <w:r w:rsidRPr="00C34C28">
        <w:rPr>
          <w:sz w:val="20"/>
          <w:szCs w:val="20"/>
        </w:rPr>
        <w:t xml:space="preserve"> Department of Biology, Stanford University, Stanford, CA </w:t>
      </w:r>
    </w:p>
    <w:p w14:paraId="36858D85" w14:textId="77777777" w:rsidR="007A7F01" w:rsidRPr="00C34C28" w:rsidRDefault="00B1770B" w:rsidP="00C34C28">
      <w:pPr>
        <w:rPr>
          <w:sz w:val="20"/>
          <w:szCs w:val="20"/>
        </w:rPr>
      </w:pPr>
      <w:r w:rsidRPr="00C34C28">
        <w:rPr>
          <w:sz w:val="20"/>
          <w:szCs w:val="20"/>
          <w:vertAlign w:val="superscript"/>
        </w:rPr>
        <w:t>3</w:t>
      </w:r>
      <w:r w:rsidR="007A7F01" w:rsidRPr="00C34C28">
        <w:rPr>
          <w:sz w:val="20"/>
          <w:szCs w:val="20"/>
        </w:rPr>
        <w:t xml:space="preserve"> Dep</w:t>
      </w:r>
      <w:r w:rsidR="001B1B6B" w:rsidRPr="00C34C28">
        <w:rPr>
          <w:sz w:val="20"/>
          <w:szCs w:val="20"/>
        </w:rPr>
        <w:t>ar</w:t>
      </w:r>
      <w:r w:rsidR="007A7F01" w:rsidRPr="00C34C28">
        <w:rPr>
          <w:sz w:val="20"/>
          <w:szCs w:val="20"/>
        </w:rPr>
        <w:t>t</w:t>
      </w:r>
      <w:r w:rsidR="001B1B6B" w:rsidRPr="00C34C28">
        <w:rPr>
          <w:sz w:val="20"/>
          <w:szCs w:val="20"/>
        </w:rPr>
        <w:t>ment</w:t>
      </w:r>
      <w:r w:rsidR="007A7F01" w:rsidRPr="00C34C28">
        <w:rPr>
          <w:sz w:val="20"/>
          <w:szCs w:val="20"/>
        </w:rPr>
        <w:t xml:space="preserve"> of Molecular Microbiology and Biotechnology,</w:t>
      </w:r>
      <w:r w:rsidR="007A7F01" w:rsidRPr="00C34C28">
        <w:rPr>
          <w:sz w:val="20"/>
          <w:szCs w:val="20"/>
          <w:vertAlign w:val="superscript"/>
        </w:rPr>
        <w:t xml:space="preserve"> </w:t>
      </w:r>
      <w:r w:rsidR="007A7F01" w:rsidRPr="00C34C28">
        <w:rPr>
          <w:sz w:val="20"/>
          <w:szCs w:val="20"/>
        </w:rPr>
        <w:t>Tel Aviv University, Tel Aviv, Israel</w:t>
      </w:r>
    </w:p>
    <w:p w14:paraId="3C92E80E" w14:textId="77777777" w:rsidR="00DD161B" w:rsidRPr="00C34C28" w:rsidRDefault="00DD161B" w:rsidP="00C34C28">
      <w:pPr>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14:paraId="6ADD3886" w14:textId="77777777" w:rsidR="00DD161B" w:rsidRPr="00C34C28" w:rsidRDefault="00DD161B" w:rsidP="00C34C28">
      <w:pPr>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14:paraId="43CE6BE8" w14:textId="77777777" w:rsidR="00A01FC3" w:rsidRPr="00C34C28" w:rsidRDefault="00DD161B" w:rsidP="00C34C28">
      <w:pPr>
        <w:rPr>
          <w:sz w:val="20"/>
          <w:szCs w:val="20"/>
        </w:rPr>
      </w:pPr>
      <w:r w:rsidRPr="00C34C28">
        <w:rPr>
          <w:sz w:val="20"/>
          <w:szCs w:val="20"/>
          <w:vertAlign w:val="superscript"/>
        </w:rPr>
        <w:t>6</w:t>
      </w:r>
      <w:r w:rsidRPr="00C34C28">
        <w:rPr>
          <w:sz w:val="20"/>
          <w:szCs w:val="20"/>
        </w:rPr>
        <w:t xml:space="preserve"> </w:t>
      </w:r>
      <w:r w:rsidR="00A01FC3" w:rsidRPr="00C34C28">
        <w:rPr>
          <w:sz w:val="20"/>
          <w:szCs w:val="20"/>
        </w:rPr>
        <w:t>Current address:</w:t>
      </w:r>
      <w:r w:rsidR="001B1B6B" w:rsidRPr="00C34C28">
        <w:rPr>
          <w:sz w:val="20"/>
          <w:szCs w:val="20"/>
        </w:rPr>
        <w:t xml:space="preserve"> Department</w:t>
      </w:r>
      <w:r w:rsidR="00A01FC3" w:rsidRPr="00C34C28">
        <w:rPr>
          <w:sz w:val="20"/>
          <w:szCs w:val="20"/>
        </w:rPr>
        <w:t xml:space="preserve"> of Zoology, </w:t>
      </w:r>
      <w:r w:rsidR="00CA7E42" w:rsidRPr="00C34C28">
        <w:rPr>
          <w:sz w:val="20"/>
          <w:szCs w:val="20"/>
        </w:rPr>
        <w:t xml:space="preserve">University of </w:t>
      </w:r>
      <w:r w:rsidR="00A01FC3" w:rsidRPr="00C34C28">
        <w:rPr>
          <w:sz w:val="20"/>
          <w:szCs w:val="20"/>
        </w:rPr>
        <w:t xml:space="preserve">Oxford, Oxford, UK </w:t>
      </w:r>
    </w:p>
    <w:p w14:paraId="610E8D9A" w14:textId="77777777" w:rsidR="00DD161B" w:rsidRPr="00C34C28" w:rsidRDefault="00DD161B" w:rsidP="00C34C28">
      <w:pPr>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 New Zealand</w:t>
      </w:r>
    </w:p>
    <w:p w14:paraId="065B437C" w14:textId="77777777" w:rsidR="00A01FC3" w:rsidRDefault="00A01FC3" w:rsidP="00C34C28"/>
    <w:p w14:paraId="7638AD28" w14:textId="77777777" w:rsidR="001B1B6B" w:rsidRPr="00C34C28" w:rsidRDefault="001B1B6B" w:rsidP="00C34C28">
      <w:pPr>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w:t>
      </w:r>
      <w:r w:rsidR="00297A49" w:rsidRPr="00C34C28">
        <w:rPr>
          <w:sz w:val="20"/>
          <w:szCs w:val="20"/>
        </w:rPr>
        <w:t>r, e</w:t>
      </w:r>
      <w:r w:rsidRPr="00C34C28">
        <w:rPr>
          <w:sz w:val="20"/>
          <w:szCs w:val="20"/>
        </w:rPr>
        <w:t>-mail</w:t>
      </w:r>
      <w:r w:rsidR="00DE1D24" w:rsidRPr="00C34C28">
        <w:rPr>
          <w:sz w:val="20"/>
          <w:szCs w:val="20"/>
        </w:rPr>
        <w:t>:</w:t>
      </w:r>
      <w:r w:rsidRPr="00C34C28">
        <w:rPr>
          <w:sz w:val="20"/>
          <w:szCs w:val="20"/>
        </w:rPr>
        <w:t xml:space="preserve"> </w:t>
      </w:r>
      <w:r w:rsidR="00DE1D24" w:rsidRPr="00C34C28">
        <w:rPr>
          <w:sz w:val="20"/>
          <w:szCs w:val="20"/>
        </w:rPr>
        <w:t>yoav@yoavram.com</w:t>
      </w:r>
    </w:p>
    <w:p w14:paraId="7757D1D0" w14:textId="77777777" w:rsidR="001B1B6B" w:rsidRDefault="001B1B6B" w:rsidP="00C34C28"/>
    <w:p w14:paraId="7F19032F" w14:textId="77777777" w:rsidR="007A7F01" w:rsidRDefault="00A10657" w:rsidP="00C34C28">
      <w:r w:rsidRPr="00A10657">
        <w:rPr>
          <w:b/>
          <w:bCs/>
        </w:rPr>
        <w:t>Keywords</w:t>
      </w:r>
      <w:r>
        <w:t>: population dynamics, microbial growth, competition model, experimental evolu</w:t>
      </w:r>
      <w:r w:rsidR="00AA541D">
        <w:t>t</w:t>
      </w:r>
      <w:r>
        <w:t>ion</w:t>
      </w:r>
    </w:p>
    <w:p w14:paraId="7D9C0E31" w14:textId="77777777" w:rsidR="00297A49" w:rsidRPr="0025589C" w:rsidRDefault="00297A49" w:rsidP="00C34C28"/>
    <w:p w14:paraId="66D97232" w14:textId="77777777" w:rsidR="00297A49" w:rsidRDefault="00297A49" w:rsidP="00C34C28">
      <w:pPr>
        <w:spacing w:after="200"/>
        <w:rPr>
          <w:rFonts w:eastAsiaTheme="majorEastAsia"/>
          <w:b/>
          <w:bCs/>
          <w:kern w:val="32"/>
          <w:sz w:val="28"/>
          <w:szCs w:val="28"/>
        </w:rPr>
      </w:pPr>
      <w:r>
        <w:br w:type="page"/>
      </w:r>
    </w:p>
    <w:p w14:paraId="3EFEE6DE" w14:textId="77777777" w:rsidR="007A7F01" w:rsidRPr="00DC34E1" w:rsidRDefault="007A7F01" w:rsidP="00C34C28">
      <w:pPr>
        <w:pStyle w:val="Heading1"/>
        <w:spacing w:line="360" w:lineRule="auto"/>
        <w:ind w:firstLine="284"/>
      </w:pPr>
      <w:r w:rsidRPr="00DC34E1">
        <w:lastRenderedPageBreak/>
        <w:t>Abstract</w:t>
      </w:r>
    </w:p>
    <w:p w14:paraId="53EBB268" w14:textId="77777777" w:rsidR="007A7F01" w:rsidRPr="0025589C" w:rsidRDefault="00B00B62" w:rsidP="00C34C28">
      <w:r w:rsidRPr="0025589C">
        <w:t xml:space="preserve">Estimates of </w:t>
      </w:r>
      <w:r w:rsidR="00144369" w:rsidRPr="0025589C">
        <w:t xml:space="preserve">microbial </w:t>
      </w:r>
      <w:r w:rsidRPr="0025589C">
        <w:t>f</w:t>
      </w:r>
      <w:r w:rsidR="00AD28BB" w:rsidRPr="0025589C">
        <w:t xml:space="preserve">itness </w:t>
      </w:r>
      <w:r w:rsidR="0086305A" w:rsidRPr="0025589C">
        <w:t>from gro</w:t>
      </w:r>
      <w:r w:rsidR="0086305A" w:rsidRPr="00A9402F">
        <w:t>wth curves</w:t>
      </w:r>
      <w:r w:rsidRPr="00A9402F">
        <w:t xml:space="preserve"> are inaccurate</w:t>
      </w:r>
      <w:r w:rsidR="00850BE4">
        <w:t xml:space="preserve"> and</w:t>
      </w:r>
      <w:r w:rsidRPr="00A9402F">
        <w:t xml:space="preserve"> c</w:t>
      </w:r>
      <w:r w:rsidR="0086305A" w:rsidRPr="00A9402F">
        <w:t xml:space="preserve">ompetition </w:t>
      </w:r>
      <w:r w:rsidR="00DF7C4C" w:rsidRPr="00A9402F">
        <w:t>experiments</w:t>
      </w:r>
      <w:r w:rsidRPr="00A9402F">
        <w:t xml:space="preserve"> are </w:t>
      </w:r>
      <w:r w:rsidR="0093470B" w:rsidRPr="00A9402F">
        <w:t xml:space="preserve">necessary for </w:t>
      </w:r>
      <w:r w:rsidR="006C3A10" w:rsidRPr="00A9402F">
        <w:t>accurate</w:t>
      </w:r>
      <w:r w:rsidRPr="00A9402F">
        <w:t xml:space="preserve"> estimation</w:t>
      </w:r>
      <w:r w:rsidR="006A45CA" w:rsidRPr="00A9402F">
        <w:t xml:space="preserve"> of fitness</w:t>
      </w:r>
      <w:r w:rsidR="003A7C85" w:rsidRPr="00A9402F">
        <w:t xml:space="preserve">. </w:t>
      </w:r>
      <w:r w:rsidR="00CF6D09" w:rsidRPr="00A9402F">
        <w:t xml:space="preserve">However, </w:t>
      </w:r>
      <w:r w:rsidR="00897E1D" w:rsidRPr="00A9402F">
        <w:t>competition experiments require distinct markers</w:t>
      </w:r>
      <w:r w:rsidR="00DB2152">
        <w:t>,</w:t>
      </w:r>
      <w:r w:rsidR="00BC7D12">
        <w:t xml:space="preserve"> making them</w:t>
      </w:r>
      <w:r w:rsidR="00897E1D" w:rsidRPr="00A9402F">
        <w:t xml:space="preserve"> difficult to perform </w:t>
      </w:r>
      <w:r w:rsidR="00BC7D12">
        <w:t>between</w:t>
      </w:r>
      <w:r w:rsidR="00BC7D12" w:rsidRPr="00A9402F">
        <w:t xml:space="preserve"> </w:t>
      </w:r>
      <w:r w:rsidR="00897E1D" w:rsidRPr="00A9402F">
        <w:t xml:space="preserve">isolates derived from a common ancestor or </w:t>
      </w:r>
      <w:r w:rsidR="00627F1B">
        <w:t xml:space="preserve">isolates of </w:t>
      </w:r>
      <w:r w:rsidR="00897E1D" w:rsidRPr="00A9402F">
        <w:t>non-model organisms</w:t>
      </w:r>
      <w:r w:rsidR="00645A29">
        <w:t xml:space="preserve">. </w:t>
      </w:r>
      <w:r w:rsidR="00627F1B">
        <w:t>In addition</w:t>
      </w:r>
      <w:r w:rsidR="003F6874">
        <w:t>, competition experiments require that competing strains are grown in the same growth environment, so they cannot be used to infer the fitness consequence of different environmental perturbations on the same genotype</w:t>
      </w:r>
      <w:r w:rsidR="007E32A8">
        <w:t xml:space="preserve"> and they</w:t>
      </w:r>
      <w:r w:rsidR="007E32A8" w:rsidRPr="00A9402F">
        <w:t xml:space="preserve"> do not </w:t>
      </w:r>
      <w:r w:rsidR="007E32A8">
        <w:t xml:space="preserve">readily </w:t>
      </w:r>
      <w:r w:rsidR="007E32A8" w:rsidRPr="00A9402F">
        <w:t>provide information on the growth differences</w:t>
      </w:r>
      <w:r w:rsidR="007E32A8">
        <w:t xml:space="preserve"> that </w:t>
      </w:r>
      <w:r w:rsidR="007E32A8" w:rsidRPr="00A9402F">
        <w:t>underlie</w:t>
      </w:r>
      <w:r w:rsidR="007E32A8">
        <w:t xml:space="preserve"> competitive ability</w:t>
      </w:r>
      <w:r w:rsidR="007E32A8" w:rsidRPr="00A9402F">
        <w:t>.</w:t>
      </w:r>
      <w:r w:rsidR="00897E1D" w:rsidRPr="00A9402F">
        <w:t xml:space="preserve"> </w:t>
      </w:r>
      <w:r w:rsidR="00481B1E" w:rsidRPr="00A9402F">
        <w:t>Here</w:t>
      </w:r>
      <w:r w:rsidR="00481B1E" w:rsidRPr="0025589C">
        <w:t xml:space="preserv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E32A8">
        <w:t xml:space="preserve">relative microbial </w:t>
      </w:r>
      <w:r w:rsidR="007A7F01" w:rsidRPr="0025589C">
        <w:t>growth 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t>
      </w:r>
      <w:r w:rsidR="001E661E">
        <w:t>We valida</w:t>
      </w:r>
      <w:r w:rsidR="001C0D12">
        <w:t>te</w:t>
      </w:r>
      <w:r w:rsidR="001E661E">
        <w:t xml:space="preserve"> </w:t>
      </w:r>
      <w:r w:rsidR="001C0D12">
        <w:t xml:space="preserve">this new approach using </w:t>
      </w:r>
      <w:r w:rsidR="00DD0B5E">
        <w:t xml:space="preserve">two different </w:t>
      </w:r>
      <w:r w:rsidR="001C0D12">
        <w:t xml:space="preserve">experiments with </w:t>
      </w:r>
      <w:r w:rsidRPr="0025589C">
        <w:rPr>
          <w:i/>
          <w:iCs/>
        </w:rPr>
        <w:t>E. coli</w:t>
      </w:r>
      <w:r w:rsidR="00DD0B5E">
        <w:rPr>
          <w:i/>
          <w:iCs/>
        </w:rPr>
        <w:t xml:space="preserve"> </w:t>
      </w:r>
      <w:r w:rsidR="00DD0B5E" w:rsidRPr="00634C42">
        <w:t>and demonstrate its application for estimating relative fitness</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w:t>
      </w:r>
      <w:r w:rsidR="00481B1E" w:rsidRPr="0025589C">
        <w:t>and</w:t>
      </w:r>
      <w:r w:rsidR="00960E5F" w:rsidRPr="0025589C">
        <w:t xml:space="preserve"> </w:t>
      </w:r>
      <w:r w:rsidR="007A7F01" w:rsidRPr="0025589C">
        <w:t>infer relative fitness</w:t>
      </w:r>
      <w:r w:rsidR="000F5DC3">
        <w:t xml:space="preserve"> </w:t>
      </w:r>
      <w:r w:rsidR="000F5DC3" w:rsidRPr="0025589C">
        <w:t>in mixed culture</w:t>
      </w:r>
      <w:r w:rsidR="000F5DC3">
        <w:t>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14281EDE" w14:textId="77777777" w:rsidR="009E4CD4" w:rsidRDefault="009E4CD4" w:rsidP="00C34C28"/>
    <w:p w14:paraId="6234F161" w14:textId="77777777" w:rsidR="00200C88" w:rsidRDefault="00200C88" w:rsidP="00C34C28">
      <w:pPr>
        <w:spacing w:after="200"/>
        <w:rPr>
          <w:rFonts w:eastAsiaTheme="majorEastAsia"/>
          <w:b/>
          <w:bCs/>
          <w:kern w:val="32"/>
          <w:sz w:val="32"/>
          <w:szCs w:val="32"/>
        </w:rPr>
      </w:pPr>
      <w:r>
        <w:br w:type="page"/>
      </w:r>
    </w:p>
    <w:p w14:paraId="241D0210" w14:textId="77777777" w:rsidR="00577682" w:rsidRPr="0025589C" w:rsidRDefault="00577682" w:rsidP="00C34C28">
      <w:pPr>
        <w:pStyle w:val="Heading1"/>
        <w:spacing w:line="360" w:lineRule="auto"/>
        <w:ind w:firstLine="284"/>
      </w:pPr>
      <w:r w:rsidRPr="0025589C">
        <w:lastRenderedPageBreak/>
        <w:t>Introduction</w:t>
      </w:r>
    </w:p>
    <w:p w14:paraId="07E4E1E7" w14:textId="77777777" w:rsidR="00A2469F" w:rsidRPr="00980214" w:rsidRDefault="009C1814" w:rsidP="00C34C28">
      <w:r w:rsidRPr="0025589C">
        <w:t xml:space="preserve">Microbial fitness is usually defined </w:t>
      </w:r>
      <w:r w:rsidR="00980214">
        <w:t>in terms of</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C016FF">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 xml:space="preserve">relative </w:t>
      </w:r>
      <w:r w:rsidRPr="0025589C">
        <w:t>fitness</w:t>
      </w:r>
      <w:r w:rsidR="0018672F" w:rsidRPr="0025589C">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w:t>
      </w:r>
      <w:r w:rsidR="004D55BD">
        <w:t xml:space="preserve">can be </w:t>
      </w:r>
      <w:r w:rsidR="00E222C3" w:rsidRPr="0025589C">
        <w:t xml:space="preserve">laborious and </w:t>
      </w:r>
      <w:r w:rsidR="00813D97" w:rsidRPr="0025589C">
        <w:t>exp</w:t>
      </w:r>
      <w:r w:rsidR="00813D97">
        <w:t>e</w:t>
      </w:r>
      <w:r w:rsidR="00813D97" w:rsidRPr="0025589C">
        <w:t>nsive</w:t>
      </w:r>
      <w:r w:rsidR="00E222C3" w:rsidRPr="0025589C">
        <w:t xml:space="preserve">, especially </w:t>
      </w:r>
      <w:r w:rsidR="000F5DC3">
        <w:t xml:space="preserve">when </w:t>
      </w:r>
      <w:r w:rsidR="00627F1B">
        <w:t xml:space="preserve">carried out </w:t>
      </w:r>
      <w:r w:rsidR="000F5DC3">
        <w:t>with</w:t>
      </w:r>
      <w:r w:rsidR="000F5DC3" w:rsidRPr="0025589C">
        <w:t xml:space="preserve"> </w:t>
      </w:r>
      <w:r w:rsidR="00E222C3" w:rsidRPr="0025589C">
        <w:t>non-model organisms</w:t>
      </w:r>
      <w:r w:rsidR="006C3A10" w:rsidRPr="0025589C">
        <w:t>.</w:t>
      </w:r>
      <w:r w:rsidR="00DB2152">
        <w:t xml:space="preserve"> Moreover, competition experiments cannot be used to </w:t>
      </w:r>
      <w:r w:rsidR="00ED3476">
        <w:t>estimate</w:t>
      </w:r>
      <w:r w:rsidR="00DB2152">
        <w:t xml:space="preserve"> </w:t>
      </w:r>
      <w:r w:rsidR="00627F1B">
        <w:t>the</w:t>
      </w:r>
      <w:r w:rsidR="00ED3476">
        <w:t xml:space="preserve"> </w:t>
      </w:r>
      <w:r w:rsidR="00DB2152">
        <w:t>effect of environmental perturbation</w:t>
      </w:r>
      <w:r w:rsidR="007E32A8">
        <w:t>s</w:t>
      </w:r>
      <w:r w:rsidR="00DB2152">
        <w:t xml:space="preserve"> on fitness, as </w:t>
      </w:r>
      <w:r w:rsidR="00627F1B">
        <w:t xml:space="preserve">the </w:t>
      </w:r>
      <w:r w:rsidR="00DB2152">
        <w:t>competi</w:t>
      </w:r>
      <w:r w:rsidR="00627F1B">
        <w:t xml:space="preserve">ng </w:t>
      </w:r>
      <w:r w:rsidR="00DB2152">
        <w:t xml:space="preserve">strains </w:t>
      </w:r>
      <w:r w:rsidR="007E32A8">
        <w:t xml:space="preserve">must </w:t>
      </w:r>
      <w:r w:rsidR="00627F1B">
        <w:t xml:space="preserve">be </w:t>
      </w:r>
      <w:r w:rsidR="00DB2152">
        <w:t>grow</w:t>
      </w:r>
      <w:r w:rsidR="00627F1B">
        <w:t>n</w:t>
      </w:r>
      <w:r w:rsidR="00DB2152">
        <w:t xml:space="preserve"> in a shared environment.</w:t>
      </w:r>
      <w:r w:rsidR="00E222C3" w:rsidRPr="0025589C">
        <w:t xml:space="preserve"> </w:t>
      </w:r>
      <w:r w:rsidR="00AD28BB" w:rsidRPr="0025589C">
        <w:t>Instead</w:t>
      </w:r>
      <w:r w:rsidR="00E222C3" w:rsidRPr="0025589C">
        <w:t xml:space="preserve">, </w:t>
      </w:r>
      <w:r w:rsidR="004D55BD">
        <w:t xml:space="preserve">a comparison of isolated aspects of </w:t>
      </w:r>
      <w:r w:rsidR="00E222C3" w:rsidRPr="0025589C">
        <w:t xml:space="preserve">growth </w:t>
      </w:r>
      <w:r w:rsidR="007A7F01" w:rsidRPr="0025589C">
        <w:t>curve</w:t>
      </w:r>
      <w:r w:rsidR="004D55BD">
        <w:t xml:space="preserve"> statistics – for example, growth rates or lag times </w:t>
      </w:r>
      <w:r w:rsidR="00925738">
        <w:t>–</w:t>
      </w:r>
      <w:r w:rsidR="007A7F01" w:rsidRPr="0025589C">
        <w:t xml:space="preserve"> are commonly used </w:t>
      </w:r>
      <w:r w:rsidR="00E64F18" w:rsidRPr="0025589C">
        <w:t xml:space="preserve">to estimate </w:t>
      </w:r>
      <w:r w:rsidR="007E32A8">
        <w:t xml:space="preserve">the </w:t>
      </w:r>
      <w:r w:rsidR="00E64F18" w:rsidRPr="0025589C">
        <w:t>fitness</w:t>
      </w:r>
      <w:r w:rsidR="00960E5F" w:rsidRPr="0025589C">
        <w:t xml:space="preserve"> of individual microbial isolat</w:t>
      </w:r>
      <w:r w:rsidR="00A2469F" w:rsidRPr="0025589C">
        <w:t xml:space="preserve">es, despite clear evidence that they provide an </w:t>
      </w:r>
      <w:r w:rsidR="00E410C1">
        <w:t>inadequate</w:t>
      </w:r>
      <w:r w:rsidR="00E410C1" w:rsidRPr="0025589C">
        <w:t xml:space="preserve"> </w:t>
      </w:r>
      <w:r w:rsidR="00A2469F" w:rsidRPr="0025589C">
        <w:t>alternative</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00A2469F" w:rsidRPr="0025589C">
        <w:t>.</w:t>
      </w:r>
    </w:p>
    <w:p w14:paraId="72BB1655" w14:textId="77777777" w:rsidR="00667056" w:rsidRDefault="007A7F01" w:rsidP="00DB2152">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 xml:space="preserve">are usually </w:t>
      </w:r>
      <w:r w:rsidR="00627F1B">
        <w:t>obtained</w:t>
      </w:r>
      <w:r w:rsidR="00627F1B" w:rsidRPr="0025589C">
        <w:t xml:space="preserve"> </w:t>
      </w:r>
      <w:r w:rsidRPr="0025589C">
        <w:t xml:space="preserve">by measuring the optical density (OD) of cell populations. The simplest way to infer fitness from growth curves is to estimate the growth </w:t>
      </w:r>
      <w:r w:rsidRPr="005B18B0">
        <w:t>rate</w:t>
      </w:r>
      <w:r w:rsidR="00C016FF" w:rsidRPr="005B18B0">
        <w:t xml:space="preserve"> </w:t>
      </w:r>
      <w:r w:rsidR="00C016FF" w:rsidRPr="00634C42">
        <w:t>(i.e. Malthusian parameter)</w:t>
      </w:r>
      <w:r w:rsidRPr="005B18B0">
        <w:t xml:space="preserve"> during the exponential</w:t>
      </w:r>
      <w:r w:rsidRPr="0025589C">
        <w:t xml:space="preserve"> growth phase</w:t>
      </w:r>
      <w:r w:rsidR="007E32A8">
        <w:t>,</w:t>
      </w:r>
      <w:r w:rsidRPr="0025589C">
        <w:t xml:space="preserve"> </w:t>
      </w:r>
      <w:r w:rsidR="007E32A8">
        <w:t>using</w:t>
      </w:r>
      <w:r w:rsidR="007E32A8" w:rsidRPr="0025589C">
        <w:t xml:space="preserve"> </w:t>
      </w:r>
      <w:r w:rsidRPr="0025589C">
        <w:t>the slope of the log of the growth curve</w:t>
      </w:r>
      <w:r w:rsidR="0018672F" w:rsidRPr="0025589C">
        <w:t xml:space="preserve"> </w:t>
      </w:r>
      <w:r w:rsidR="00902C4A"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902C4A" w:rsidRPr="0025589C">
        <w:fldChar w:fldCharType="separate"/>
      </w:r>
      <w:r w:rsidR="00A10657" w:rsidRPr="00A10657">
        <w:rPr>
          <w:noProof/>
        </w:rPr>
        <w:t>(5)</w:t>
      </w:r>
      <w:r w:rsidR="00902C4A" w:rsidRPr="0025589C">
        <w:fldChar w:fldCharType="end"/>
      </w:r>
      <w:r w:rsidR="0001182F">
        <w:t xml:space="preserve">, </w:t>
      </w:r>
      <w:r w:rsidR="00902C4A" w:rsidRPr="0025589C">
        <w:rPr>
          <w:noProof/>
        </w:rPr>
        <w:t xml:space="preserve">see example in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Pr="0025589C">
        <w:t xml:space="preserve">. </w:t>
      </w:r>
      <w:r w:rsidR="007E32A8">
        <w:t xml:space="preserve">While relative </w:t>
      </w:r>
      <w:r w:rsidRPr="0025589C">
        <w:t>growth rate</w:t>
      </w:r>
      <w:r w:rsidR="006A45CA">
        <w:t>s</w:t>
      </w:r>
      <w:r w:rsidRPr="0025589C">
        <w:t xml:space="preserve"> </w:t>
      </w:r>
      <w:r w:rsidR="006A45CA">
        <w:t>are</w:t>
      </w:r>
      <w:r w:rsidR="00960E5F" w:rsidRPr="0025589C">
        <w:t xml:space="preserve"> often used </w:t>
      </w:r>
      <w:r w:rsidR="000F5DC3">
        <w:t>as</w:t>
      </w:r>
      <w:r w:rsidRPr="0025589C">
        <w:t xml:space="preserve"> a proxy </w:t>
      </w:r>
      <w:r w:rsidR="00D641C6">
        <w:t>for</w:t>
      </w:r>
      <w:r w:rsidRPr="0025589C">
        <w:t xml:space="preserve"> relative fitness </w:t>
      </w:r>
      <w:r w:rsidRPr="0025589C">
        <w:fldChar w:fldCharType="begin" w:fldLock="1"/>
      </w:r>
      <w:r w:rsidR="001B606A">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00C016FF" w:rsidRPr="00C016FF">
        <w:rPr>
          <w:noProof/>
        </w:rPr>
        <w:t>(1, 6, 7)</w:t>
      </w:r>
      <w:r w:rsidRPr="0025589C">
        <w:fldChar w:fldCharType="end"/>
      </w:r>
      <w:r w:rsidRPr="0025589C">
        <w:t xml:space="preserve">, </w:t>
      </w:r>
      <w:r w:rsidR="00902C4A" w:rsidRPr="0025589C">
        <w:t xml:space="preserve">exponential growth rates do not capture the </w:t>
      </w:r>
      <w:r w:rsidR="00081FEB">
        <w:t xml:space="preserve">complete </w:t>
      </w:r>
      <w:r w:rsidR="00902C4A" w:rsidRPr="0025589C">
        <w:t xml:space="preserve">dynamics of typical </w:t>
      </w:r>
      <w:r w:rsidRPr="0025589C">
        <w:t>growth</w:t>
      </w:r>
      <w:r w:rsidR="00902C4A" w:rsidRPr="0025589C">
        <w:t xml:space="preserve"> curve</w:t>
      </w:r>
      <w:r w:rsidR="00081FEB">
        <w:t>s</w:t>
      </w:r>
      <w:r w:rsidRPr="0025589C">
        <w:t xml:space="preserve">, such as the </w:t>
      </w:r>
      <w:r w:rsidR="000F5DC3">
        <w:t>duration</w:t>
      </w:r>
      <w:r w:rsidR="000F5DC3" w:rsidRPr="0025589C">
        <w:t xml:space="preserve"> </w:t>
      </w:r>
      <w:r w:rsidR="009B044D" w:rsidRPr="0025589C">
        <w:t xml:space="preserve">of </w:t>
      </w:r>
      <w:r w:rsidR="000F5DC3">
        <w:t xml:space="preserve">the </w:t>
      </w:r>
      <w:r w:rsidRPr="0025589C">
        <w:t xml:space="preserve">lag phase and the </w:t>
      </w:r>
      <w:r w:rsidR="009B044D" w:rsidRPr="0025589C">
        <w:t xml:space="preserve">cell density </w:t>
      </w:r>
      <w:r w:rsidR="000F5DC3">
        <w:t xml:space="preserve">achieved </w:t>
      </w:r>
      <w:r w:rsidR="009B044D" w:rsidRPr="0025589C">
        <w:t xml:space="preserve">at </w:t>
      </w:r>
      <w:r w:rsidRPr="0025589C">
        <w:t>stationary phase</w:t>
      </w:r>
      <w:r w:rsidR="0018672F" w:rsidRPr="0025589C">
        <w:t xml:space="preserve"> </w:t>
      </w:r>
      <w:r w:rsidRPr="0025589C">
        <w:fldChar w:fldCharType="begin" w:fldLock="1"/>
      </w:r>
      <w:r w:rsidR="001B606A">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00C016FF" w:rsidRPr="00C016FF">
        <w:rPr>
          <w:noProof/>
        </w:rPr>
        <w:t>(8)</w:t>
      </w:r>
      <w:r w:rsidRPr="0025589C">
        <w:fldChar w:fldCharType="end"/>
      </w:r>
      <w:r w:rsidR="0076708E">
        <w:t xml:space="preserve">, see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00313D88" w:rsidRPr="008F3E8A">
        <w:rPr>
          <w:b/>
          <w:bCs/>
          <w:noProof/>
        </w:rPr>
        <w:t>A</w:t>
      </w:r>
      <w:r w:rsidR="009C1814" w:rsidRPr="0025589C">
        <w:rPr>
          <w:noProof/>
        </w:rPr>
        <w:t xml:space="preserve">. Moreover, the maximal specific growth rate is not typical for the entire growth curve </w:t>
      </w:r>
      <w:r w:rsidR="009C1814" w:rsidRPr="0025589C">
        <w:t>(</w:t>
      </w:r>
      <w:r w:rsidR="009C1814" w:rsidRPr="008F3E8A">
        <w:rPr>
          <w:b/>
          <w:bCs/>
          <w:noProof/>
        </w:rPr>
        <w:fldChar w:fldCharType="begin" w:fldLock="1"/>
      </w:r>
      <w:r w:rsidR="009C1814" w:rsidRPr="008F3E8A">
        <w:rPr>
          <w:b/>
          <w:bCs/>
          <w:noProof/>
        </w:rPr>
        <w:instrText xml:space="preserve"> REF _Ref453682586 \h  \* MERGEFORMAT </w:instrText>
      </w:r>
      <w:r w:rsidR="009C1814" w:rsidRPr="008F3E8A">
        <w:rPr>
          <w:b/>
          <w:bCs/>
          <w:noProof/>
        </w:rPr>
      </w:r>
      <w:r w:rsidR="009C1814" w:rsidRPr="008F3E8A">
        <w:rPr>
          <w:b/>
          <w:bCs/>
          <w:noProof/>
        </w:rPr>
        <w:fldChar w:fldCharType="separate"/>
      </w:r>
      <w:r w:rsidR="009C1814" w:rsidRPr="008F3E8A">
        <w:rPr>
          <w:b/>
          <w:bCs/>
          <w:noProof/>
        </w:rPr>
        <w:t>Figure 1</w:t>
      </w:r>
      <w:r w:rsidR="009C1814" w:rsidRPr="008F3E8A">
        <w:rPr>
          <w:b/>
          <w:bCs/>
          <w:noProof/>
        </w:rPr>
        <w:fldChar w:fldCharType="end"/>
      </w:r>
      <w:r w:rsidR="009C1814" w:rsidRPr="008F3E8A">
        <w:rPr>
          <w:b/>
          <w:bCs/>
          <w:noProof/>
        </w:rPr>
        <w:t>B</w:t>
      </w:r>
      <w:r w:rsidR="009C1814" w:rsidRPr="0025589C">
        <w:rPr>
          <w:noProof/>
        </w:rPr>
        <w:t xml:space="preserve">). </w:t>
      </w:r>
      <w:r w:rsidR="00081FEB">
        <w:t>Accordingly,</w:t>
      </w:r>
      <w:r w:rsidRPr="0025589C">
        <w:t xml:space="preserve">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Pr="0025589C">
        <w:t>.</w:t>
      </w:r>
      <w:bookmarkStart w:id="0" w:name="_Ref453682586"/>
    </w:p>
    <w:bookmarkEnd w:id="0"/>
    <w:p w14:paraId="0E54BCA8" w14:textId="77777777" w:rsidR="005E5082" w:rsidRPr="0025589C" w:rsidRDefault="00081FEB" w:rsidP="00C34C28">
      <w:pPr>
        <w:spacing w:after="200"/>
      </w:pPr>
      <w:r>
        <w:t>By</w:t>
      </w:r>
      <w:r w:rsidRPr="0025589C">
        <w:t xml:space="preserve"> </w:t>
      </w:r>
      <w:r w:rsidR="00512764" w:rsidRPr="0025589C">
        <w:t>contrast</w:t>
      </w:r>
      <w:r w:rsidR="001B1CBA"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3F085B" w:rsidRPr="0025589C">
        <w:fldChar w:fldCharType="separate"/>
      </w:r>
      <w:r w:rsidR="00C016FF" w:rsidRPr="00C016FF">
        <w:rPr>
          <w:noProof/>
        </w:rPr>
        <w:t>(9)</w:t>
      </w:r>
      <w:r w:rsidR="003F085B" w:rsidRPr="0025589C">
        <w:fldChar w:fldCharType="end"/>
      </w:r>
      <w:r w:rsidR="007A7F01" w:rsidRPr="0025589C">
        <w:t xml:space="preserve">. In </w:t>
      </w:r>
      <w:r w:rsidR="00E42EF9" w:rsidRPr="0025589C">
        <w:t xml:space="preserve">pairwise </w:t>
      </w:r>
      <w:r w:rsidR="007A7F01" w:rsidRPr="0025589C">
        <w:t>competition experiments, two strains</w:t>
      </w:r>
      <w:r w:rsidR="00DB2152">
        <w:t xml:space="preserve"> – </w:t>
      </w:r>
      <w:r w:rsidR="000F5DC3" w:rsidRPr="0025589C">
        <w:t>a reference strain and a strain of interest</w:t>
      </w:r>
      <w:r w:rsidR="00DB2152">
        <w:t xml:space="preserve"> – </w:t>
      </w:r>
      <w:r w:rsidR="007A7F01" w:rsidRPr="0025589C">
        <w:t xml:space="preserve">are grown in a mixed culture. The </w:t>
      </w:r>
      <w:r w:rsidR="005B18B0">
        <w:t xml:space="preserve">density or </w:t>
      </w:r>
      <w:r w:rsidR="007A7F01" w:rsidRPr="0025589C">
        <w:t>frequency of each strain in the mixed culture is measured during the course of the experiment using specific markers</w:t>
      </w:r>
      <w:r w:rsidR="001B1CBA" w:rsidRPr="0025589C">
        <w:t xml:space="preserve">, </w:t>
      </w:r>
      <w:r w:rsidR="000F5DC3">
        <w:t>either</w:t>
      </w:r>
      <w:r w:rsidR="001B1CBA" w:rsidRPr="0025589C">
        <w:t xml:space="preserve"> by counting colonies formed by </w:t>
      </w:r>
      <w:r w:rsidR="00AB0406">
        <w:t xml:space="preserve">competitors with different </w:t>
      </w:r>
      <w:r w:rsidR="00510F80" w:rsidRPr="0025589C">
        <w:t xml:space="preserve">drug </w:t>
      </w:r>
      <w:r w:rsidR="001B1CBA" w:rsidRPr="0025589C">
        <w:t>resistan</w:t>
      </w:r>
      <w:r w:rsidR="00AB0406">
        <w:t>ce, resource utilization, or auxotrophic phenotypes</w:t>
      </w:r>
      <w:r w:rsidR="00FB039B" w:rsidRPr="0025589C">
        <w:t xml:space="preserve"> </w:t>
      </w:r>
      <w:r w:rsidR="001B1CBA"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1B1CBA" w:rsidRPr="0025589C">
        <w:fldChar w:fldCharType="separate"/>
      </w:r>
      <w:r w:rsidR="00C016FF" w:rsidRPr="00C016FF">
        <w:rPr>
          <w:noProof/>
        </w:rPr>
        <w:t>(9)</w:t>
      </w:r>
      <w:r w:rsidR="001B1CBA" w:rsidRPr="0025589C">
        <w:fldChar w:fldCharType="end"/>
      </w:r>
      <w:r w:rsidR="00DB2152">
        <w:t>;</w:t>
      </w:r>
      <w:r w:rsidR="001B1CBA" w:rsidRPr="0025589C">
        <w:t xml:space="preserve"> by monitoring</w:t>
      </w:r>
      <w:r w:rsidR="00510F80" w:rsidRPr="0025589C">
        <w:t xml:space="preserve"> </w:t>
      </w:r>
      <w:r w:rsidR="009B044D" w:rsidRPr="0025589C">
        <w:t xml:space="preserve">fluorescent markers </w:t>
      </w:r>
      <w:r w:rsidR="001B1CBA" w:rsidRPr="0025589C">
        <w:t xml:space="preserve">with </w:t>
      </w:r>
      <w:r w:rsidR="007A7F01" w:rsidRPr="0025589C">
        <w:t>flow cytometry</w:t>
      </w:r>
      <w:r w:rsidR="00FB039B" w:rsidRPr="0025589C">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DB2152">
        <w:t>;</w:t>
      </w:r>
      <w:r w:rsidR="007A7F01" w:rsidRPr="0025589C">
        <w:t xml:space="preserve"> </w:t>
      </w:r>
      <w:r w:rsidR="009B044D" w:rsidRPr="0025589C">
        <w:t xml:space="preserve">or </w:t>
      </w:r>
      <w:r w:rsidR="000F5DC3">
        <w:t xml:space="preserve">by </w:t>
      </w:r>
      <w:r w:rsidR="001B1CBA" w:rsidRPr="0025589C">
        <w:t xml:space="preserve">counting DNA barcode reads using </w:t>
      </w:r>
      <w:r w:rsidR="007A7F01" w:rsidRPr="0025589C">
        <w:t>deep sequencing</w:t>
      </w:r>
      <w:r w:rsidR="00FB039B" w:rsidRPr="0025589C">
        <w:t xml:space="preserve"> </w:t>
      </w:r>
      <w:r w:rsidR="007A7F01" w:rsidRPr="0025589C">
        <w:fldChar w:fldCharType="begin" w:fldLock="1"/>
      </w:r>
      <w:r w:rsidR="001B606A">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007A7F01" w:rsidRPr="0025589C">
        <w:fldChar w:fldCharType="separate"/>
      </w:r>
      <w:r w:rsidR="00C016FF" w:rsidRPr="00C016FF">
        <w:rPr>
          <w:noProof/>
        </w:rPr>
        <w:t>(10, 11)</w:t>
      </w:r>
      <w:r w:rsidR="007A7F01" w:rsidRPr="0025589C">
        <w:fldChar w:fldCharType="end"/>
      </w:r>
      <w:r w:rsidR="007A7F01" w:rsidRPr="0025589C">
        <w:t xml:space="preserve">. </w:t>
      </w:r>
      <w:r w:rsidR="007A7F01" w:rsidRPr="00634C42">
        <w:t xml:space="preserve">The </w:t>
      </w:r>
      <w:r w:rsidR="00C016FF" w:rsidRPr="00634C42">
        <w:t>relative fitness</w:t>
      </w:r>
      <w:r w:rsidR="007A7F01" w:rsidRPr="00634C42">
        <w:t xml:space="preserve"> of the strain of interest </w:t>
      </w:r>
      <w:r w:rsidR="00DB2152">
        <w:t>is</w:t>
      </w:r>
      <w:r w:rsidR="000F5DC3" w:rsidRPr="00634C42">
        <w:t xml:space="preserve"> </w:t>
      </w:r>
      <w:r w:rsidR="00DF7C4C" w:rsidRPr="00634C42">
        <w:t>then</w:t>
      </w:r>
      <w:r w:rsidR="007A7F01" w:rsidRPr="00634C42">
        <w:t xml:space="preserve"> estimated from changes in the </w:t>
      </w:r>
      <w:r w:rsidR="005B18B0" w:rsidRPr="00634C42">
        <w:t xml:space="preserve">densities or </w:t>
      </w:r>
      <w:r w:rsidR="007A7F01" w:rsidRPr="00634C42">
        <w:t xml:space="preserve">frequencies </w:t>
      </w:r>
      <w:r w:rsidR="000F5DC3" w:rsidRPr="00634C42">
        <w:t xml:space="preserve">of the strains </w:t>
      </w:r>
      <w:r w:rsidR="007A7F01" w:rsidRPr="00634C42">
        <w:t>during the competition experiment</w:t>
      </w:r>
      <w:r w:rsidR="007A7F01" w:rsidRPr="005B18B0">
        <w:t xml:space="preserve">. </w:t>
      </w:r>
      <w:r w:rsidR="000F5DC3" w:rsidRPr="005B18B0">
        <w:t>Such competition experiments</w:t>
      </w:r>
      <w:r w:rsidR="007A7F01" w:rsidRPr="005B18B0">
        <w:t xml:space="preserve"> </w:t>
      </w:r>
      <w:r w:rsidR="002C4B07" w:rsidRPr="005B18B0">
        <w:t>allow</w:t>
      </w:r>
      <w:r w:rsidR="007A7F01" w:rsidRPr="005B18B0">
        <w:t xml:space="preserve"> relative</w:t>
      </w:r>
      <w:r w:rsidR="007A7F01" w:rsidRPr="0025589C">
        <w:t xml:space="preserve"> fitness</w:t>
      </w:r>
      <w:r w:rsidR="002C4B07">
        <w:t xml:space="preserve"> to be inferred</w:t>
      </w:r>
      <w:r w:rsidR="007A7F01" w:rsidRPr="0025589C">
        <w:t xml:space="preserve"> with high precision</w:t>
      </w:r>
      <w:r w:rsidR="003465C8">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63D64395" w14:textId="77777777" w:rsidR="007A7F01" w:rsidRDefault="00081FEB" w:rsidP="00C34C28">
      <w:r>
        <w:t>C</w:t>
      </w:r>
      <w:r w:rsidR="007A7F01" w:rsidRPr="0025589C">
        <w:t xml:space="preserve">ompetition experiments are </w:t>
      </w:r>
      <w:r w:rsidR="00C11D53">
        <w:t xml:space="preserve">often </w:t>
      </w:r>
      <w:r w:rsidR="007A7F01" w:rsidRPr="0025589C">
        <w:t xml:space="preserve">more </w:t>
      </w:r>
      <w:r>
        <w:t>demanding</w:t>
      </w:r>
      <w:r w:rsidRPr="0025589C">
        <w:t xml:space="preserve"> </w:t>
      </w:r>
      <w:r w:rsidR="009B044D" w:rsidRPr="0025589C">
        <w:t>and expensive</w:t>
      </w:r>
      <w:r w:rsidR="007A7F01" w:rsidRPr="0025589C">
        <w:t xml:space="preserve"> than</w:t>
      </w:r>
      <w:r w:rsidR="000F5DC3">
        <w:t xml:space="preserve"> simple</w:t>
      </w:r>
      <w:r w:rsidR="007A7F01" w:rsidRPr="0025589C">
        <w:t xml:space="preserve"> growth curve experiments</w:t>
      </w:r>
      <w:r w:rsidR="000F5DC3">
        <w:t xml:space="preserve">. </w:t>
      </w:r>
      <w:r>
        <w:t>T</w:t>
      </w:r>
      <w:r w:rsidR="000F5DC3">
        <w:t>hey</w:t>
      </w:r>
      <w:r w:rsidR="007A7F01" w:rsidRPr="0025589C">
        <w:t xml:space="preserve"> requi</w:t>
      </w:r>
      <w:r w:rsidR="000F5DC3">
        <w:t>re</w:t>
      </w:r>
      <w:r w:rsidR="007A7F01" w:rsidRPr="0025589C">
        <w:t xml:space="preserve"> </w:t>
      </w:r>
      <w:r w:rsidR="00AD631A" w:rsidRPr="0025589C">
        <w:t>th</w:t>
      </w:r>
      <w:r w:rsidR="00AD631A">
        <w:t xml:space="preserve">e </w:t>
      </w:r>
      <w:r w:rsidR="000F5DC3">
        <w:t xml:space="preserve">strains of interest </w:t>
      </w:r>
      <w:r w:rsidR="00AD631A">
        <w:t xml:space="preserve">to </w:t>
      </w:r>
      <w:r w:rsidR="000F5DC3">
        <w:t xml:space="preserve">be </w:t>
      </w:r>
      <w:r>
        <w:t xml:space="preserve">engineered </w:t>
      </w:r>
      <w:r w:rsidR="000F5DC3">
        <w:t>with</w:t>
      </w:r>
      <w:r w:rsidR="007A7F01" w:rsidRPr="0025589C">
        <w:t xml:space="preserve"> genetic or phenotypic </w:t>
      </w:r>
      <w:r>
        <w:t>markers</w:t>
      </w:r>
      <w:r w:rsidRPr="0025589C">
        <w:t xml:space="preserve"> </w:t>
      </w:r>
      <w:r w:rsidR="00E43C55" w:rsidRPr="0025589C">
        <w:t xml:space="preserve">(see </w:t>
      </w:r>
      <w:r w:rsidR="00E43C55" w:rsidRPr="0025589C">
        <w:rPr>
          <w:noProof/>
        </w:rPr>
        <w:fldChar w:fldCharType="begin" w:fldLock="1"/>
      </w:r>
      <w:r w:rsidR="00C016FF">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00DB5DBA">
        <w:rPr>
          <w:noProof/>
        </w:rPr>
        <w:t xml:space="preserve">, </w:t>
      </w:r>
      <w:r>
        <w:t>which is i</w:t>
      </w:r>
      <w:r w:rsidR="007A7F01" w:rsidRPr="0025589C">
        <w:t>mpractical</w:t>
      </w:r>
      <w:r>
        <w:t xml:space="preserve"> or not possible</w:t>
      </w:r>
      <w:r w:rsidR="007A7F01" w:rsidRPr="0025589C">
        <w:t xml:space="preserve"> in non-</w:t>
      </w:r>
      <w:r w:rsidR="007A7F01" w:rsidRPr="005B18B0">
        <w:t>model organisms</w:t>
      </w:r>
      <w:r w:rsidR="00C016FF" w:rsidRPr="005B18B0">
        <w:t xml:space="preserve"> </w:t>
      </w:r>
      <w:r w:rsidR="00C016FF" w:rsidRPr="00634C42">
        <w:t xml:space="preserve">and for measuring </w:t>
      </w:r>
      <w:r w:rsidR="00667056" w:rsidRPr="00634C42">
        <w:t xml:space="preserve">the </w:t>
      </w:r>
      <w:r w:rsidR="00C016FF" w:rsidRPr="00634C42">
        <w:t xml:space="preserve">fitness </w:t>
      </w:r>
      <w:r w:rsidR="00667056" w:rsidRPr="00634C42">
        <w:t>effect</w:t>
      </w:r>
      <w:r w:rsidR="00C016FF" w:rsidRPr="00634C42">
        <w:t xml:space="preserve"> </w:t>
      </w:r>
      <w:r w:rsidR="00667056" w:rsidRPr="00634C42">
        <w:t xml:space="preserve">of </w:t>
      </w:r>
      <w:r w:rsidR="00C016FF" w:rsidRPr="00634C42">
        <w:t>environment</w:t>
      </w:r>
      <w:r w:rsidR="00667056" w:rsidRPr="00634C42">
        <w:t>al change</w:t>
      </w:r>
      <w:r w:rsidR="007A7F01" w:rsidRPr="005B18B0">
        <w:t>. Therefore, many investigato</w:t>
      </w:r>
      <w:r w:rsidR="007A7F01" w:rsidRPr="0025589C">
        <w:t xml:space="preserve">rs prefer to use proxies </w:t>
      </w:r>
      <w:r w:rsidR="009F6A8D">
        <w:t>for</w:t>
      </w:r>
      <w:r w:rsidR="009F6A8D" w:rsidRPr="0025589C">
        <w:t xml:space="preserve"> </w:t>
      </w:r>
      <w:r w:rsidR="007A7F01" w:rsidRPr="0025589C">
        <w:t>fitness such as growth rates</w:t>
      </w:r>
      <w:r w:rsidR="000F5DC3">
        <w:t xml:space="preserve"> from simple growth curve experiments</w:t>
      </w:r>
      <w:r w:rsidR="007A7F01" w:rsidRPr="0025589C">
        <w:t>.</w:t>
      </w:r>
      <w:r w:rsidR="005E5082" w:rsidRPr="0025589C">
        <w:t xml:space="preserve"> </w:t>
      </w:r>
      <w:r>
        <w:t xml:space="preserve">However, it is difficult to infer how differences </w:t>
      </w:r>
      <w:r w:rsidRPr="00667056">
        <w:rPr>
          <w:rFonts w:eastAsia="Times New Roman"/>
        </w:rPr>
        <w:t xml:space="preserve">in growth during </w:t>
      </w:r>
      <w:r>
        <w:rPr>
          <w:rFonts w:eastAsia="Times New Roman"/>
        </w:rPr>
        <w:t>the</w:t>
      </w:r>
      <w:r w:rsidRPr="00667056">
        <w:rPr>
          <w:rFonts w:eastAsia="Times New Roman"/>
        </w:rPr>
        <w:t xml:space="preserve"> growth phases </w:t>
      </w:r>
      <w:r w:rsidRPr="00C34C28">
        <w:rPr>
          <w:rFonts w:eastAsia="Times New Roman"/>
        </w:rPr>
        <w:t>affect</w:t>
      </w:r>
      <w:r w:rsidRPr="00667056">
        <w:rPr>
          <w:rFonts w:eastAsia="Times New Roman"/>
        </w:rPr>
        <w:t xml:space="preserve"> relative fitness in </w:t>
      </w:r>
      <w:r w:rsidRPr="00667056">
        <w:rPr>
          <w:rFonts w:eastAsia="Times New Roman"/>
        </w:rPr>
        <w:lastRenderedPageBreak/>
        <w:t>competition</w:t>
      </w:r>
      <w:r>
        <w:rPr>
          <w:rFonts w:eastAsia="Times New Roman"/>
        </w:rPr>
        <w:t xml:space="preserve"> </w:t>
      </w:r>
      <w:r>
        <w:rPr>
          <w:rFonts w:eastAsia="Times New Roman"/>
        </w:rPr>
        <w:fldChar w:fldCharType="begin" w:fldLock="1"/>
      </w:r>
      <w:r>
        <w:rPr>
          <w:rFonts w:eastAsia="Times New Roman"/>
        </w:rP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Pr>
          <w:rFonts w:eastAsia="Times New Roman"/>
        </w:rPr>
        <w:fldChar w:fldCharType="separate"/>
      </w:r>
      <w:r w:rsidRPr="00DB2152">
        <w:rPr>
          <w:rFonts w:eastAsia="Times New Roman"/>
          <w:noProof/>
        </w:rPr>
        <w:t>(12, 13)</w:t>
      </w:r>
      <w:r>
        <w:rPr>
          <w:rFonts w:eastAsia="Times New Roman"/>
        </w:rPr>
        <w:fldChar w:fldCharType="end"/>
      </w:r>
      <w:r>
        <w:rPr>
          <w:rFonts w:eastAsia="Times New Roman"/>
        </w:rPr>
        <w:t xml:space="preserve">, </w:t>
      </w:r>
      <w:r>
        <w:t>e</w:t>
      </w:r>
      <w:r w:rsidR="007A7F01" w:rsidRPr="0025589C">
        <w:t>ven when competition experiments are a plausible</w:t>
      </w:r>
      <w:r w:rsidR="00510F80" w:rsidRPr="0025589C">
        <w:t xml:space="preserve"> approach</w:t>
      </w:r>
      <w:r w:rsidR="007A7F01" w:rsidRPr="0025589C">
        <w:t xml:space="preserve"> (</w:t>
      </w:r>
      <w:r w:rsidR="000F5DC3">
        <w:t>e.g.</w:t>
      </w:r>
      <w:r w:rsidR="007A7F01" w:rsidRPr="0025589C">
        <w:t xml:space="preserve"> in microbial lineages with established markers</w:t>
      </w:r>
      <w:r w:rsidR="00FB039B" w:rsidRPr="0025589C">
        <w:t xml:space="preserve"> </w:t>
      </w:r>
      <w:r w:rsidR="007A7F01"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7A7F01" w:rsidRPr="0025589C">
        <w:fldChar w:fldCharType="separate"/>
      </w:r>
      <w:r w:rsidR="00C016FF" w:rsidRPr="00C016FF">
        <w:rPr>
          <w:noProof/>
        </w:rPr>
        <w:t>(9)</w:t>
      </w:r>
      <w:r w:rsidR="007A7F01" w:rsidRPr="0025589C">
        <w:fldChar w:fldCharType="end"/>
      </w:r>
      <w:r w:rsidR="007A7F01" w:rsidRPr="0025589C">
        <w:t>)</w:t>
      </w:r>
      <w:r w:rsidR="00F34555" w:rsidRPr="00667056">
        <w:rPr>
          <w:rFonts w:eastAsia="Times New Roman"/>
        </w:rPr>
        <w:t>.</w:t>
      </w:r>
      <w:r w:rsidR="007A7F01" w:rsidRPr="00667056">
        <w:t xml:space="preserve"> </w:t>
      </w:r>
    </w:p>
    <w:p w14:paraId="2DEBA111" w14:textId="77777777" w:rsidR="007541FE" w:rsidRDefault="007541FE" w:rsidP="007541FE">
      <w:r w:rsidRPr="0025589C">
        <w:t xml:space="preserve">Here we present </w:t>
      </w:r>
      <w:r w:rsidRPr="0025589C">
        <w:rPr>
          <w:lang w:bidi="ar-SA"/>
        </w:rPr>
        <w:t xml:space="preserve">a new computational approach </w:t>
      </w:r>
      <w:r>
        <w:rPr>
          <w:lang w:bidi="ar-SA"/>
        </w:rPr>
        <w:t>that</w:t>
      </w:r>
      <w:r w:rsidRPr="0025589C">
        <w:rPr>
          <w:rFonts w:eastAsia="Times New Roman"/>
          <w:i/>
        </w:rPr>
        <w:t xml:space="preserve"> </w:t>
      </w:r>
      <w:r w:rsidRPr="0025589C">
        <w:rPr>
          <w:rFonts w:eastAsia="Times New Roman"/>
        </w:rPr>
        <w:t xml:space="preserve">provides </w:t>
      </w:r>
      <w:r w:rsidRPr="0025589C">
        <w:t xml:space="preserve">a predictive and descriptive framework for estimating growth parameters from growth dynamics and </w:t>
      </w:r>
      <w:r>
        <w:t xml:space="preserve">for </w:t>
      </w:r>
      <w:r w:rsidRPr="0025589C">
        <w:t>predicting relative growth in mixed cultures.</w:t>
      </w:r>
      <w:r>
        <w:t xml:space="preserve"> We provide two different experimental validations of this approach</w:t>
      </w:r>
      <w:r w:rsidRPr="005B18B0">
        <w:t xml:space="preserve">, </w:t>
      </w:r>
      <w:r w:rsidRPr="00634C42">
        <w:t xml:space="preserve">and demonstrate its application </w:t>
      </w:r>
      <w:r w:rsidR="009F6A8D">
        <w:t>to</w:t>
      </w:r>
      <w:r w:rsidR="009F6A8D" w:rsidRPr="00634C42">
        <w:t xml:space="preserve"> </w:t>
      </w:r>
      <w:r w:rsidRPr="00634C42">
        <w:t>estimating the relative fitness cost of protein expression.</w:t>
      </w:r>
      <w:r>
        <w:t xml:space="preserve"> </w:t>
      </w:r>
    </w:p>
    <w:p w14:paraId="438EDF45" w14:textId="77777777" w:rsidR="00DB2152" w:rsidRDefault="00DB2152" w:rsidP="00C34C28"/>
    <w:p w14:paraId="5B182897" w14:textId="77777777" w:rsidR="00DB2152" w:rsidRPr="00FB2C01" w:rsidRDefault="00DB2152" w:rsidP="00DB2152">
      <w:pPr>
        <w:spacing w:after="200"/>
        <w:rPr>
          <w:b/>
          <w:bCs/>
          <w:sz w:val="22"/>
          <w:szCs w:val="22"/>
        </w:rPr>
      </w:pPr>
      <w:r>
        <w:rPr>
          <w:b/>
          <w:bCs/>
          <w:noProof/>
          <w:sz w:val="22"/>
          <w:szCs w:val="22"/>
        </w:rPr>
        <w:drawing>
          <wp:inline distT="0" distB="0" distL="0" distR="0" wp14:anchorId="0E40FF73" wp14:editId="6E948D3B">
            <wp:extent cx="5276850" cy="1758950"/>
            <wp:effectExtent l="0" t="0" r="6350" b="0"/>
            <wp:docPr id="8" name="Picture 8"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48DA107B" w14:textId="77777777" w:rsidR="00DB2152" w:rsidRDefault="00DB2152" w:rsidP="00DB2152">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Pr>
          <w:noProof/>
          <w:color w:val="auto"/>
          <w:sz w:val="22"/>
          <w:szCs w:val="22"/>
        </w:rPr>
        <w:t>1</w:t>
      </w:r>
      <w:r w:rsidRPr="0087553C">
        <w:rPr>
          <w:color w:val="auto"/>
          <w:sz w:val="22"/>
          <w:szCs w:val="22"/>
        </w:rPr>
        <w:fldChar w:fldCharType="end"/>
      </w:r>
      <w:r w:rsidRPr="0087553C">
        <w:rPr>
          <w:color w:val="auto"/>
          <w:sz w:val="22"/>
          <w:szCs w:val="22"/>
        </w:rPr>
        <w:t xml:space="preserve">. Common approach </w:t>
      </w:r>
      <w:r>
        <w:rPr>
          <w:color w:val="auto"/>
          <w:sz w:val="22"/>
          <w:szCs w:val="22"/>
        </w:rPr>
        <w:t>to</w:t>
      </w:r>
      <w:r w:rsidRPr="0087553C">
        <w:rPr>
          <w:color w:val="auto"/>
          <w:sz w:val="22"/>
          <w:szCs w:val="22"/>
        </w:rPr>
        <w:t xml:space="preserve"> analyzing growth curve data using an exponential model. </w:t>
      </w:r>
      <w:r w:rsidRPr="0087553C">
        <w:rPr>
          <w:b w:val="0"/>
          <w:bCs w:val="0"/>
          <w:color w:val="auto"/>
          <w:sz w:val="22"/>
          <w:szCs w:val="22"/>
        </w:rPr>
        <w:t>Growth rates are commonly estimated from growth curve data by taking the log of the growth curve and performing linear regression around the time of maximum growth</w:t>
      </w:r>
      <w:r w:rsidR="001C7ED9">
        <w:rPr>
          <w:b w:val="0"/>
          <w:bCs w:val="0"/>
          <w:color w:val="auto"/>
          <w:sz w:val="22"/>
          <w:szCs w:val="22"/>
        </w:rPr>
        <w:t xml:space="preserve">, </w:t>
      </w:r>
      <w:proofErr w:type="spellStart"/>
      <w:r w:rsidR="001C7ED9" w:rsidRPr="00876E70">
        <w:rPr>
          <w:b w:val="0"/>
          <w:bCs w:val="0"/>
          <w:i/>
          <w:iCs/>
          <w:color w:val="auto"/>
          <w:sz w:val="22"/>
          <w:szCs w:val="22"/>
        </w:rPr>
        <w:t>t</w:t>
      </w:r>
      <w:r w:rsidR="001C7ED9" w:rsidRPr="00876E70">
        <w:rPr>
          <w:b w:val="0"/>
          <w:bCs w:val="0"/>
          <w:i/>
          <w:iCs/>
          <w:color w:val="auto"/>
          <w:sz w:val="22"/>
          <w:szCs w:val="22"/>
          <w:vertAlign w:val="subscript"/>
        </w:rPr>
        <w:t>max</w:t>
      </w:r>
      <w:proofErr w:type="spellEnd"/>
      <w:r w:rsidRPr="0087553C">
        <w:rPr>
          <w:b w:val="0"/>
          <w:bCs w:val="0"/>
          <w:color w:val="auto"/>
          <w:sz w:val="22"/>
          <w:szCs w:val="22"/>
        </w:rPr>
        <w:t xml:space="preserve"> (see </w:t>
      </w:r>
      <w:r w:rsidRPr="0087553C">
        <w:rPr>
          <w:color w:val="auto"/>
          <w:sz w:val="22"/>
          <w:szCs w:val="22"/>
        </w:rPr>
        <w:t xml:space="preserve">Material and Methods </w:t>
      </w:r>
      <w:r w:rsidRPr="0087553C">
        <w:rPr>
          <w:b w:val="0"/>
          <w:bCs w:val="0"/>
          <w:color w:val="auto"/>
          <w:sz w:val="22"/>
          <w:szCs w:val="22"/>
        </w:rPr>
        <w:t xml:space="preserve">for specific details). Implicitly, this is equivalent to fitting an exponential </w:t>
      </w:r>
      <w:r w:rsidRPr="004D715C">
        <w:rPr>
          <w:b w:val="0"/>
          <w:bCs w:val="0"/>
          <w:color w:val="auto"/>
          <w:sz w:val="22"/>
          <w:szCs w:val="22"/>
        </w:rPr>
        <w:t xml:space="preserve">growth model </w:t>
      </w:r>
      <w:r w:rsidRPr="00876E70">
        <w:rPr>
          <w:b w:val="0"/>
          <w:bCs w:val="0"/>
          <w:i/>
          <w:iCs/>
          <w:color w:val="auto"/>
          <w:sz w:val="22"/>
          <w:szCs w:val="22"/>
        </w:rPr>
        <w:t>N(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4D715C">
        <w:rPr>
          <w:b w:val="0"/>
          <w:bCs w:val="0"/>
          <w:color w:val="auto"/>
          <w:sz w:val="22"/>
          <w:szCs w:val="22"/>
        </w:rPr>
        <w:t xml:space="preserve"> to the</w:t>
      </w:r>
      <w:r w:rsidRPr="0087553C">
        <w:rPr>
          <w:b w:val="0"/>
          <w:bCs w:val="0"/>
          <w:color w:val="auto"/>
          <w:sz w:val="22"/>
          <w:szCs w:val="22"/>
        </w:rPr>
        <w:t xml:space="preserve"> growth curve. </w:t>
      </w:r>
      <w:r w:rsidRPr="0087553C">
        <w:rPr>
          <w:color w:val="auto"/>
          <w:sz w:val="22"/>
          <w:szCs w:val="22"/>
        </w:rPr>
        <w:t xml:space="preserve">(A) </w:t>
      </w:r>
      <w:r w:rsidRPr="0087553C">
        <w:rPr>
          <w:b w:val="0"/>
          <w:bCs w:val="0"/>
          <w:color w:val="auto"/>
          <w:sz w:val="22"/>
          <w:szCs w:val="22"/>
        </w:rPr>
        <w:t>The circle</w:t>
      </w:r>
      <w:r>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cell density </w:t>
      </w:r>
      <w:r>
        <w:rPr>
          <w:b w:val="0"/>
          <w:bCs w:val="0"/>
          <w:color w:val="auto"/>
          <w:sz w:val="22"/>
          <w:szCs w:val="22"/>
        </w:rPr>
        <w:t>of</w:t>
      </w:r>
      <w:r w:rsidRPr="0087553C">
        <w:rPr>
          <w:b w:val="0"/>
          <w:bCs w:val="0"/>
          <w:color w:val="auto"/>
          <w:sz w:val="22"/>
          <w:szCs w:val="22"/>
        </w:rPr>
        <w:t xml:space="preserve"> 22 growth curves</w:t>
      </w:r>
      <w:r>
        <w:rPr>
          <w:b w:val="0"/>
          <w:bCs w:val="0"/>
          <w:color w:val="auto"/>
          <w:sz w:val="22"/>
          <w:szCs w:val="22"/>
        </w:rPr>
        <w:t xml:space="preserve"> of strain A1 growing in mono-culture (see details of experiment A)</w:t>
      </w:r>
      <w:r w:rsidRPr="0087553C">
        <w:rPr>
          <w:b w:val="0"/>
          <w:bCs w:val="0"/>
          <w:color w:val="auto"/>
          <w:sz w:val="22"/>
          <w:szCs w:val="22"/>
        </w:rPr>
        <w:t xml:space="preserve">. The solid line represents a </w:t>
      </w:r>
      <w:r>
        <w:rPr>
          <w:b w:val="0"/>
          <w:bCs w:val="0"/>
          <w:color w:val="auto"/>
          <w:sz w:val="22"/>
          <w:szCs w:val="22"/>
        </w:rPr>
        <w:t xml:space="preserve">fit of a polynomial </w:t>
      </w:r>
      <w:r w:rsidRPr="0087553C">
        <w:rPr>
          <w:b w:val="0"/>
          <w:bCs w:val="0"/>
          <w:color w:val="auto"/>
          <w:sz w:val="22"/>
          <w:szCs w:val="22"/>
        </w:rPr>
        <w:t xml:space="preserve">through the points.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35</w:t>
      </w:r>
      <w:r w:rsidRPr="00876E70">
        <w:rPr>
          <w:b w:val="0"/>
          <w:bCs w:val="0"/>
          <w:color w:val="auto"/>
          <w:sz w:val="22"/>
          <w:szCs w:val="22"/>
        </w:rPr>
        <w:t xml:space="preserve"> and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0.088</w:t>
      </w:r>
      <w:r w:rsidRPr="0087553C">
        <w:rPr>
          <w:b w:val="0"/>
          <w:bCs w:val="0"/>
          <w:color w:val="auto"/>
          <w:sz w:val="22"/>
          <w:szCs w:val="22"/>
        </w:rPr>
        <w:t xml:space="preserve">. The dotted vertical line </w:t>
      </w:r>
      <w:r w:rsidRPr="00876E70">
        <w:rPr>
          <w:b w:val="0"/>
          <w:bCs w:val="0"/>
          <w:color w:val="auto"/>
          <w:sz w:val="22"/>
          <w:szCs w:val="22"/>
        </w:rPr>
        <w:t xml:space="preserve">denotes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curve </w:t>
      </w:r>
      <w:r w:rsidRPr="00876E70">
        <w:rPr>
          <w:b w:val="0"/>
          <w:bCs w:val="0"/>
          <w:color w:val="auto"/>
          <w:sz w:val="22"/>
          <w:szCs w:val="22"/>
        </w:rPr>
        <w:t xml:space="preserve">shows </w:t>
      </w:r>
      <w:proofErr w:type="spellStart"/>
      <w:r w:rsidRPr="00876E70">
        <w:rPr>
          <w:b w:val="0"/>
          <w:bCs w:val="0"/>
          <w:i/>
          <w:iCs/>
          <w:color w:val="auto"/>
          <w:sz w:val="22"/>
          <w:szCs w:val="22"/>
        </w:rPr>
        <w:t>dN</w:t>
      </w:r>
      <w:proofErr w:type="spellEnd"/>
      <w:r w:rsidRPr="00876E70">
        <w:rPr>
          <w:b w:val="0"/>
          <w:bCs w:val="0"/>
          <w:i/>
          <w:iCs/>
          <w:color w:val="auto"/>
          <w:sz w:val="22"/>
          <w:szCs w:val="22"/>
        </w:rPr>
        <w:t>/</w:t>
      </w:r>
      <w:proofErr w:type="spellStart"/>
      <w:r w:rsidRPr="00876E70">
        <w:rPr>
          <w:b w:val="0"/>
          <w:bCs w:val="0"/>
          <w:i/>
          <w:iCs/>
          <w:color w:val="auto"/>
          <w:sz w:val="22"/>
          <w:szCs w:val="22"/>
        </w:rPr>
        <w:t>dt</w:t>
      </w:r>
      <w:proofErr w:type="spellEnd"/>
      <w:r w:rsidRPr="00876E70">
        <w:rPr>
          <w:b w:val="0"/>
          <w:bCs w:val="0"/>
          <w:i/>
          <w:iCs/>
          <w:color w:val="auto"/>
          <w:sz w:val="22"/>
          <w:szCs w:val="22"/>
        </w:rPr>
        <w:t xml:space="preserve">, </w:t>
      </w:r>
      <w:r w:rsidRPr="00876E70">
        <w:rPr>
          <w:b w:val="0"/>
          <w:bCs w:val="0"/>
          <w:color w:val="auto"/>
          <w:sz w:val="22"/>
          <w:szCs w:val="22"/>
        </w:rPr>
        <w:t>the derivative</w:t>
      </w:r>
      <w:r w:rsidRPr="0087553C">
        <w:rPr>
          <w:b w:val="0"/>
          <w:bCs w:val="0"/>
          <w:color w:val="auto"/>
          <w:sz w:val="22"/>
          <w:szCs w:val="22"/>
        </w:rPr>
        <w:t xml:space="preserve"> of the mean density (calculated as the derivative of the solid line in panel A). The dotted vertical line denotes </w:t>
      </w:r>
      <w:proofErr w:type="spellStart"/>
      <w:r w:rsidRPr="0087553C">
        <w:rPr>
          <w:b w:val="0"/>
          <w:bCs w:val="0"/>
          <w:i/>
          <w:iCs/>
          <w:color w:val="auto"/>
          <w:sz w:val="22"/>
          <w:szCs w:val="22"/>
        </w:rPr>
        <w:t>t</w:t>
      </w:r>
      <w:r w:rsidRPr="0087553C">
        <w:rPr>
          <w:b w:val="0"/>
          <w:bCs w:val="0"/>
          <w:i/>
          <w:iCs/>
          <w:color w:val="auto"/>
          <w:sz w:val="22"/>
          <w:szCs w:val="22"/>
          <w:vertAlign w:val="subscript"/>
        </w:rPr>
        <w:t>max</w:t>
      </w:r>
      <w:proofErr w:type="spellEnd"/>
      <w:r w:rsidRPr="0087553C">
        <w:rPr>
          <w:b w:val="0"/>
          <w:bCs w:val="0"/>
          <w:color w:val="auto"/>
          <w:sz w:val="22"/>
          <w:szCs w:val="22"/>
        </w:rPr>
        <w:t>. Data in this figure corresponds to the growth of strain A1 (red markers in panel A1 of</w:t>
      </w:r>
      <w:r>
        <w:rPr>
          <w:color w:val="000000" w:themeColor="text1"/>
          <w:sz w:val="22"/>
          <w:szCs w:val="22"/>
        </w:rPr>
        <w:t xml:space="preserve"> Figure 3</w:t>
      </w:r>
      <w:r w:rsidRPr="0087553C">
        <w:rPr>
          <w:b w:val="0"/>
          <w:bCs w:val="0"/>
          <w:color w:val="auto"/>
          <w:sz w:val="22"/>
          <w:szCs w:val="22"/>
        </w:rPr>
        <w:t>).</w:t>
      </w:r>
    </w:p>
    <w:p w14:paraId="70B7208A" w14:textId="77777777" w:rsidR="00DB2152" w:rsidRDefault="00DB2152">
      <w:pPr>
        <w:spacing w:after="200" w:line="276" w:lineRule="auto"/>
        <w:ind w:firstLine="0"/>
      </w:pPr>
      <w:r>
        <w:br w:type="page"/>
      </w:r>
    </w:p>
    <w:p w14:paraId="3C683084" w14:textId="77777777" w:rsidR="00250AF2" w:rsidRDefault="003B532C" w:rsidP="00C34C28">
      <w:pPr>
        <w:keepNext/>
        <w:jc w:val="center"/>
      </w:pPr>
      <w:r>
        <w:rPr>
          <w:noProof/>
        </w:rPr>
        <w:lastRenderedPageBreak/>
        <w:drawing>
          <wp:inline distT="0" distB="0" distL="0" distR="0" wp14:anchorId="53FB01F3" wp14:editId="5F86A84F">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20000" cy="3801829"/>
                    </a:xfrm>
                    <a:prstGeom prst="rect">
                      <a:avLst/>
                    </a:prstGeom>
                  </pic:spPr>
                </pic:pic>
              </a:graphicData>
            </a:graphic>
          </wp:inline>
        </w:drawing>
      </w:r>
    </w:p>
    <w:p w14:paraId="0419FE77" w14:textId="77777777" w:rsidR="00250AF2" w:rsidRPr="0087553C" w:rsidRDefault="00250AF2" w:rsidP="00577A2C">
      <w:pPr>
        <w:pStyle w:val="Caption"/>
        <w:spacing w:line="360" w:lineRule="auto"/>
        <w:rPr>
          <w:rFonts w:eastAsiaTheme="majorEastAsia"/>
          <w:sz w:val="22"/>
          <w:szCs w:val="22"/>
        </w:rPr>
      </w:pPr>
      <w:bookmarkStart w:id="1"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C94948">
        <w:rPr>
          <w:noProof/>
          <w:color w:val="000000" w:themeColor="text1"/>
          <w:sz w:val="22"/>
          <w:szCs w:val="22"/>
        </w:rPr>
        <w:t>2</w:t>
      </w:r>
      <w:r w:rsidRPr="0087553C">
        <w:rPr>
          <w:color w:val="000000" w:themeColor="text1"/>
          <w:sz w:val="22"/>
          <w:szCs w:val="22"/>
        </w:rPr>
        <w:fldChar w:fldCharType="end"/>
      </w:r>
      <w:bookmarkEnd w:id="1"/>
      <w:r w:rsidRPr="0087553C">
        <w:rPr>
          <w:color w:val="000000" w:themeColor="text1"/>
          <w:sz w:val="22"/>
          <w:szCs w:val="22"/>
        </w:rPr>
        <w:t xml:space="preserve">. </w:t>
      </w:r>
      <w:r w:rsidR="004C11FC" w:rsidRPr="0087553C">
        <w:rPr>
          <w:color w:val="000000" w:themeColor="text1"/>
          <w:sz w:val="22"/>
          <w:szCs w:val="22"/>
        </w:rPr>
        <w:t>Illustration of the new computational approach. (A)</w:t>
      </w:r>
      <w:r w:rsidR="004C11FC" w:rsidRPr="0087553C">
        <w:rPr>
          <w:b w:val="0"/>
          <w:bCs w:val="0"/>
          <w:color w:val="000000" w:themeColor="text1"/>
          <w:sz w:val="22"/>
          <w:szCs w:val="22"/>
        </w:rPr>
        <w:t xml:space="preserve">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wo strains (here marked </w:t>
      </w:r>
      <w:r w:rsidR="009F6A8D">
        <w:rPr>
          <w:b w:val="0"/>
          <w:bCs w:val="0"/>
          <w:color w:val="000000" w:themeColor="text1"/>
          <w:sz w:val="22"/>
          <w:szCs w:val="22"/>
        </w:rPr>
        <w:t>with</w:t>
      </w:r>
      <w:r w:rsidR="009F6A8D" w:rsidRPr="0087553C">
        <w:rPr>
          <w:b w:val="0"/>
          <w:bCs w:val="0"/>
          <w:color w:val="000000" w:themeColor="text1"/>
          <w:sz w:val="22"/>
          <w:szCs w:val="22"/>
        </w:rPr>
        <w:t xml:space="preserve"> </w:t>
      </w:r>
      <w:r w:rsidR="004C11FC" w:rsidRPr="0087553C">
        <w:rPr>
          <w:b w:val="0"/>
          <w:bCs w:val="0"/>
          <w:color w:val="000000" w:themeColor="text1"/>
          <w:sz w:val="22"/>
          <w:szCs w:val="22"/>
        </w:rPr>
        <w:t>red and green</w:t>
      </w:r>
      <w:r w:rsidR="00283F31">
        <w:rPr>
          <w:b w:val="0"/>
          <w:bCs w:val="0"/>
          <w:color w:val="000000" w:themeColor="text1"/>
          <w:sz w:val="22"/>
          <w:szCs w:val="22"/>
        </w:rPr>
        <w:t xml:space="preserve"> circles</w:t>
      </w:r>
      <w:r w:rsidR="004C11FC" w:rsidRPr="0087553C">
        <w:rPr>
          <w:b w:val="0"/>
          <w:bCs w:val="0"/>
          <w:color w:val="000000" w:themeColor="text1"/>
          <w:sz w:val="22"/>
          <w:szCs w:val="22"/>
        </w:rPr>
        <w:t>) are grown separately in mono-cultures while measuring the cell culture density (e.g. optical density), and growth models are fitted to the measured growth curves from each experiment, providing estimates for the growth parameters of each</w:t>
      </w:r>
      <w:r w:rsidR="004C11FC" w:rsidRPr="00876E70">
        <w:rPr>
          <w:b w:val="0"/>
          <w:bCs w:val="0"/>
          <w:color w:val="000000" w:themeColor="text1"/>
          <w:sz w:val="22"/>
          <w:szCs w:val="22"/>
        </w:rPr>
        <w:t xml:space="preserve"> strain</w:t>
      </w:r>
      <w:r w:rsidR="00AD1148" w:rsidRPr="00876E70">
        <w:rPr>
          <w:b w:val="0"/>
          <w:bCs w:val="0"/>
          <w:color w:val="000000" w:themeColor="text1"/>
          <w:sz w:val="22"/>
          <w:szCs w:val="22"/>
        </w:rPr>
        <w:t xml:space="preserve">: initial cell density </w:t>
      </w:r>
      <w:r w:rsidR="00AD1148" w:rsidRPr="00876E70">
        <w:rPr>
          <w:b w:val="0"/>
          <w:bCs w:val="0"/>
          <w:i/>
          <w:iCs/>
          <w:color w:val="000000" w:themeColor="text1"/>
          <w:sz w:val="22"/>
          <w:szCs w:val="22"/>
        </w:rPr>
        <w:t>N</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maximum cell density </w:t>
      </w:r>
      <w:r w:rsidR="00AD1148" w:rsidRPr="00876E70">
        <w:rPr>
          <w:b w:val="0"/>
          <w:bCs w:val="0"/>
          <w:i/>
          <w:iCs/>
          <w:color w:val="000000" w:themeColor="text1"/>
          <w:sz w:val="22"/>
          <w:szCs w:val="22"/>
        </w:rPr>
        <w:t>K</w:t>
      </w:r>
      <w:r w:rsidR="00AD1148" w:rsidRPr="00876E70">
        <w:rPr>
          <w:b w:val="0"/>
          <w:bCs w:val="0"/>
          <w:color w:val="000000" w:themeColor="text1"/>
          <w:sz w:val="22"/>
          <w:szCs w:val="22"/>
        </w:rPr>
        <w:t xml:space="preserve">, specific growth rate </w:t>
      </w:r>
      <w:r w:rsidR="00AD1148" w:rsidRPr="00876E70">
        <w:rPr>
          <w:b w:val="0"/>
          <w:bCs w:val="0"/>
          <w:i/>
          <w:iCs/>
          <w:color w:val="000000" w:themeColor="text1"/>
          <w:sz w:val="22"/>
          <w:szCs w:val="22"/>
        </w:rPr>
        <w:t>r</w:t>
      </w:r>
      <w:r w:rsidR="00AD1148" w:rsidRPr="00876E70">
        <w:rPr>
          <w:b w:val="0"/>
          <w:bCs w:val="0"/>
          <w:color w:val="000000" w:themeColor="text1"/>
          <w:sz w:val="22"/>
          <w:szCs w:val="22"/>
        </w:rPr>
        <w:t xml:space="preserve">, deceleration parameter </w:t>
      </w:r>
      <w:r w:rsidR="00AD1148" w:rsidRPr="00876E70">
        <w:rPr>
          <w:b w:val="0"/>
          <w:bCs w:val="0"/>
          <w:i/>
          <w:iCs/>
          <w:color w:val="000000" w:themeColor="text1"/>
          <w:sz w:val="22"/>
          <w:szCs w:val="22"/>
          <w:lang w:val="el-GR"/>
        </w:rPr>
        <w:t>ν</w:t>
      </w:r>
      <w:r w:rsidR="00AD1148" w:rsidRPr="00876E70">
        <w:rPr>
          <w:b w:val="0"/>
          <w:bCs w:val="0"/>
          <w:color w:val="000000" w:themeColor="text1"/>
          <w:sz w:val="22"/>
          <w:szCs w:val="22"/>
        </w:rPr>
        <w:t xml:space="preserve">, initial adjustment </w:t>
      </w:r>
      <w:r w:rsidR="00AD1148" w:rsidRPr="00876E70">
        <w:rPr>
          <w:b w:val="0"/>
          <w:bCs w:val="0"/>
          <w:i/>
          <w:iCs/>
          <w:color w:val="000000" w:themeColor="text1"/>
          <w:sz w:val="22"/>
          <w:szCs w:val="22"/>
        </w:rPr>
        <w:t>q</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and adjustment rate </w:t>
      </w:r>
      <w:r w:rsidR="00AD1148" w:rsidRPr="00876E70">
        <w:rPr>
          <w:b w:val="0"/>
          <w:bCs w:val="0"/>
          <w:i/>
          <w:iCs/>
          <w:color w:val="000000" w:themeColor="text1"/>
          <w:sz w:val="22"/>
          <w:szCs w:val="22"/>
        </w:rPr>
        <w:t>m</w:t>
      </w:r>
      <w:r w:rsidR="004C11FC" w:rsidRPr="00876E70">
        <w:rPr>
          <w:b w:val="0"/>
          <w:bCs w:val="0"/>
          <w:color w:val="000000" w:themeColor="text1"/>
          <w:sz w:val="22"/>
          <w:szCs w:val="22"/>
        </w:rPr>
        <w:t>.</w:t>
      </w:r>
      <w:r w:rsidR="004C11FC" w:rsidRPr="0087553C">
        <w:rPr>
          <w:b w:val="0"/>
          <w:bCs w:val="0"/>
          <w:color w:val="000000" w:themeColor="text1"/>
          <w:sz w:val="22"/>
          <w:szCs w:val="22"/>
        </w:rPr>
        <w:t xml:space="preserve"> </w:t>
      </w:r>
      <w:r w:rsidR="004C11FC" w:rsidRPr="0087553C">
        <w:rPr>
          <w:color w:val="000000" w:themeColor="text1"/>
          <w:sz w:val="22"/>
          <w:szCs w:val="22"/>
        </w:rPr>
        <w:t xml:space="preserve">(B)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he </w:t>
      </w:r>
      <w:r w:rsidR="00D35BFD" w:rsidRPr="0087553C">
        <w:rPr>
          <w:b w:val="0"/>
          <w:bCs w:val="0"/>
          <w:color w:val="000000" w:themeColor="text1"/>
          <w:sz w:val="22"/>
          <w:szCs w:val="22"/>
        </w:rPr>
        <w:t xml:space="preserve">same </w:t>
      </w:r>
      <w:r w:rsidR="004C11FC" w:rsidRPr="0087553C">
        <w:rPr>
          <w:b w:val="0"/>
          <w:bCs w:val="0"/>
          <w:color w:val="000000" w:themeColor="text1"/>
          <w:sz w:val="22"/>
          <w:szCs w:val="22"/>
        </w:rPr>
        <w:t xml:space="preserve">two strains are grown in a mixed culture, and the </w:t>
      </w:r>
      <w:r w:rsidR="004C11FC" w:rsidRPr="0087553C">
        <w:rPr>
          <w:b w:val="0"/>
          <w:bCs w:val="0"/>
          <w:i/>
          <w:iCs/>
          <w:color w:val="000000" w:themeColor="text1"/>
          <w:sz w:val="22"/>
          <w:szCs w:val="22"/>
        </w:rPr>
        <w:t>total</w:t>
      </w:r>
      <w:r w:rsidR="004C11FC" w:rsidRPr="0087553C">
        <w:rPr>
          <w:b w:val="0"/>
          <w:bCs w:val="0"/>
          <w:color w:val="000000" w:themeColor="text1"/>
          <w:sz w:val="22"/>
          <w:szCs w:val="22"/>
        </w:rPr>
        <w:t xml:space="preserve"> cell density of the mixed culture is measured. The resulting growth curve is fitted to a competition model, providing </w:t>
      </w:r>
      <w:r w:rsidR="004C11FC" w:rsidRPr="00876E70">
        <w:rPr>
          <w:b w:val="0"/>
          <w:bCs w:val="0"/>
          <w:color w:val="000000" w:themeColor="text1"/>
          <w:sz w:val="22"/>
          <w:szCs w:val="22"/>
        </w:rPr>
        <w:t>estimate</w:t>
      </w:r>
      <w:r w:rsidR="00D35BFD" w:rsidRPr="00876E70">
        <w:rPr>
          <w:b w:val="0"/>
          <w:bCs w:val="0"/>
          <w:color w:val="000000" w:themeColor="text1"/>
          <w:sz w:val="22"/>
          <w:szCs w:val="22"/>
        </w:rPr>
        <w:t>s</w:t>
      </w:r>
      <w:r w:rsidR="004C11FC" w:rsidRPr="00876E70">
        <w:rPr>
          <w:b w:val="0"/>
          <w:bCs w:val="0"/>
          <w:color w:val="000000" w:themeColor="text1"/>
          <w:sz w:val="22"/>
          <w:szCs w:val="22"/>
        </w:rPr>
        <w:t xml:space="preserve"> for the competition parameters</w:t>
      </w:r>
      <w:r w:rsidR="00AD1148" w:rsidRPr="00876E70">
        <w:rPr>
          <w:b w:val="0"/>
          <w:bCs w:val="0"/>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1</w:t>
      </w:r>
      <w:r w:rsidR="00AD1148" w:rsidRPr="00876E70">
        <w:rPr>
          <w:b w:val="0"/>
          <w:bCs w:val="0"/>
          <w:i/>
          <w:iCs/>
          <w:color w:val="000000" w:themeColor="text1"/>
          <w:sz w:val="22"/>
          <w:szCs w:val="22"/>
        </w:rPr>
        <w:t xml:space="preserve"> </w:t>
      </w:r>
      <w:r w:rsidR="00AD1148" w:rsidRPr="00876E70">
        <w:rPr>
          <w:b w:val="0"/>
          <w:bCs w:val="0"/>
          <w:color w:val="000000" w:themeColor="text1"/>
          <w:sz w:val="22"/>
          <w:szCs w:val="22"/>
        </w:rPr>
        <w:t>and</w:t>
      </w:r>
      <w:r w:rsidR="00AD1148" w:rsidRPr="00876E70">
        <w:rPr>
          <w:b w:val="0"/>
          <w:bCs w:val="0"/>
          <w:i/>
          <w:iCs/>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2</w:t>
      </w:r>
      <w:r w:rsidR="004C11FC" w:rsidRPr="00876E70">
        <w:rPr>
          <w:b w:val="0"/>
          <w:bCs w:val="0"/>
          <w:color w:val="000000" w:themeColor="text1"/>
          <w:sz w:val="22"/>
          <w:szCs w:val="22"/>
        </w:rPr>
        <w:t xml:space="preserve">. Importantly, </w:t>
      </w:r>
      <w:r w:rsidR="00AD631A" w:rsidRPr="00876E70">
        <w:rPr>
          <w:b w:val="0"/>
          <w:bCs w:val="0"/>
          <w:color w:val="000000" w:themeColor="text1"/>
          <w:sz w:val="22"/>
          <w:szCs w:val="22"/>
        </w:rPr>
        <w:t xml:space="preserve">at </w:t>
      </w:r>
      <w:r w:rsidR="00B9795F" w:rsidRPr="00876E70">
        <w:rPr>
          <w:b w:val="0"/>
          <w:bCs w:val="0"/>
          <w:color w:val="000000" w:themeColor="text1"/>
          <w:sz w:val="22"/>
          <w:szCs w:val="22"/>
        </w:rPr>
        <w:t xml:space="preserve">this stage </w:t>
      </w:r>
      <w:r w:rsidR="004C11FC" w:rsidRPr="00876E70">
        <w:rPr>
          <w:b w:val="0"/>
          <w:bCs w:val="0"/>
          <w:color w:val="000000" w:themeColor="text1"/>
          <w:sz w:val="22"/>
          <w:szCs w:val="22"/>
        </w:rPr>
        <w:t xml:space="preserve">the cells are </w:t>
      </w:r>
      <w:r w:rsidR="004C11FC" w:rsidRPr="00876E70">
        <w:rPr>
          <w:b w:val="0"/>
          <w:bCs w:val="0"/>
          <w:i/>
          <w:iCs/>
          <w:color w:val="000000" w:themeColor="text1"/>
          <w:sz w:val="22"/>
          <w:szCs w:val="22"/>
        </w:rPr>
        <w:t>not</w:t>
      </w:r>
      <w:r w:rsidR="004C11FC" w:rsidRPr="00876E70">
        <w:rPr>
          <w:b w:val="0"/>
          <w:bCs w:val="0"/>
          <w:color w:val="000000" w:themeColor="text1"/>
          <w:sz w:val="22"/>
          <w:szCs w:val="22"/>
        </w:rPr>
        <w:t xml:space="preserve"> identi</w:t>
      </w:r>
      <w:r w:rsidR="004C11FC" w:rsidRPr="0087553C">
        <w:rPr>
          <w:b w:val="0"/>
          <w:bCs w:val="0"/>
          <w:color w:val="000000" w:themeColor="text1"/>
          <w:sz w:val="22"/>
          <w:szCs w:val="22"/>
        </w:rPr>
        <w:t>fied by their strain</w:t>
      </w:r>
      <w:r w:rsidR="00AD631A">
        <w:rPr>
          <w:b w:val="0"/>
          <w:bCs w:val="0"/>
          <w:color w:val="000000" w:themeColor="text1"/>
          <w:sz w:val="22"/>
          <w:szCs w:val="22"/>
        </w:rPr>
        <w:t>;</w:t>
      </w:r>
      <w:r w:rsidR="00AD631A" w:rsidRPr="0087553C">
        <w:rPr>
          <w:b w:val="0"/>
          <w:bCs w:val="0"/>
          <w:color w:val="000000" w:themeColor="text1"/>
          <w:sz w:val="22"/>
          <w:szCs w:val="22"/>
        </w:rPr>
        <w:t xml:space="preserve"> </w:t>
      </w:r>
      <w:r w:rsidR="004C11FC" w:rsidRPr="0087553C">
        <w:rPr>
          <w:b w:val="0"/>
          <w:bCs w:val="0"/>
          <w:color w:val="000000" w:themeColor="text1"/>
          <w:sz w:val="22"/>
          <w:szCs w:val="22"/>
        </w:rPr>
        <w:t>hence the gray</w:t>
      </w:r>
      <w:r w:rsidR="00283F31">
        <w:rPr>
          <w:b w:val="0"/>
          <w:bCs w:val="0"/>
          <w:color w:val="000000" w:themeColor="text1"/>
          <w:sz w:val="22"/>
          <w:szCs w:val="22"/>
        </w:rPr>
        <w:t>ed</w:t>
      </w:r>
      <w:r w:rsidR="00AD631A">
        <w:rPr>
          <w:b w:val="0"/>
          <w:bCs w:val="0"/>
          <w:color w:val="000000" w:themeColor="text1"/>
          <w:sz w:val="22"/>
          <w:szCs w:val="22"/>
        </w:rPr>
        <w:t xml:space="preserve"> </w:t>
      </w:r>
      <w:r w:rsidR="00283F31">
        <w:rPr>
          <w:b w:val="0"/>
          <w:bCs w:val="0"/>
          <w:color w:val="000000" w:themeColor="text1"/>
          <w:sz w:val="22"/>
          <w:szCs w:val="22"/>
        </w:rPr>
        <w:t>circles</w:t>
      </w:r>
      <w:r w:rsidR="004C11FC" w:rsidRPr="0087553C">
        <w:rPr>
          <w:b w:val="0"/>
          <w:bCs w:val="0"/>
          <w:color w:val="000000" w:themeColor="text1"/>
          <w:sz w:val="22"/>
          <w:szCs w:val="22"/>
        </w:rPr>
        <w:t>.</w:t>
      </w:r>
      <w:r w:rsidRPr="0087553C">
        <w:rPr>
          <w:sz w:val="22"/>
          <w:szCs w:val="22"/>
        </w:rPr>
        <w:br w:type="page"/>
      </w:r>
    </w:p>
    <w:p w14:paraId="7443CBC8" w14:textId="77777777" w:rsidR="00BF5556" w:rsidRPr="0025589C" w:rsidRDefault="00BF5556" w:rsidP="00C34C28">
      <w:pPr>
        <w:pStyle w:val="Heading1"/>
        <w:spacing w:line="360" w:lineRule="auto"/>
        <w:ind w:firstLine="284"/>
      </w:pPr>
      <w:r w:rsidRPr="0025589C">
        <w:lastRenderedPageBreak/>
        <w:t xml:space="preserve">Results </w:t>
      </w:r>
    </w:p>
    <w:p w14:paraId="67EDAC78" w14:textId="77777777" w:rsidR="00BF5556" w:rsidRDefault="00F85E3F" w:rsidP="00C34C28">
      <w:r>
        <w:rPr>
          <w:iCs/>
        </w:rPr>
        <w:t>Our approach</w:t>
      </w:r>
      <w:r w:rsidR="00A66911">
        <w:t xml:space="preserve"> </w:t>
      </w:r>
      <w:r w:rsidR="00BF5556" w:rsidRPr="0025589C">
        <w:t>consists of three stages: (a) fitting growth models to mono</w:t>
      </w:r>
      <w:r w:rsidR="00420670">
        <w:t>-</w:t>
      </w:r>
      <w:r w:rsidR="00BF5556" w:rsidRPr="0025589C">
        <w:t>culture growth curve data</w:t>
      </w:r>
      <w:r w:rsidR="00BF5556">
        <w:t xml:space="preserve"> (</w:t>
      </w:r>
      <w:r w:rsidR="00BF5556" w:rsidRPr="00D35BFD">
        <w:rPr>
          <w:b/>
          <w:bCs/>
        </w:rPr>
        <w:fldChar w:fldCharType="begin"/>
      </w:r>
      <w:r w:rsidR="00BF5556" w:rsidRPr="00D35BFD">
        <w:rPr>
          <w:b/>
          <w:bCs/>
        </w:rPr>
        <w:instrText xml:space="preserve"> REF _Ref512333581 \h </w:instrText>
      </w:r>
      <w:r w:rsidR="00BF5556">
        <w:rPr>
          <w:b/>
          <w:bCs/>
        </w:rPr>
        <w:instrText xml:space="preserve"> \* MERGEFORMAT </w:instrText>
      </w:r>
      <w:r w:rsidR="00BF5556" w:rsidRPr="00D35BFD">
        <w:rPr>
          <w:b/>
          <w:bCs/>
        </w:rPr>
      </w:r>
      <w:r w:rsidR="00BF5556"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D35BFD">
        <w:rPr>
          <w:b/>
          <w:bCs/>
        </w:rPr>
        <w:fldChar w:fldCharType="end"/>
      </w:r>
      <w:r w:rsidR="00BF5556" w:rsidRPr="00D35BFD">
        <w:rPr>
          <w:b/>
          <w:bCs/>
        </w:rPr>
        <w:t>A</w:t>
      </w:r>
      <w:r w:rsidR="00BF5556">
        <w:t>)</w:t>
      </w:r>
      <w:r w:rsidR="00BF5556" w:rsidRPr="0025589C">
        <w:t>, (b) fitting competition models to mixed culture growth curve data</w:t>
      </w:r>
      <w:r w:rsidR="00BF5556">
        <w:t xml:space="preserve"> (</w:t>
      </w:r>
      <w:r w:rsidR="00BF5556" w:rsidRPr="00934B6D">
        <w:rPr>
          <w:b/>
          <w:bCs/>
        </w:rPr>
        <w:fldChar w:fldCharType="begin"/>
      </w:r>
      <w:r w:rsidR="00BF5556" w:rsidRPr="00934B6D">
        <w:rPr>
          <w:b/>
          <w:bCs/>
        </w:rPr>
        <w:instrText xml:space="preserve"> REF _Ref512333581 \h </w:instrText>
      </w:r>
      <w:r w:rsidR="00BF5556">
        <w:rPr>
          <w:b/>
          <w:bCs/>
        </w:rPr>
        <w:instrText xml:space="preserve"> \* MERGEFORMAT </w:instrText>
      </w:r>
      <w:r w:rsidR="00BF5556" w:rsidRPr="00934B6D">
        <w:rPr>
          <w:b/>
          <w:bCs/>
        </w:rPr>
      </w:r>
      <w:r w:rsidR="00BF5556" w:rsidRPr="00934B6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934B6D">
        <w:rPr>
          <w:b/>
          <w:bCs/>
        </w:rPr>
        <w:fldChar w:fldCharType="end"/>
      </w:r>
      <w:r w:rsidR="00BF5556">
        <w:rPr>
          <w:b/>
          <w:bCs/>
        </w:rPr>
        <w:t>B</w:t>
      </w:r>
      <w:r w:rsidR="00BF5556">
        <w:t>)</w:t>
      </w:r>
      <w:r w:rsidR="00BF5556" w:rsidRPr="0025589C">
        <w:t xml:space="preserve">, and (c) predicting relative growth in a mixed culture using the estimated growth and competition parameters. </w:t>
      </w:r>
      <w:r>
        <w:t>I</w:t>
      </w:r>
      <w:r w:rsidR="00A93A63">
        <w:t xml:space="preserve">ndependent </w:t>
      </w:r>
      <w:r w:rsidR="00A66911">
        <w:t>experimental validation</w:t>
      </w:r>
      <w:r w:rsidR="002347EB">
        <w:t>s</w:t>
      </w:r>
      <w:r w:rsidR="00A66911">
        <w:t xml:space="preserve"> of </w:t>
      </w:r>
      <w:r>
        <w:t xml:space="preserve">this </w:t>
      </w:r>
      <w:r w:rsidR="00BF5556" w:rsidRPr="0025589C">
        <w:t>approach</w:t>
      </w:r>
      <w:r>
        <w:t xml:space="preserve"> include the use of</w:t>
      </w:r>
      <w:r w:rsidR="00A93A63">
        <w:t xml:space="preserve"> fluorescent </w:t>
      </w:r>
      <w:r w:rsidR="00A93A63" w:rsidRPr="0025589C">
        <w:rPr>
          <w:i/>
          <w:iCs/>
        </w:rPr>
        <w:t>E</w:t>
      </w:r>
      <w:r w:rsidR="00A93A63">
        <w:rPr>
          <w:i/>
          <w:iCs/>
        </w:rPr>
        <w:t>scherichia</w:t>
      </w:r>
      <w:r w:rsidR="00A93A63" w:rsidRPr="0025589C">
        <w:rPr>
          <w:i/>
          <w:iCs/>
        </w:rPr>
        <w:t xml:space="preserve"> coli</w:t>
      </w:r>
      <w:r w:rsidR="00A93A63">
        <w:rPr>
          <w:i/>
          <w:iCs/>
        </w:rPr>
        <w:t xml:space="preserve"> </w:t>
      </w:r>
      <w:r w:rsidR="00A93A63">
        <w:t xml:space="preserve">strains, and </w:t>
      </w:r>
      <w:r>
        <w:t xml:space="preserve">the use of </w:t>
      </w:r>
      <w:r w:rsidR="00A93A63">
        <w:rPr>
          <w:i/>
          <w:iCs/>
        </w:rPr>
        <w:t>E. coli</w:t>
      </w:r>
      <w:r w:rsidR="00A93A63">
        <w:t xml:space="preserve"> strains that previously evolved under </w:t>
      </w:r>
      <w:r>
        <w:t xml:space="preserve">different </w:t>
      </w:r>
      <w:r w:rsidR="00A93A63">
        <w:t>metabolic challenges</w:t>
      </w:r>
      <w:r>
        <w:t xml:space="preserve">. </w:t>
      </w:r>
      <w:r w:rsidR="002347EB">
        <w:t xml:space="preserve"> </w:t>
      </w:r>
      <w:r w:rsidR="00A93A63">
        <w:t>I</w:t>
      </w:r>
      <w:r w:rsidR="002347EB">
        <w:t xml:space="preserve">n </w:t>
      </w:r>
      <w:r w:rsidR="009F6A8D">
        <w:t xml:space="preserve">both of </w:t>
      </w:r>
      <w:r w:rsidR="002347EB">
        <w:t xml:space="preserve">these </w:t>
      </w:r>
      <w:r>
        <w:t>approaches</w:t>
      </w:r>
      <w:r w:rsidR="002347EB">
        <w:t>,</w:t>
      </w:r>
      <w:r w:rsidR="00A66911">
        <w:t xml:space="preserve"> we </w:t>
      </w:r>
      <w:r w:rsidR="00BF5556" w:rsidRPr="0025589C">
        <w:t>measured growth of two strains in mono- and mixed culture</w:t>
      </w:r>
      <w:r w:rsidR="00A66911">
        <w:t xml:space="preserve">, </w:t>
      </w:r>
      <w:r w:rsidR="00BF5556" w:rsidRPr="0025589C">
        <w:t>predict</w:t>
      </w:r>
      <w:r>
        <w:t>ed</w:t>
      </w:r>
      <w:r w:rsidR="00BF5556" w:rsidRPr="0025589C">
        <w:t xml:space="preserve"> </w:t>
      </w:r>
      <w:r w:rsidR="002347EB">
        <w:t xml:space="preserve">growth in </w:t>
      </w:r>
      <w:r w:rsidR="00BF5556" w:rsidRPr="0025589C">
        <w:t>the mixed culture</w:t>
      </w:r>
      <w:r w:rsidR="00A66911">
        <w:t xml:space="preserve">, and </w:t>
      </w:r>
      <w:r w:rsidR="00BF5556" w:rsidRPr="0025589C">
        <w:t>compared these predictions to</w:t>
      </w:r>
      <w:r w:rsidR="00A93A63">
        <w:t xml:space="preserve"> the</w:t>
      </w:r>
      <w:r w:rsidR="00BF5556" w:rsidRPr="0025589C">
        <w:t xml:space="preserve"> empirical </w:t>
      </w:r>
      <w:r w:rsidR="002347EB">
        <w:t>results</w:t>
      </w:r>
      <w:r w:rsidR="00BF5556" w:rsidRPr="0025589C">
        <w:t>.</w:t>
      </w:r>
      <w:r w:rsidR="002347EB">
        <w:t xml:space="preserve"> Finally</w:t>
      </w:r>
      <w:r w:rsidR="00A66911" w:rsidRPr="00634C42">
        <w:t xml:space="preserve">, we describe an </w:t>
      </w:r>
      <w:r w:rsidR="00667056" w:rsidRPr="00634C42">
        <w:t xml:space="preserve">application </w:t>
      </w:r>
      <w:r w:rsidR="002347EB" w:rsidRPr="00634C42">
        <w:t xml:space="preserve">of our method </w:t>
      </w:r>
      <w:r w:rsidR="00667056" w:rsidRPr="00634C42">
        <w:t xml:space="preserve">for estimating the </w:t>
      </w:r>
      <w:r w:rsidR="00A66911" w:rsidRPr="00634C42">
        <w:t xml:space="preserve">relative fitness </w:t>
      </w:r>
      <w:r w:rsidR="00A93A63">
        <w:t xml:space="preserve">cost </w:t>
      </w:r>
      <w:r w:rsidR="00F9372F">
        <w:t xml:space="preserve">due to </w:t>
      </w:r>
      <w:r w:rsidR="00667056" w:rsidRPr="00634C42">
        <w:t>expressi</w:t>
      </w:r>
      <w:r w:rsidR="00F9372F">
        <w:t xml:space="preserve">on of </w:t>
      </w:r>
      <w:r w:rsidR="00667056" w:rsidRPr="00634C42">
        <w:t xml:space="preserve">the </w:t>
      </w:r>
      <w:r w:rsidR="00667056" w:rsidRPr="00634C42">
        <w:rPr>
          <w:i/>
          <w:iCs/>
        </w:rPr>
        <w:t>lac</w:t>
      </w:r>
      <w:r w:rsidR="00667056" w:rsidRPr="00634C42">
        <w:t xml:space="preserve"> operon.</w:t>
      </w:r>
    </w:p>
    <w:p w14:paraId="23FE5854" w14:textId="77777777" w:rsidR="00D96F6C" w:rsidRPr="0025589C" w:rsidRDefault="00313D88" w:rsidP="00C34C28">
      <w:pPr>
        <w:pStyle w:val="Heading2"/>
        <w:spacing w:line="360" w:lineRule="auto"/>
        <w:ind w:firstLine="284"/>
      </w:pPr>
      <w:r w:rsidRPr="0025589C">
        <w:t>Experimental</w:t>
      </w:r>
      <w:r w:rsidR="003D722E">
        <w:t xml:space="preserve"> validation</w:t>
      </w:r>
      <w:r w:rsidRPr="0025589C">
        <w:t xml:space="preserve"> design</w:t>
      </w:r>
    </w:p>
    <w:p w14:paraId="6F8F5518" w14:textId="77777777" w:rsidR="00DC3BC6" w:rsidRDefault="00A93A63">
      <w:r>
        <w:rPr>
          <w:b/>
          <w:bCs/>
        </w:rPr>
        <w:t>F</w:t>
      </w:r>
      <w:r w:rsidRPr="00A93A63">
        <w:rPr>
          <w:b/>
          <w:bCs/>
        </w:rPr>
        <w:t xml:space="preserve">luorescence </w:t>
      </w:r>
      <w:r w:rsidR="002347EB" w:rsidRPr="00634C42">
        <w:rPr>
          <w:b/>
          <w:bCs/>
        </w:rPr>
        <w:t>experiment</w:t>
      </w:r>
      <w:r w:rsidR="006A1741">
        <w:rPr>
          <w:b/>
          <w:bCs/>
        </w:rPr>
        <w:t>s</w:t>
      </w:r>
      <w:r w:rsidR="002347EB" w:rsidRPr="00634C42">
        <w:rPr>
          <w:b/>
          <w:bCs/>
        </w:rPr>
        <w:t>:</w:t>
      </w:r>
      <w:r w:rsidR="002347EB">
        <w:t xml:space="preserve"> </w:t>
      </w:r>
      <w:r w:rsidR="000F5DC3">
        <w:t>Three</w:t>
      </w:r>
      <w:r w:rsidR="00A10657">
        <w:t xml:space="preserve"> </w:t>
      </w:r>
      <w:r>
        <w:t xml:space="preserve">fluorescence </w:t>
      </w:r>
      <w:r w:rsidR="00DC3BC6" w:rsidRPr="0025589C">
        <w:t>experiments</w:t>
      </w:r>
      <w:r w:rsidR="00A10657">
        <w:t xml:space="preserve"> (</w:t>
      </w:r>
      <w:r>
        <w:t xml:space="preserve">denoted </w:t>
      </w:r>
      <w:r w:rsidR="00A10657">
        <w:t>A, B, and C)</w:t>
      </w:r>
      <w:r w:rsidR="00DC3BC6" w:rsidRPr="0025589C">
        <w:t xml:space="preserve"> </w:t>
      </w:r>
      <w:r w:rsidR="000F5DC3">
        <w:t>were performed</w:t>
      </w:r>
      <w:r w:rsidR="00A86C18">
        <w:t xml:space="preserve"> </w:t>
      </w:r>
      <w:r w:rsidR="00DC3BC6" w:rsidRPr="0025589C">
        <w:t xml:space="preserve">with </w:t>
      </w:r>
      <w:r>
        <w:t>two</w:t>
      </w:r>
      <w:r w:rsidRPr="0025589C">
        <w:t xml:space="preserve"> </w:t>
      </w:r>
      <w:r>
        <w:t>pairs</w:t>
      </w:r>
      <w:r w:rsidRPr="0025589C">
        <w:t xml:space="preserve"> </w:t>
      </w:r>
      <w:r w:rsidR="00DC3BC6" w:rsidRPr="0025589C">
        <w:t xml:space="preserve">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t>).</w:t>
      </w:r>
      <w:r w:rsidR="006A1741">
        <w:t xml:space="preserve"> </w:t>
      </w:r>
      <w:r>
        <w:t>T</w:t>
      </w:r>
      <w:r w:rsidR="006A1741">
        <w:t xml:space="preserve">he same </w:t>
      </w:r>
      <w:r>
        <w:t>pair</w:t>
      </w:r>
      <w:r w:rsidR="006A1741">
        <w:t xml:space="preserve"> of strains was used in experiment A and B</w:t>
      </w:r>
      <w:r w:rsidR="00DC3BC6" w:rsidRPr="0025589C">
        <w:t xml:space="preserve">. </w:t>
      </w:r>
      <w:r w:rsidR="007E29CB">
        <w:t>E</w:t>
      </w:r>
      <w:r w:rsidR="00DC3BC6" w:rsidRPr="0025589C">
        <w:t>ach experiment</w:t>
      </w:r>
      <w:r w:rsidR="007E29CB">
        <w:t xml:space="preserve"> consist</w:t>
      </w:r>
      <w:r w:rsidR="0029701E">
        <w:t>ed</w:t>
      </w:r>
      <w:r w:rsidR="007E29CB">
        <w:t xml:space="preserve"> of three sub-experiments:</w:t>
      </w:r>
      <w:r w:rsidR="00DC3BC6" w:rsidRPr="0025589C">
        <w:t xml:space="preserve"> 32 replicate </w:t>
      </w:r>
      <w:r w:rsidR="00420670">
        <w:t>mono-culture</w:t>
      </w:r>
      <w:r w:rsidR="00DC3BC6" w:rsidRPr="0025589C">
        <w:t>s of the GFP strain</w:t>
      </w:r>
      <w:r w:rsidR="007E29CB">
        <w:t>;</w:t>
      </w:r>
      <w:r w:rsidR="00DC3BC6" w:rsidRPr="0025589C">
        <w:t xml:space="preserve"> 30 replicate </w:t>
      </w:r>
      <w:r w:rsidR="00420670">
        <w:t>mono-culture</w:t>
      </w:r>
      <w:r w:rsidR="00DC3BC6" w:rsidRPr="0025589C">
        <w:t>s of the RFP strain</w:t>
      </w:r>
      <w:r w:rsidR="007E29CB">
        <w:t>;</w:t>
      </w:r>
      <w:r w:rsidR="00DC3BC6" w:rsidRPr="0025589C">
        <w:t xml:space="preserve"> and 32 replicate mixed cultures containing the GFP and RFP strains together</w:t>
      </w:r>
      <w:r w:rsidR="007E29CB">
        <w:t xml:space="preserve">. </w:t>
      </w:r>
      <w:r w:rsidR="00AA2374">
        <w:t>These</w:t>
      </w:r>
      <w:r w:rsidR="007E29CB">
        <w:t xml:space="preserve"> sub-experiments</w:t>
      </w:r>
      <w:r w:rsidR="00DC3BC6" w:rsidRPr="0025589C">
        <w:t xml:space="preserve"> were </w:t>
      </w:r>
      <w:r w:rsidR="007E29CB">
        <w:t xml:space="preserve">performed </w:t>
      </w:r>
      <w:r w:rsidR="00DC3BC6" w:rsidRPr="0025589C">
        <w:t>under t</w:t>
      </w:r>
      <w:r w:rsidR="00AA2374">
        <w:t xml:space="preserve">he same experimental conditions in a single </w:t>
      </w:r>
      <w:r w:rsidR="00AA2374" w:rsidRPr="0025589C">
        <w:t>96-well plate</w:t>
      </w:r>
      <w:r w:rsidR="00AA2374">
        <w:t xml:space="preserve"> format.</w:t>
      </w:r>
      <w:r w:rsidR="006A1741">
        <w:t xml:space="preserve"> </w:t>
      </w:r>
      <w:r w:rsidR="00230D42">
        <w:t xml:space="preserve">In experiment A, strains were </w:t>
      </w:r>
      <w:r>
        <w:t>started by diluting s</w:t>
      </w:r>
      <w:r w:rsidR="009D5CE5" w:rsidRPr="00F3419E">
        <w:t>tationary phase bacteria into fresh media, yielding culture</w:t>
      </w:r>
      <w:r w:rsidR="009F6A8D">
        <w:t>s</w:t>
      </w:r>
      <w:r w:rsidR="009D5CE5" w:rsidRPr="00F3419E">
        <w:t xml:space="preserve"> in which lag phase </w:t>
      </w:r>
      <w:r w:rsidR="000F5DC3">
        <w:t xml:space="preserve">was observably </w:t>
      </w:r>
      <w:r w:rsidR="009D5CE5">
        <w:t xml:space="preserve">longer for the green strain. </w:t>
      </w:r>
      <w:r w:rsidR="009D5CE5" w:rsidRPr="00F3419E">
        <w:t>In experiment B, strains were pre-grown in fresh media for 4 hours</w:t>
      </w:r>
      <w:r w:rsidR="007541FE">
        <w:t xml:space="preserve">, </w:t>
      </w:r>
      <w:r w:rsidR="00230D42">
        <w:t xml:space="preserve">allowing them to reach early </w:t>
      </w:r>
      <w:r w:rsidR="000F5DC3">
        <w:t>exponential growth phase</w:t>
      </w:r>
      <w:r w:rsidR="007541FE">
        <w:t>,</w:t>
      </w:r>
      <w:r w:rsidR="009D5CE5" w:rsidRPr="00F3419E">
        <w:t xml:space="preserve"> and then diluted into fresh media, so that there </w:t>
      </w:r>
      <w:r w:rsidR="000F5DC3">
        <w:t>was</w:t>
      </w:r>
      <w:r w:rsidR="000F5DC3" w:rsidRPr="00F3419E">
        <w:t xml:space="preserve"> </w:t>
      </w:r>
      <w:r w:rsidR="009D5CE5" w:rsidRPr="00F3419E">
        <w:t xml:space="preserve">no </w:t>
      </w:r>
      <w:r w:rsidR="009D5CE5">
        <w:t xml:space="preserve">observable lag phase. </w:t>
      </w:r>
      <w:r w:rsidR="000006D8" w:rsidRPr="000006D8">
        <w:t xml:space="preserve">Experiment C was similar to experiment A but with different strains. </w:t>
      </w:r>
      <w:r w:rsidR="00DC3BC6" w:rsidRPr="0025589C">
        <w:t>The optical density</w:t>
      </w:r>
      <w:r w:rsidR="007F0D86">
        <w:t xml:space="preserve"> </w:t>
      </w:r>
      <w:r w:rsidR="00DC3BC6" w:rsidRPr="0025589C">
        <w:t xml:space="preserve">of </w:t>
      </w:r>
      <w:r w:rsidR="008922CD">
        <w:t>every well</w:t>
      </w:r>
      <w:r w:rsidR="008922CD" w:rsidRPr="0025589C">
        <w:t xml:space="preserve"> </w:t>
      </w:r>
      <w:r w:rsidR="00B912A3">
        <w:t>(</w:t>
      </w:r>
      <w:r w:rsidR="008922CD">
        <w:t xml:space="preserve">i.e. </w:t>
      </w:r>
      <w:r w:rsidR="00AA2374">
        <w:t xml:space="preserve">in all sub-experiments, both in </w:t>
      </w:r>
      <w:r w:rsidR="00B912A3">
        <w:t xml:space="preserve">mono-cultures and </w:t>
      </w:r>
      <w:r w:rsidR="00AA2374">
        <w:t xml:space="preserve">in </w:t>
      </w:r>
      <w:r w:rsidR="00B912A3">
        <w:t xml:space="preserve">mixed culture </w:t>
      </w:r>
      <w:r w:rsidR="008922CD">
        <w:t>wells</w:t>
      </w:r>
      <w:r w:rsidR="00B912A3">
        <w:t>)</w:t>
      </w:r>
      <w:r w:rsidR="00DC3BC6" w:rsidRPr="0025589C">
        <w:t xml:space="preserve"> was measured using an automatic plate reader</w:t>
      </w:r>
      <w:r w:rsidR="00C02003" w:rsidRPr="0025589C">
        <w:t xml:space="preserve"> </w:t>
      </w:r>
      <w:r w:rsidR="00F62023" w:rsidRPr="0025589C">
        <w:t>(</w:t>
      </w:r>
      <w:r w:rsidR="00A10657">
        <w:t>markers in</w:t>
      </w:r>
      <w:r w:rsidR="00944BEF">
        <w:t xml:space="preserve"> </w:t>
      </w:r>
      <w:r w:rsidR="00944BEF" w:rsidRPr="00944BEF">
        <w:rPr>
          <w:b/>
          <w:bCs/>
        </w:rPr>
        <w:t>Figure 3</w:t>
      </w:r>
      <w:r w:rsidR="00F62023" w:rsidRPr="0025589C">
        <w:t>)</w:t>
      </w:r>
      <w:r w:rsidR="00DC3BC6" w:rsidRPr="0025589C">
        <w:t>.</w:t>
      </w:r>
      <w:r w:rsidR="00F62023" w:rsidRPr="0025589C">
        <w:t xml:space="preserve"> </w:t>
      </w:r>
      <w:r w:rsidR="00B912A3">
        <w:t>In addition, s</w:t>
      </w:r>
      <w:r w:rsidR="00DC3BC6" w:rsidRPr="0025589C">
        <w:t xml:space="preserve">amples were collected from </w:t>
      </w:r>
      <w:r>
        <w:t>the</w:t>
      </w:r>
      <w:r w:rsidR="008922CD" w:rsidRPr="0025589C">
        <w:t xml:space="preserve"> </w:t>
      </w:r>
      <w:r w:rsidR="00DC3BC6" w:rsidRPr="0025589C">
        <w:t xml:space="preserve">mixed culture </w:t>
      </w:r>
      <w:r w:rsidR="00AA2374">
        <w:t xml:space="preserve">sub-experiment </w:t>
      </w:r>
      <w:r w:rsidR="008922CD">
        <w:t>well</w:t>
      </w:r>
      <w:r w:rsidR="00AA2374">
        <w:t>s</w:t>
      </w:r>
      <w:r w:rsidR="008922CD">
        <w:t xml:space="preserve"> </w:t>
      </w:r>
      <w:r w:rsidR="00DC3BC6" w:rsidRPr="0025589C">
        <w:t xml:space="preserve">and the relative frequencies of the two strains were measured </w:t>
      </w:r>
      <w:r w:rsidR="008F16E1" w:rsidRPr="0025589C">
        <w:t xml:space="preserve">by </w:t>
      </w:r>
      <w:r w:rsidR="00DC3BC6" w:rsidRPr="0025589C">
        <w:t>flow</w:t>
      </w:r>
      <w:r w:rsidR="00A9402F">
        <w:t xml:space="preserve"> </w:t>
      </w:r>
      <w:r w:rsidR="00DC3BC6" w:rsidRPr="0025589C">
        <w:t>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E66975" w:rsidRPr="00E66975">
        <w:rPr>
          <w:b/>
          <w:bCs/>
          <w:color w:val="000000" w:themeColor="text1"/>
        </w:rPr>
        <w:t xml:space="preserve">Figure </w:t>
      </w:r>
      <w:r w:rsidR="00E66975" w:rsidRPr="00E66975">
        <w:rPr>
          <w:b/>
          <w:bCs/>
          <w:noProof/>
          <w:color w:val="000000" w:themeColor="text1"/>
        </w:rPr>
        <w:t>5</w:t>
      </w:r>
      <w:r w:rsidR="00A10657" w:rsidRPr="00A10657">
        <w:rPr>
          <w:b/>
          <w:bCs/>
        </w:rPr>
        <w:fldChar w:fldCharType="end"/>
      </w:r>
      <w:r w:rsidR="00A10657">
        <w:t>)</w:t>
      </w:r>
      <w:r w:rsidR="00DC3BC6" w:rsidRPr="0025589C">
        <w:t>.</w:t>
      </w:r>
      <w:r w:rsidR="00314FE0" w:rsidRPr="0025589C">
        <w:t xml:space="preserve"> </w:t>
      </w:r>
      <w:r w:rsidR="008F16E1" w:rsidRPr="0025589C">
        <w:t>S</w:t>
      </w:r>
      <w:r w:rsidR="00DC3BC6" w:rsidRPr="0025589C">
        <w:t>ee</w:t>
      </w:r>
      <w:r w:rsidR="00946BE1">
        <w:t xml:space="preserve"> </w:t>
      </w:r>
      <w:r w:rsidR="00946BE1">
        <w:rPr>
          <w:b/>
          <w:bCs/>
        </w:rPr>
        <w:t xml:space="preserve">Materials and Methods </w:t>
      </w:r>
      <w:r w:rsidR="00DC3BC6" w:rsidRPr="0025589C">
        <w:t xml:space="preserve">for </w:t>
      </w:r>
      <w:r w:rsidR="008F16E1" w:rsidRPr="0025589C">
        <w:t>additional details.</w:t>
      </w:r>
    </w:p>
    <w:p w14:paraId="68C07DF7" w14:textId="77777777" w:rsidR="006A1741" w:rsidRPr="004E2D88" w:rsidRDefault="006A1741">
      <w:proofErr w:type="spellStart"/>
      <w:r w:rsidRPr="00634C42">
        <w:rPr>
          <w:b/>
          <w:bCs/>
          <w:i/>
          <w:iCs/>
        </w:rPr>
        <w:t>LacI</w:t>
      </w:r>
      <w:proofErr w:type="spellEnd"/>
      <w:r>
        <w:rPr>
          <w:b/>
          <w:bCs/>
        </w:rPr>
        <w:t xml:space="preserve"> experiments: </w:t>
      </w:r>
      <w:r>
        <w:rPr>
          <w:i/>
          <w:iCs/>
        </w:rPr>
        <w:t>E. coli</w:t>
      </w:r>
      <w:r>
        <w:t xml:space="preserve"> strains</w:t>
      </w:r>
      <w:r w:rsidR="0058488D">
        <w:t xml:space="preserve"> were</w:t>
      </w:r>
      <w:r>
        <w:t xml:space="preserve"> </w:t>
      </w:r>
      <w:r w:rsidR="00230D42">
        <w:t xml:space="preserve">isolated </w:t>
      </w:r>
      <w:r>
        <w:t xml:space="preserve">from a long-term evolution experiment </w:t>
      </w:r>
      <w:r w:rsidR="0029701E">
        <w:t xml:space="preserve">involving </w:t>
      </w:r>
      <w:r>
        <w:t xml:space="preserve">diverse environmental conditions </w:t>
      </w:r>
      <w:r>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00DB2152" w:rsidRPr="00DB2152">
        <w:rPr>
          <w:noProof/>
        </w:rPr>
        <w:t>(14)</w:t>
      </w:r>
      <w:r>
        <w:fldChar w:fldCharType="end"/>
      </w:r>
      <w:r w:rsidR="0058488D">
        <w:t xml:space="preserve">. Specifically, </w:t>
      </w:r>
      <w:r w:rsidR="0029701E">
        <w:t xml:space="preserve">we used </w:t>
      </w:r>
      <w:r w:rsidR="009F6A8D">
        <w:t>eight</w:t>
      </w:r>
      <w:r w:rsidR="0058488D">
        <w:t xml:space="preserve"> s</w:t>
      </w:r>
      <w:r>
        <w:t xml:space="preserve">trains </w:t>
      </w:r>
      <w:r w:rsidR="0058488D">
        <w:t xml:space="preserve">that </w:t>
      </w:r>
      <w:r>
        <w:t>maintained the ancestral allele</w:t>
      </w:r>
      <w:r w:rsidR="0058488D">
        <w:t xml:space="preserve"> (rather than fix a loss-of-function mutation) at the </w:t>
      </w:r>
      <w:proofErr w:type="spellStart"/>
      <w:r w:rsidR="0058488D">
        <w:rPr>
          <w:i/>
          <w:iCs/>
        </w:rPr>
        <w:t>lacI</w:t>
      </w:r>
      <w:proofErr w:type="spellEnd"/>
      <w:r w:rsidR="0058488D">
        <w:t xml:space="preserve"> gene, which represses the </w:t>
      </w:r>
      <w:r w:rsidR="0058488D" w:rsidRPr="007B5768">
        <w:rPr>
          <w:i/>
          <w:iCs/>
        </w:rPr>
        <w:t>lac</w:t>
      </w:r>
      <w:r w:rsidR="0058488D">
        <w:t xml:space="preserve"> operon</w:t>
      </w:r>
      <w:r w:rsidR="003F1D28">
        <w:t>.</w:t>
      </w:r>
      <w:r>
        <w:t xml:space="preserve"> </w:t>
      </w:r>
      <w:r w:rsidR="0058488D" w:rsidRPr="00ED3476">
        <w:t>These</w:t>
      </w:r>
      <w:r w:rsidR="0058488D">
        <w:rPr>
          <w:i/>
          <w:iCs/>
        </w:rPr>
        <w:t xml:space="preserve"> </w:t>
      </w:r>
      <w:r w:rsidR="007F0D86">
        <w:t xml:space="preserve">strains were </w:t>
      </w:r>
      <w:r w:rsidR="002D16E5">
        <w:t xml:space="preserve">then </w:t>
      </w:r>
      <w:r w:rsidR="007F0D86">
        <w:t xml:space="preserve">mutated </w:t>
      </w:r>
      <w:r w:rsidR="002D16E5">
        <w:t xml:space="preserve">at the </w:t>
      </w:r>
      <w:proofErr w:type="spellStart"/>
      <w:r w:rsidR="007F0D86">
        <w:rPr>
          <w:i/>
          <w:iCs/>
        </w:rPr>
        <w:t>lacI</w:t>
      </w:r>
      <w:proofErr w:type="spellEnd"/>
      <w:r w:rsidR="002D16E5">
        <w:t xml:space="preserve"> </w:t>
      </w:r>
      <w:r w:rsidR="0058488D">
        <w:t>gene. For</w:t>
      </w:r>
      <w:r w:rsidR="002D16E5">
        <w:t xml:space="preserve"> </w:t>
      </w:r>
      <w:r w:rsidR="007F0D86">
        <w:t xml:space="preserve">each pair of </w:t>
      </w:r>
      <w:proofErr w:type="spellStart"/>
      <w:r w:rsidR="007F0D86">
        <w:rPr>
          <w:i/>
          <w:iCs/>
        </w:rPr>
        <w:t>lacI</w:t>
      </w:r>
      <w:proofErr w:type="spellEnd"/>
      <w:r w:rsidR="007F0D86">
        <w:t>+</w:t>
      </w:r>
      <w:r w:rsidR="007F0D86">
        <w:rPr>
          <w:vertAlign w:val="subscript"/>
        </w:rPr>
        <w:t xml:space="preserve"> </w:t>
      </w:r>
      <w:r w:rsidR="007F0D86">
        <w:t xml:space="preserve">and </w:t>
      </w:r>
      <w:proofErr w:type="spellStart"/>
      <w:r w:rsidR="007F0D86">
        <w:rPr>
          <w:i/>
          <w:iCs/>
        </w:rPr>
        <w:t>lacI</w:t>
      </w:r>
      <w:proofErr w:type="spellEnd"/>
      <w:r w:rsidR="007F0D86">
        <w:t xml:space="preserve">- strains, growth curves were measured in a mono-culture, and </w:t>
      </w:r>
      <w:r w:rsidR="0029701E">
        <w:t xml:space="preserve">in </w:t>
      </w:r>
      <w:r w:rsidR="007F0D86">
        <w:t>competition experiment</w:t>
      </w:r>
      <w:r w:rsidR="0029701E">
        <w:t xml:space="preserve"> </w:t>
      </w:r>
      <w:r w:rsidR="007F0D86">
        <w:t>conducted in a mixed culture. S</w:t>
      </w:r>
      <w:r w:rsidRPr="0025589C">
        <w:t>ee</w:t>
      </w:r>
      <w:r>
        <w:t xml:space="preserve"> </w:t>
      </w:r>
      <w:r>
        <w:rPr>
          <w:b/>
          <w:bCs/>
        </w:rPr>
        <w:t xml:space="preserve">Materials and Methods </w:t>
      </w:r>
      <w:r w:rsidRPr="0025589C">
        <w:t>for additional details.</w:t>
      </w:r>
    </w:p>
    <w:p w14:paraId="3BAD5D80" w14:textId="77777777" w:rsidR="007A7F01" w:rsidRPr="00834D0E" w:rsidRDefault="00C02003" w:rsidP="00C34C28">
      <w:pPr>
        <w:pStyle w:val="Heading2"/>
        <w:spacing w:line="360" w:lineRule="auto"/>
        <w:ind w:firstLine="284"/>
      </w:pPr>
      <w:r w:rsidRPr="00834D0E">
        <w:lastRenderedPageBreak/>
        <w:t>Estimat</w:t>
      </w:r>
      <w:r w:rsidR="009D5CE5">
        <w:t>ing</w:t>
      </w:r>
      <w:r w:rsidRPr="00834D0E">
        <w:t xml:space="preserve"> g</w:t>
      </w:r>
      <w:r w:rsidR="008140DF" w:rsidRPr="00834D0E">
        <w:t xml:space="preserve">rowth </w:t>
      </w:r>
      <w:r w:rsidRPr="00834D0E">
        <w:t>parameters</w:t>
      </w:r>
    </w:p>
    <w:p w14:paraId="04E8B924" w14:textId="77777777" w:rsidR="007A7F01" w:rsidRPr="0025589C" w:rsidRDefault="007A7F01" w:rsidP="00C34C28">
      <w:r w:rsidRPr="00221500">
        <w:rPr>
          <w:b/>
          <w:bCs/>
        </w:rPr>
        <w:t>Growth model</w:t>
      </w:r>
      <w:r w:rsidR="00221500">
        <w:rPr>
          <w:b/>
          <w:bCs/>
        </w:rPr>
        <w:t xml:space="preserve">. </w:t>
      </w:r>
      <w:r w:rsidR="00651E9E" w:rsidRPr="0025589C">
        <w:t xml:space="preserve">The </w:t>
      </w:r>
      <w:proofErr w:type="spellStart"/>
      <w:r w:rsidRPr="0025589C">
        <w:t>Baranyi</w:t>
      </w:r>
      <w:proofErr w:type="spellEnd"/>
      <w:r w:rsidRPr="0025589C">
        <w:t>-Roberts m</w:t>
      </w:r>
      <w:r w:rsidR="00E43C55" w:rsidRPr="0025589C">
        <w:t>odel</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w:t>
      </w:r>
      <w:r w:rsidR="004D715C">
        <w:t>that comprises</w:t>
      </w:r>
      <w:r w:rsidR="00AB7E08" w:rsidRPr="0025589C">
        <w:t xml:space="preserve">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assumes that </w:t>
      </w:r>
      <w:r w:rsidR="00D10C38">
        <w:t xml:space="preserve">cell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181C68">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fc7c8b3a-9632-4c9a-ac43-ccfad940fa5d"]}],"mendeley":{"formattedCitation":"(16)","plainTextFormattedCitation":"(16)","previouslyFormattedCitation":"(16)"},"properties":{"noteIndex":0},"schema":"https://github.com/citation-style-language/schema/raw/master/csl-citation.json"}</w:instrText>
      </w:r>
      <w:r w:rsidR="00DF6B35" w:rsidRPr="0025589C">
        <w:fldChar w:fldCharType="separate"/>
      </w:r>
      <w:r w:rsidR="00DB2152" w:rsidRPr="00DB2152">
        <w:rPr>
          <w:noProof/>
        </w:rPr>
        <w:t>(16)</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 xml:space="preserve">see </w:t>
      </w:r>
      <w:proofErr w:type="spellStart"/>
      <w:r w:rsidR="00C11F86" w:rsidRPr="0025589C">
        <w:t>eqs</w:t>
      </w:r>
      <w:proofErr w:type="spellEnd"/>
      <w:r w:rsidR="00C11F86" w:rsidRPr="0025589C">
        <w:t>. 1c, 3a, and 5a in</w:t>
      </w:r>
      <w:r w:rsidR="00F2114D"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707C5F" w:rsidRPr="0025589C">
        <w:t xml:space="preserve">; for a derivation of eq. 1 and further details, see </w:t>
      </w:r>
      <w:r w:rsidR="00262B0E" w:rsidRPr="001803EA">
        <w:rPr>
          <w:b/>
          <w:bCs/>
        </w:rPr>
        <w:t>Appendix</w:t>
      </w:r>
      <w:r w:rsidR="00707C5F" w:rsidRPr="001803EA">
        <w:rPr>
          <w:b/>
          <w:bCs/>
        </w:rPr>
        <w:t xml:space="preserve"> 1</w:t>
      </w:r>
      <w:r w:rsidR="00707C5F" w:rsidRPr="0025589C">
        <w:t>)</w:t>
      </w:r>
      <w:r w:rsidRPr="0025589C">
        <w:t>:</w:t>
      </w:r>
    </w:p>
    <w:p w14:paraId="6F13520C" w14:textId="77777777" w:rsidR="009D7074" w:rsidRPr="0025589C" w:rsidRDefault="008263B6" w:rsidP="00C34C28">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533F8A7F" w14:textId="77777777" w:rsidR="007A7F01" w:rsidRPr="0025589C" w:rsidRDefault="007A7F01" w:rsidP="00ED3476">
      <w:pPr>
        <w:ind w:firstLine="0"/>
      </w:pPr>
      <w:r w:rsidRPr="00876E70">
        <w:t xml:space="preserve">where </w:t>
      </w:r>
      <m:oMath>
        <m:r>
          <w:rPr>
            <w:rFonts w:ascii="Cambria Math" w:hAnsi="Cambria Math"/>
          </w:rPr>
          <m:t>t</m:t>
        </m:r>
      </m:oMath>
      <w:r w:rsidRPr="00876E70">
        <w:t xml:space="preserve"> is time,</w:t>
      </w:r>
      <w:r w:rsidR="00C11F86" w:rsidRPr="00876E70">
        <w:t xml:space="preserve"> </w:t>
      </w:r>
      <m:oMath>
        <m:r>
          <w:rPr>
            <w:rFonts w:ascii="Cambria Math" w:hAnsi="Cambria Math"/>
          </w:rPr>
          <m:t>N=N(t)</m:t>
        </m:r>
      </m:oMath>
      <w:r w:rsidR="00C11F86" w:rsidRPr="00876E70">
        <w:t xml:space="preserve"> is the </w:t>
      </w:r>
      <w:r w:rsidR="00707C5F" w:rsidRPr="00876E70">
        <w:t xml:space="preserve">cell </w:t>
      </w:r>
      <w:r w:rsidR="00C11F86" w:rsidRPr="00876E70">
        <w:t xml:space="preserve">density at time </w:t>
      </w:r>
      <m:oMath>
        <m:r>
          <w:rPr>
            <w:rFonts w:ascii="Cambria Math" w:hAnsi="Cambria Math"/>
          </w:rPr>
          <m:t>t</m:t>
        </m:r>
      </m:oMath>
      <w:r w:rsidR="00C11F86" w:rsidRPr="00876E70">
        <w:t>,</w:t>
      </w:r>
      <w:r w:rsidRPr="00876E70">
        <w:t xml:space="preserve"> </w:t>
      </w:r>
      <m:oMath>
        <m:r>
          <w:rPr>
            <w:rFonts w:ascii="Cambria Math" w:hAnsi="Cambria Math"/>
          </w:rPr>
          <m:t>r</m:t>
        </m:r>
      </m:oMath>
      <w:r w:rsidRPr="00876E70">
        <w:t xml:space="preserve"> is the specific growth rate </w:t>
      </w:r>
      <w:r w:rsidR="002C4B07" w:rsidRPr="00876E70">
        <w:t>at</w:t>
      </w:r>
      <w:r w:rsidRPr="00876E70">
        <w:t xml:space="preserve"> low density, </w:t>
      </w:r>
      <m:oMath>
        <m:r>
          <w:rPr>
            <w:rFonts w:ascii="Cambria Math" w:hAnsi="Cambria Math"/>
          </w:rPr>
          <m:t>K</m:t>
        </m:r>
      </m:oMath>
      <w:r w:rsidRPr="00876E70">
        <w:t xml:space="preserve"> is the maximum </w:t>
      </w:r>
      <w:r w:rsidR="00707C5F" w:rsidRPr="00876E70">
        <w:t xml:space="preserve">cell </w:t>
      </w:r>
      <w:r w:rsidRPr="00876E70">
        <w:t xml:space="preserve">density, </w:t>
      </w:r>
      <m:oMath>
        <m:r>
          <w:rPr>
            <w:rFonts w:ascii="Cambria Math" w:hAnsi="Cambria Math"/>
          </w:rPr>
          <m:t>ν</m:t>
        </m:r>
      </m:oMath>
      <w:r w:rsidRPr="00876E70">
        <w:t xml:space="preserve"> </w:t>
      </w:r>
      <w:r w:rsidRPr="00876E70">
        <w:rPr>
          <w:iCs/>
        </w:rPr>
        <w:t>is a deceleration parameter</w:t>
      </w:r>
      <w:r w:rsidR="00C11F86" w:rsidRPr="00876E70">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876E70">
        <w:t xml:space="preserve"> is the adjustment function</w:t>
      </w:r>
      <w:r w:rsidR="009D5CE5" w:rsidRPr="00876E70">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876E70">
        <w:t xml:space="preserve">, which </w:t>
      </w:r>
      <w:r w:rsidRPr="00876E70">
        <w:t xml:space="preserve">describes the fraction of the population that </w:t>
      </w:r>
      <w:r w:rsidR="00651E9E" w:rsidRPr="00876E70">
        <w:t xml:space="preserve">has adjusted to the new </w:t>
      </w:r>
      <w:r w:rsidR="00B02278" w:rsidRPr="00876E70">
        <w:t xml:space="preserve">growth </w:t>
      </w:r>
      <w:r w:rsidR="00651E9E" w:rsidRPr="00876E70">
        <w:t>conditions</w:t>
      </w:r>
      <w:r w:rsidRPr="00876E70">
        <w:t xml:space="preserve"> </w:t>
      </w:r>
      <w:r w:rsidR="00E42EF9" w:rsidRPr="00876E70">
        <w:t xml:space="preserve">by </w:t>
      </w:r>
      <w:r w:rsidRPr="00876E70">
        <w:t xml:space="preserve">time </w:t>
      </w:r>
      <m:oMath>
        <m:r>
          <w:rPr>
            <w:rFonts w:ascii="Cambria Math" w:hAnsi="Cambria Math"/>
          </w:rPr>
          <m:t>t</m:t>
        </m:r>
      </m:oMath>
      <w:r w:rsidRPr="00876E70">
        <w:t xml:space="preserve">. </w:t>
      </w:r>
      <w:r w:rsidR="00707C5F" w:rsidRPr="00876E70">
        <w:t>In</w:t>
      </w:r>
      <w:r w:rsidR="00707C5F" w:rsidRPr="0025589C">
        <w:t xml:space="preserve">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 xml:space="preserve">suggested by </w:t>
      </w:r>
      <w:proofErr w:type="spellStart"/>
      <w:r w:rsidRPr="0025589C">
        <w:t>Baranyi</w:t>
      </w:r>
      <w:proofErr w:type="spellEnd"/>
      <w:r w:rsidRPr="0025589C">
        <w:t xml:space="preserve"> and Roberts</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876E70">
        <w:t>interpretable</w:t>
      </w:r>
      <w:r w:rsidR="00707C5F" w:rsidRPr="00876E70">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00707C5F" w:rsidRPr="00876E70">
        <w:t>, where</w:t>
      </w:r>
      <w:r w:rsidRPr="00876E70">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w:t>
      </w:r>
      <w:r w:rsidR="00651E9E" w:rsidRPr="0025589C">
        <w:t xml:space="preserve">the new </w:t>
      </w:r>
      <w:r w:rsidRPr="0025589C">
        <w:t>growth conditions.</w:t>
      </w:r>
    </w:p>
    <w:p w14:paraId="47B118F5" w14:textId="77777777" w:rsidR="007A7F01" w:rsidRPr="0025589C" w:rsidRDefault="007A7F01" w:rsidP="00C34C28">
      <w:r w:rsidRPr="0025589C">
        <w:t xml:space="preserve">The </w:t>
      </w:r>
      <w:proofErr w:type="spellStart"/>
      <w:r w:rsidRPr="0025589C">
        <w:t>Baranyi</w:t>
      </w:r>
      <w:proofErr w:type="spellEnd"/>
      <w:r w:rsidRPr="0025589C">
        <w:t>-Roberts differential equation (eq. 1) has a closed form solutio</w:t>
      </w:r>
      <w:r w:rsidR="00B34B02">
        <w:t>n</w:t>
      </w:r>
      <w:r w:rsidRPr="0025589C">
        <w:t>:</w:t>
      </w:r>
    </w:p>
    <w:p w14:paraId="70173B47" w14:textId="77777777" w:rsidR="007A7F01" w:rsidRPr="0025589C" w:rsidRDefault="00707C5F" w:rsidP="00C34C28">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464A0F8C" w14:textId="77777777" w:rsidR="009D5CE5" w:rsidRDefault="009D5CE5" w:rsidP="00C34C28">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22435856" w14:textId="77777777" w:rsidR="00660712" w:rsidRDefault="00B34B02" w:rsidP="00ED3476">
      <w:pPr>
        <w:ind w:firstLine="0"/>
      </w:pPr>
      <w:r>
        <w:t xml:space="preserve">with parameters as defined above and with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w:t>
      </w:r>
      <w:r w:rsidR="007A7F01" w:rsidRPr="00876E70">
        <w:t>the initial population</w:t>
      </w:r>
      <w:r w:rsidR="007A7F01" w:rsidRPr="0025589C">
        <w:t xml:space="preserve"> density. For </w:t>
      </w:r>
      <w:r w:rsidR="00C11F86" w:rsidRPr="0025589C">
        <w:t xml:space="preserve">a </w:t>
      </w:r>
      <w:r w:rsidR="007A7F01" w:rsidRPr="0025589C">
        <w:t xml:space="preserve">derivation of </w:t>
      </w:r>
      <w:proofErr w:type="spellStart"/>
      <w:r w:rsidR="007A7F01" w:rsidRPr="0025589C">
        <w:t>eq</w:t>
      </w:r>
      <w:r w:rsidR="003754D5">
        <w:t>s</w:t>
      </w:r>
      <w:proofErr w:type="spellEnd"/>
      <w:r w:rsidR="007A7F01" w:rsidRPr="0025589C">
        <w:t xml:space="preserve">. 2 from eq. 1, see </w:t>
      </w:r>
      <w:r w:rsidR="00262B0E" w:rsidRPr="00876E70">
        <w:rPr>
          <w:b/>
          <w:bCs/>
        </w:rPr>
        <w:t>Appendix</w:t>
      </w:r>
      <w:r w:rsidR="00707C5F" w:rsidRPr="00876E70">
        <w:rPr>
          <w:b/>
          <w:bCs/>
        </w:rPr>
        <w:t xml:space="preserve"> </w:t>
      </w:r>
      <w:r w:rsidR="00756174" w:rsidRPr="00876E70">
        <w:rPr>
          <w:b/>
          <w:bCs/>
        </w:rPr>
        <w:t>1</w:t>
      </w:r>
      <w:r w:rsidR="007A7F01" w:rsidRPr="0025589C">
        <w:t>.</w:t>
      </w:r>
      <w:r w:rsidR="00660712">
        <w:t xml:space="preserve"> We use</w:t>
      </w:r>
      <w:r w:rsidR="003F1D28">
        <w:t>d</w:t>
      </w:r>
      <w:r w:rsidR="00660712">
        <w:t xml:space="preserve"> this growth model (</w:t>
      </w:r>
      <w:proofErr w:type="spellStart"/>
      <w:r w:rsidR="00660712" w:rsidRPr="0025589C">
        <w:t>eq</w:t>
      </w:r>
      <w:r w:rsidR="00660712">
        <w:t>s</w:t>
      </w:r>
      <w:proofErr w:type="spellEnd"/>
      <w:r w:rsidR="00660712" w:rsidRPr="0025589C">
        <w:t>. 2</w:t>
      </w:r>
      <w:r w:rsidR="00660712">
        <w:t>) to estimate growth parameters, which we then use</w:t>
      </w:r>
      <w:r w:rsidR="003F1D28">
        <w:t>d</w:t>
      </w:r>
      <w:r w:rsidR="00660712">
        <w:t xml:space="preserve"> in a competition model (</w:t>
      </w:r>
      <w:proofErr w:type="spellStart"/>
      <w:r w:rsidR="00660712" w:rsidRPr="0025589C">
        <w:t>eq</w:t>
      </w:r>
      <w:r w:rsidR="00660712">
        <w:t>s</w:t>
      </w:r>
      <w:proofErr w:type="spellEnd"/>
      <w:r w:rsidR="00660712" w:rsidRPr="0025589C">
        <w:t xml:space="preserve">. </w:t>
      </w:r>
      <w:r w:rsidR="00660712">
        <w:t>3 below) to infer relative growth in a mixed culture.</w:t>
      </w:r>
    </w:p>
    <w:p w14:paraId="0CA092FE" w14:textId="77777777" w:rsidR="00A9402F" w:rsidRDefault="007A7F01" w:rsidP="00C34C28">
      <w:r w:rsidRPr="00221500">
        <w:rPr>
          <w:b/>
          <w:bCs/>
        </w:rPr>
        <w:t>Model fitting</w:t>
      </w:r>
      <w:r w:rsidR="00221500" w:rsidRPr="00221500">
        <w:rPr>
          <w:b/>
          <w:bCs/>
        </w:rPr>
        <w:t>.</w:t>
      </w:r>
      <w:r w:rsidR="00221500">
        <w:rPr>
          <w:b/>
          <w:bCs/>
        </w:rPr>
        <w:t xml:space="preserve"> </w:t>
      </w:r>
      <w:r w:rsidR="00CA59A5">
        <w:t>G</w:t>
      </w:r>
      <w:r w:rsidR="008179CB" w:rsidRPr="0025589C">
        <w:t xml:space="preserve">rowth </w:t>
      </w:r>
      <w:r w:rsidR="00374F99" w:rsidRPr="0025589C">
        <w:t xml:space="preserve">model parameters </w:t>
      </w:r>
      <w:r w:rsidR="00CA59A5">
        <w:t xml:space="preserve">were estimated </w:t>
      </w:r>
      <w:r w:rsidR="00374F99" w:rsidRPr="0025589C">
        <w:t>by</w:t>
      </w:r>
      <w:r w:rsidRPr="0025589C">
        <w:t xml:space="preserve"> fit</w:t>
      </w:r>
      <w:r w:rsidR="00374F99" w:rsidRPr="0025589C">
        <w:t>ting</w:t>
      </w:r>
      <w:r w:rsidRPr="0025589C">
        <w:t xml:space="preserve"> </w:t>
      </w:r>
      <w:r w:rsidR="00257358" w:rsidRPr="0025589C">
        <w:t>the model (</w:t>
      </w:r>
      <w:proofErr w:type="spellStart"/>
      <w:r w:rsidR="00257358" w:rsidRPr="0025589C">
        <w:t>eq</w:t>
      </w:r>
      <w:r w:rsidR="003754D5">
        <w:t>s</w:t>
      </w:r>
      <w:proofErr w:type="spellEnd"/>
      <w:r w:rsidR="00257358" w:rsidRPr="0025589C">
        <w:t>. 2) to</w:t>
      </w:r>
      <w:r w:rsidRPr="0025589C">
        <w:t xml:space="preserve"> the mono</w:t>
      </w:r>
      <w:r w:rsidR="00420670">
        <w:t>-</w:t>
      </w:r>
      <w:r w:rsidRPr="0025589C">
        <w:t>culture growth curve data of each strain</w:t>
      </w:r>
      <w:r w:rsidR="00AA2374">
        <w:t xml:space="preserve"> (</w:t>
      </w:r>
      <w:r w:rsidR="00AA2374">
        <w:rPr>
          <w:b/>
          <w:bCs/>
        </w:rPr>
        <w:t>Figure 1A</w:t>
      </w:r>
      <w:r w:rsidR="00AA2374" w:rsidRPr="00AA2374">
        <w:t>)</w:t>
      </w:r>
      <w:r w:rsidRPr="0025589C">
        <w:t xml:space="preserve">. The </w:t>
      </w:r>
      <w:r w:rsidR="00B126A0" w:rsidRPr="0025589C">
        <w:t xml:space="preserve">best-fit models (lines) and experimental data (markers) are </w:t>
      </w:r>
      <w:r w:rsidRPr="0025589C">
        <w:t>shown in</w:t>
      </w:r>
      <w:r w:rsidR="002701B5">
        <w:t xml:space="preserve"> </w:t>
      </w:r>
      <w:r w:rsidR="00A30CCD">
        <w:rPr>
          <w:b/>
          <w:bCs/>
        </w:rPr>
        <w:t>Figure 3</w:t>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s</w:t>
      </w:r>
      <w:r w:rsidR="002130A0">
        <w:t>,</w:t>
      </w:r>
      <w:r w:rsidR="00B126A0" w:rsidRPr="0025589C">
        <w:t xml:space="preserve"> </w:t>
      </w:r>
      <w:r w:rsidR="00C13924" w:rsidRPr="0025589C">
        <w:t>we also estimate</w:t>
      </w:r>
      <w:r w:rsidR="00B126A0" w:rsidRPr="0025589C">
        <w:t>d</w:t>
      </w:r>
      <w:r w:rsidR="00C13924" w:rsidRPr="0025589C">
        <w:t xml:space="preserve"> the maximum specific growth </w:t>
      </w:r>
      <w:r w:rsidR="00C13924"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876E70">
        <w:t>, the minimal</w:t>
      </w:r>
      <w:r w:rsidR="00C13924" w:rsidRPr="0025589C">
        <w:t xml:space="preserve">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BF5556" w:rsidRPr="00BF5556">
        <w:rPr>
          <w:b/>
          <w:bCs/>
        </w:rPr>
        <w:t>Table 1</w:t>
      </w:r>
      <w:r w:rsidR="00BF5556">
        <w:t>.</w:t>
      </w:r>
      <w:r w:rsidR="00D538FA" w:rsidRPr="0025589C">
        <w:t xml:space="preserve"> </w:t>
      </w:r>
      <w:r w:rsidR="00CA59A5">
        <w:t xml:space="preserve">Different </w:t>
      </w:r>
      <w:r w:rsidR="00D538FA" w:rsidRPr="0025589C">
        <w:t>strains differ in their growth parameters</w:t>
      </w:r>
      <w:r w:rsidR="00585F86" w:rsidRPr="0025589C">
        <w:t>:</w:t>
      </w:r>
      <w:r w:rsidR="00D538FA" w:rsidRPr="0025589C">
        <w:t xml:space="preserve"> for </w:t>
      </w:r>
      <w:r w:rsidR="00D538FA" w:rsidRPr="0025589C">
        <w:lastRenderedPageBreak/>
        <w:t>example, strain</w:t>
      </w:r>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xml:space="preserve">% </w:t>
      </w:r>
      <w:r w:rsidR="00D538FA" w:rsidRPr="00BF5556">
        <w:t>faste</w:t>
      </w:r>
      <w:r w:rsidR="008179CB" w:rsidRPr="00BF5556">
        <w:t>r than the strain</w:t>
      </w:r>
      <w:r w:rsidR="009D5CE5" w:rsidRPr="00BF5556">
        <w:t xml:space="preserve"> A2 (green)</w:t>
      </w:r>
      <w:r w:rsidR="008179CB" w:rsidRPr="00BF5556">
        <w:t>, has 23% higher maximum density, and a 60% shorter lag phase</w:t>
      </w:r>
      <w:r w:rsidR="006A6607" w:rsidRPr="00BF5556">
        <w:t xml:space="preserve"> (</w:t>
      </w:r>
      <w:bookmarkStart w:id="2" w:name="_Ref439852214"/>
      <w:r w:rsidR="00D26566">
        <w:rPr>
          <w:b/>
          <w:bCs/>
        </w:rPr>
        <w:t>Figure 3</w:t>
      </w:r>
      <w:r w:rsidR="00D26566">
        <w:t>).</w:t>
      </w:r>
    </w:p>
    <w:p w14:paraId="0733D326" w14:textId="77777777" w:rsidR="007541FE" w:rsidRPr="00D26566" w:rsidRDefault="007541FE" w:rsidP="00C34C28"/>
    <w:p w14:paraId="6A38071C" w14:textId="77777777" w:rsidR="00CD1BEE" w:rsidRPr="00BF5556" w:rsidRDefault="00CD1BEE" w:rsidP="00C34C28"/>
    <w:p w14:paraId="0275A0C1" w14:textId="77777777" w:rsidR="003E4705" w:rsidRPr="00BF5556" w:rsidRDefault="001E2A84" w:rsidP="00C34C28">
      <w:pPr>
        <w:pStyle w:val="Caption"/>
        <w:keepNext/>
        <w:spacing w:line="360" w:lineRule="auto"/>
        <w:jc w:val="center"/>
        <w:rPr>
          <w:sz w:val="24"/>
          <w:szCs w:val="24"/>
        </w:rPr>
      </w:pPr>
      <w:bookmarkStart w:id="3" w:name="_Ref453680217"/>
      <w:bookmarkEnd w:id="2"/>
      <w:r>
        <w:rPr>
          <w:noProof/>
          <w:sz w:val="24"/>
          <w:szCs w:val="24"/>
        </w:rPr>
        <w:drawing>
          <wp:inline distT="0" distB="0" distL="0" distR="0" wp14:anchorId="4BF3C128" wp14:editId="6145E8EE">
            <wp:extent cx="6188710" cy="26873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model_fitting.png"/>
                    <pic:cNvPicPr/>
                  </pic:nvPicPr>
                  <pic:blipFill>
                    <a:blip r:embed="rId10"/>
                    <a:stretch>
                      <a:fillRect/>
                    </a:stretch>
                  </pic:blipFill>
                  <pic:spPr>
                    <a:xfrm>
                      <a:off x="0" y="0"/>
                      <a:ext cx="6188710" cy="2687320"/>
                    </a:xfrm>
                    <a:prstGeom prst="rect">
                      <a:avLst/>
                    </a:prstGeom>
                  </pic:spPr>
                </pic:pic>
              </a:graphicData>
            </a:graphic>
          </wp:inline>
        </w:drawing>
      </w:r>
    </w:p>
    <w:p w14:paraId="75A4CEF2" w14:textId="77777777" w:rsidR="003E4705" w:rsidRPr="003E4705" w:rsidRDefault="003E4705" w:rsidP="00577A2C">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sidR="00C94948">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00BF5556" w:rsidRPr="00876E70">
        <w:rPr>
          <w:color w:val="000000" w:themeColor="text1"/>
          <w:sz w:val="22"/>
          <w:szCs w:val="22"/>
        </w:rPr>
        <w:t>Fitting growth model</w:t>
      </w:r>
      <w:r w:rsidR="004D715C">
        <w:rPr>
          <w:color w:val="000000" w:themeColor="text1"/>
          <w:sz w:val="22"/>
          <w:szCs w:val="22"/>
        </w:rPr>
        <w:t>s</w:t>
      </w:r>
      <w:r w:rsidR="00BF5556" w:rsidRPr="00876E70">
        <w:rPr>
          <w:color w:val="000000" w:themeColor="text1"/>
          <w:sz w:val="22"/>
          <w:szCs w:val="22"/>
        </w:rPr>
        <w:t xml:space="preserve"> to </w:t>
      </w:r>
      <w:r w:rsidR="004D715C" w:rsidRPr="00876E70">
        <w:rPr>
          <w:color w:val="000000" w:themeColor="text1"/>
          <w:sz w:val="22"/>
          <w:szCs w:val="22"/>
        </w:rPr>
        <w:t xml:space="preserve">mono-culture </w:t>
      </w:r>
      <w:r w:rsidR="00BF5556" w:rsidRPr="00876E70">
        <w:rPr>
          <w:color w:val="000000" w:themeColor="text1"/>
          <w:sz w:val="22"/>
          <w:szCs w:val="22"/>
        </w:rPr>
        <w:t>growth curve</w:t>
      </w:r>
      <w:r w:rsidR="004D715C">
        <w:rPr>
          <w:color w:val="000000" w:themeColor="text1"/>
          <w:sz w:val="22"/>
          <w:szCs w:val="22"/>
        </w:rPr>
        <w:t>s</w:t>
      </w:r>
      <w:r w:rsidR="00BF5556" w:rsidRPr="00876E70">
        <w:rPr>
          <w:color w:val="000000" w:themeColor="text1"/>
          <w:sz w:val="22"/>
          <w:szCs w:val="22"/>
        </w:rPr>
        <w:t>.</w:t>
      </w:r>
      <w:r w:rsidR="00BF5556" w:rsidRPr="0087553C">
        <w:rPr>
          <w:b w:val="0"/>
          <w:bCs w:val="0"/>
          <w:color w:val="000000" w:themeColor="text1"/>
          <w:sz w:val="22"/>
          <w:szCs w:val="22"/>
        </w:rPr>
        <w:t xml:space="preserve"> The panels show mono-culture growth curve data (markers) and best-fit growth models (lines; </w:t>
      </w:r>
      <w:proofErr w:type="spellStart"/>
      <w:r w:rsidR="00BF5556" w:rsidRPr="0087553C">
        <w:rPr>
          <w:b w:val="0"/>
          <w:bCs w:val="0"/>
          <w:color w:val="000000" w:themeColor="text1"/>
          <w:sz w:val="22"/>
          <w:szCs w:val="22"/>
        </w:rPr>
        <w:t>eq</w:t>
      </w:r>
      <w:r w:rsidR="003754D5">
        <w:rPr>
          <w:b w:val="0"/>
          <w:bCs w:val="0"/>
          <w:color w:val="000000" w:themeColor="text1"/>
          <w:sz w:val="22"/>
          <w:szCs w:val="22"/>
        </w:rPr>
        <w:t>s</w:t>
      </w:r>
      <w:proofErr w:type="spellEnd"/>
      <w:r w:rsidR="00BF5556" w:rsidRPr="0087553C">
        <w:rPr>
          <w:b w:val="0"/>
          <w:bCs w:val="0"/>
          <w:color w:val="000000" w:themeColor="text1"/>
          <w:sz w:val="22"/>
          <w:szCs w:val="22"/>
        </w:rPr>
        <w:t xml:space="preserve">. 2). Panel labels correspond to the measured strains, where letters denote the experiment (A, B, and C) and numbers denote the strain (1 and 2); see </w:t>
      </w:r>
      <w:r w:rsidR="00BF5556" w:rsidRPr="0087553C">
        <w:rPr>
          <w:color w:val="000000" w:themeColor="text1"/>
          <w:sz w:val="22"/>
          <w:szCs w:val="22"/>
        </w:rPr>
        <w:t>Experimental design</w:t>
      </w:r>
      <w:r w:rsidR="00BF5556" w:rsidRPr="0087553C">
        <w:rPr>
          <w:b w:val="0"/>
          <w:bCs w:val="0"/>
          <w:color w:val="000000" w:themeColor="text1"/>
          <w:sz w:val="22"/>
          <w:szCs w:val="22"/>
        </w:rPr>
        <w:t xml:space="preserve">. See </w:t>
      </w:r>
      <w:r w:rsidR="00BF5556" w:rsidRPr="0087553C">
        <w:rPr>
          <w:color w:val="000000" w:themeColor="text1"/>
          <w:sz w:val="22"/>
          <w:szCs w:val="22"/>
        </w:rPr>
        <w:t>Table 1</w:t>
      </w:r>
      <w:r w:rsidR="00BF5556" w:rsidRPr="0087553C">
        <w:rPr>
          <w:b w:val="0"/>
          <w:bCs w:val="0"/>
          <w:color w:val="000000" w:themeColor="text1"/>
          <w:sz w:val="22"/>
          <w:szCs w:val="22"/>
        </w:rPr>
        <w:t xml:space="preserve"> for estimated growth parameters. 30-32 replicates per strain.</w:t>
      </w:r>
    </w:p>
    <w:p w14:paraId="4EA41B04" w14:textId="77777777" w:rsidR="007541FE" w:rsidRDefault="007541FE">
      <w:pPr>
        <w:spacing w:after="200" w:line="276" w:lineRule="auto"/>
        <w:ind w:firstLine="0"/>
        <w:rPr>
          <w:b/>
          <w:bCs/>
        </w:rPr>
      </w:pPr>
      <w:r>
        <w:rPr>
          <w:b/>
          <w:bCs/>
        </w:rPr>
        <w:br w:type="page"/>
      </w:r>
    </w:p>
    <w:p w14:paraId="08AD5806" w14:textId="77777777" w:rsidR="00AA2A67" w:rsidRPr="003602F8" w:rsidRDefault="003602F8" w:rsidP="00634C42">
      <w:pPr>
        <w:spacing w:after="200"/>
        <w:rPr>
          <w:b/>
          <w:bCs/>
        </w:rPr>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sidR="00E66975">
        <w:rPr>
          <w:b/>
          <w:bCs/>
          <w:noProof/>
        </w:rPr>
        <w:t>1</w:t>
      </w:r>
      <w:r w:rsidRPr="003602F8">
        <w:rPr>
          <w:b/>
          <w:bCs/>
        </w:rPr>
        <w:fldChar w:fldCharType="end"/>
      </w:r>
      <w:bookmarkEnd w:id="3"/>
      <w:r w:rsidRPr="003602F8">
        <w:rPr>
          <w:b/>
          <w:bCs/>
        </w:rPr>
        <w:t>. Estimated growth parameters.</w:t>
      </w:r>
    </w:p>
    <w:tbl>
      <w:tblPr>
        <w:tblStyle w:val="LightShading"/>
        <w:tblW w:w="7766" w:type="dxa"/>
        <w:jc w:val="center"/>
        <w:tblLayout w:type="fixed"/>
        <w:tblLook w:val="04A0" w:firstRow="1" w:lastRow="0" w:firstColumn="1" w:lastColumn="0" w:noHBand="0" w:noVBand="1"/>
      </w:tblPr>
      <w:tblGrid>
        <w:gridCol w:w="1110"/>
        <w:gridCol w:w="1110"/>
        <w:gridCol w:w="1110"/>
        <w:gridCol w:w="1109"/>
        <w:gridCol w:w="1109"/>
        <w:gridCol w:w="1109"/>
        <w:gridCol w:w="1109"/>
      </w:tblGrid>
      <w:tr w:rsidR="003754D5" w:rsidRPr="0025589C" w14:paraId="2E899D33"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D16A369" w14:textId="77777777" w:rsidR="00F82FDC" w:rsidRPr="0025589C" w:rsidRDefault="00F82FDC" w:rsidP="00C34C28">
            <w:pPr>
              <w:jc w:val="center"/>
              <w:rPr>
                <w:sz w:val="18"/>
                <w:szCs w:val="18"/>
              </w:rPr>
            </w:pPr>
          </w:p>
        </w:tc>
        <w:tc>
          <w:tcPr>
            <w:tcW w:w="0" w:type="dxa"/>
            <w:gridSpan w:val="2"/>
          </w:tcPr>
          <w:p w14:paraId="6887ED0D"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0" w:type="dxa"/>
            <w:gridSpan w:val="2"/>
          </w:tcPr>
          <w:p w14:paraId="419DF9F1"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0" w:type="dxa"/>
            <w:gridSpan w:val="2"/>
          </w:tcPr>
          <w:p w14:paraId="648A73CE"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3754D5" w:rsidRPr="0025589C" w14:paraId="799CD79D"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0606E90" w14:textId="77777777" w:rsidR="00F82FDC" w:rsidRPr="0025589C" w:rsidRDefault="00F82FDC" w:rsidP="00C34C28">
            <w:pPr>
              <w:rPr>
                <w:i/>
                <w:iCs/>
                <w:sz w:val="18"/>
                <w:szCs w:val="18"/>
              </w:rPr>
            </w:pPr>
            <w:r w:rsidRPr="0025589C">
              <w:rPr>
                <w:i/>
                <w:iCs/>
                <w:sz w:val="18"/>
                <w:szCs w:val="18"/>
              </w:rPr>
              <w:t>Strain</w:t>
            </w:r>
          </w:p>
          <w:p w14:paraId="3E7E7DA1" w14:textId="77777777" w:rsidR="00F82FDC" w:rsidRPr="0025589C" w:rsidRDefault="00F82FDC" w:rsidP="00C34C28">
            <w:pPr>
              <w:rPr>
                <w:sz w:val="18"/>
                <w:szCs w:val="18"/>
              </w:rPr>
            </w:pPr>
            <w:r w:rsidRPr="0025589C">
              <w:rPr>
                <w:i/>
                <w:iCs/>
                <w:sz w:val="18"/>
                <w:szCs w:val="18"/>
              </w:rPr>
              <w:t>Parameter</w:t>
            </w:r>
          </w:p>
        </w:tc>
        <w:tc>
          <w:tcPr>
            <w:tcW w:w="0" w:type="dxa"/>
          </w:tcPr>
          <w:p w14:paraId="15A651F2"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0" w:type="dxa"/>
          </w:tcPr>
          <w:p w14:paraId="28A27D31"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0" w:type="dxa"/>
          </w:tcPr>
          <w:p w14:paraId="7CA99731"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0" w:type="dxa"/>
          </w:tcPr>
          <w:p w14:paraId="111A1D34"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0" w:type="dxa"/>
          </w:tcPr>
          <w:p w14:paraId="31DF04AC"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0" w:type="dxa"/>
          </w:tcPr>
          <w:p w14:paraId="53C2F77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3754D5" w:rsidRPr="0025589C" w14:paraId="13B5E61E"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11088924" w14:textId="77777777" w:rsidR="00F82FDC" w:rsidRPr="0025589C" w:rsidRDefault="00F82FDC" w:rsidP="00C34C28">
            <w:pPr>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0" w:type="dxa"/>
          </w:tcPr>
          <w:p w14:paraId="0F81DB29"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0" w:type="dxa"/>
          </w:tcPr>
          <w:p w14:paraId="03C16666"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0" w:type="dxa"/>
          </w:tcPr>
          <w:p w14:paraId="2D821ADE"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0" w:type="dxa"/>
          </w:tcPr>
          <w:p w14:paraId="734D78E2"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0" w:type="dxa"/>
          </w:tcPr>
          <w:p w14:paraId="7E2365D1"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0" w:type="dxa"/>
          </w:tcPr>
          <w:p w14:paraId="2F05FC89"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3754D5" w:rsidRPr="0025589C" w14:paraId="2B6FE38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4449D847" w14:textId="77777777" w:rsidR="00F82FDC" w:rsidRPr="0025589C" w:rsidRDefault="00F82FDC" w:rsidP="00C34C28">
            <w:pPr>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0" w:type="dxa"/>
          </w:tcPr>
          <w:p w14:paraId="5FFAEB4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0" w:type="dxa"/>
          </w:tcPr>
          <w:p w14:paraId="38216B5F"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0" w:type="dxa"/>
          </w:tcPr>
          <w:p w14:paraId="7520EE28"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0" w:type="dxa"/>
          </w:tcPr>
          <w:p w14:paraId="0B5D5BC9"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0" w:type="dxa"/>
          </w:tcPr>
          <w:p w14:paraId="1796ED30"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0" w:type="dxa"/>
          </w:tcPr>
          <w:p w14:paraId="141602A3"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3754D5" w:rsidRPr="0025589C" w14:paraId="7CD77FF0"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7E78BAB5" w14:textId="77777777" w:rsidR="00F82FDC" w:rsidRPr="0025589C" w:rsidRDefault="00F82FDC" w:rsidP="00C34C28">
            <w:pPr>
              <w:rPr>
                <w:rFonts w:eastAsia="MS Mincho"/>
                <w:sz w:val="18"/>
                <w:szCs w:val="18"/>
                <w:vertAlign w:val="superscript"/>
              </w:rPr>
            </w:pPr>
            <w:r w:rsidRPr="0025589C">
              <w:rPr>
                <w:color w:val="auto"/>
                <w:sz w:val="18"/>
                <w:szCs w:val="18"/>
              </w:rPr>
              <w:t xml:space="preserve">Max specific growth rate </w:t>
            </w:r>
          </w:p>
        </w:tc>
        <w:tc>
          <w:tcPr>
            <w:tcW w:w="0" w:type="dxa"/>
          </w:tcPr>
          <w:p w14:paraId="789FBDF1"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0" w:type="dxa"/>
          </w:tcPr>
          <w:p w14:paraId="2346C110"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0" w:type="dxa"/>
          </w:tcPr>
          <w:p w14:paraId="6C6935B0"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0" w:type="dxa"/>
          </w:tcPr>
          <w:p w14:paraId="1B3D8798"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0" w:type="dxa"/>
          </w:tcPr>
          <w:p w14:paraId="22878001"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w:t>
            </w:r>
            <w:r w:rsidR="004D715C">
              <w:rPr>
                <w:sz w:val="18"/>
                <w:szCs w:val="18"/>
              </w:rPr>
              <w:t>0</w:t>
            </w:r>
            <w:r w:rsidRPr="0025589C">
              <w:rPr>
                <w:sz w:val="18"/>
                <w:szCs w:val="18"/>
              </w:rPr>
              <w:t xml:space="preserve"> (0.391, 0.426)</w:t>
            </w:r>
          </w:p>
        </w:tc>
        <w:tc>
          <w:tcPr>
            <w:tcW w:w="0" w:type="dxa"/>
          </w:tcPr>
          <w:p w14:paraId="4346592A"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3754D5" w:rsidRPr="0025589C" w14:paraId="63D80E95"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25418AA" w14:textId="77777777" w:rsidR="00F82FDC" w:rsidRPr="0025589C" w:rsidRDefault="00F82FDC" w:rsidP="00C34C28">
            <w:pPr>
              <w:rPr>
                <w:rFonts w:eastAsia="MS Mincho"/>
                <w:bCs w:val="0"/>
                <w:sz w:val="18"/>
                <w:szCs w:val="18"/>
              </w:rPr>
            </w:pPr>
            <w:r w:rsidRPr="0025589C">
              <w:rPr>
                <w:rFonts w:eastAsia="MS Mincho"/>
                <w:bCs w:val="0"/>
                <w:sz w:val="18"/>
                <w:szCs w:val="18"/>
              </w:rPr>
              <w:t>Min doubling time</w:t>
            </w:r>
          </w:p>
        </w:tc>
        <w:tc>
          <w:tcPr>
            <w:tcW w:w="0" w:type="dxa"/>
          </w:tcPr>
          <w:p w14:paraId="1F4322F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0" w:type="dxa"/>
          </w:tcPr>
          <w:p w14:paraId="6DA195F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0" w:type="dxa"/>
          </w:tcPr>
          <w:p w14:paraId="6B038AC2"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0" w:type="dxa"/>
          </w:tcPr>
          <w:p w14:paraId="01EF26E5" w14:textId="77777777"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0" w:type="dxa"/>
          </w:tcPr>
          <w:p w14:paraId="4EB3E0C1" w14:textId="77777777"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0" w:type="dxa"/>
          </w:tcPr>
          <w:p w14:paraId="65C2237B" w14:textId="77777777"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3754D5" w:rsidRPr="0025589C" w14:paraId="39CE7AE0"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72B44F5B" w14:textId="77777777" w:rsidR="00F82FDC" w:rsidRPr="0025589C" w:rsidRDefault="00F82FDC" w:rsidP="00C34C28">
            <w:pPr>
              <w:rPr>
                <w:rFonts w:eastAsia="MS Mincho"/>
                <w:sz w:val="18"/>
                <w:szCs w:val="18"/>
              </w:rPr>
            </w:pPr>
            <w:r w:rsidRPr="0025589C">
              <w:rPr>
                <w:color w:val="auto"/>
                <w:sz w:val="18"/>
                <w:szCs w:val="18"/>
              </w:rPr>
              <w:t>Lag duration</w:t>
            </w:r>
          </w:p>
        </w:tc>
        <w:tc>
          <w:tcPr>
            <w:tcW w:w="0" w:type="dxa"/>
          </w:tcPr>
          <w:p w14:paraId="0A553F1D"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0" w:type="dxa"/>
          </w:tcPr>
          <w:p w14:paraId="0362E221"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w:t>
            </w:r>
            <w:r w:rsidR="004D715C">
              <w:rPr>
                <w:sz w:val="18"/>
                <w:szCs w:val="18"/>
              </w:rPr>
              <w:t>0</w:t>
            </w:r>
            <w:r w:rsidR="003754D5">
              <w:rPr>
                <w:sz w:val="18"/>
                <w:szCs w:val="18"/>
              </w:rPr>
              <w:t xml:space="preserve"> </w:t>
            </w:r>
            <w:r w:rsidRPr="0025589C">
              <w:rPr>
                <w:sz w:val="18"/>
                <w:szCs w:val="18"/>
              </w:rPr>
              <w:t xml:space="preserve"> (3.82, 4.028)</w:t>
            </w:r>
          </w:p>
        </w:tc>
        <w:tc>
          <w:tcPr>
            <w:tcW w:w="0" w:type="dxa"/>
          </w:tcPr>
          <w:p w14:paraId="0389AE02"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0" w:type="dxa"/>
          </w:tcPr>
          <w:p w14:paraId="53E54809"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0" w:type="dxa"/>
          </w:tcPr>
          <w:p w14:paraId="1E095BC9"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0" w:type="dxa"/>
          </w:tcPr>
          <w:p w14:paraId="6812F1AD"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414CB4F9" w14:textId="77777777" w:rsidR="00CD1BEE" w:rsidRDefault="00087440" w:rsidP="00634C42">
      <w:pPr>
        <w:pStyle w:val="Caption"/>
        <w:spacing w:line="360" w:lineRule="auto"/>
        <w:rPr>
          <w:b w:val="0"/>
          <w:bCs w:val="0"/>
          <w:color w:val="auto"/>
        </w:rPr>
      </w:pPr>
      <w:r>
        <w:rPr>
          <w:b w:val="0"/>
          <w:bCs w:val="0"/>
          <w:color w:val="auto"/>
        </w:rPr>
        <w:t xml:space="preserve">Parentheses provide </w:t>
      </w:r>
      <w:r w:rsidR="007A7F01" w:rsidRPr="0025589C">
        <w:rPr>
          <w:b w:val="0"/>
          <w:bCs w:val="0"/>
          <w:color w:val="auto"/>
        </w:rPr>
        <w:t>95% confidence intervals</w:t>
      </w:r>
      <w:r w:rsidR="001C4CE4">
        <w:rPr>
          <w:b w:val="0"/>
          <w:bCs w:val="0"/>
          <w:color w:val="auto"/>
        </w:rPr>
        <w:t xml:space="preserve"> (</w:t>
      </w:r>
      <w:r w:rsidR="00894141" w:rsidRPr="0025589C">
        <w:rPr>
          <w:b w:val="0"/>
          <w:bCs w:val="0"/>
          <w:color w:val="auto"/>
        </w:rPr>
        <w:t>bootstrap</w:t>
      </w:r>
      <w:r w:rsidR="001C4CE4">
        <w:rPr>
          <w:b w:val="0"/>
          <w:bCs w:val="0"/>
          <w:color w:val="auto"/>
        </w:rPr>
        <w:t xml:space="preserve">, </w:t>
      </w:r>
      <w:r w:rsidR="009D1A86" w:rsidRPr="0025589C">
        <w:rPr>
          <w:b w:val="0"/>
          <w:bCs w:val="0"/>
          <w:color w:val="auto"/>
        </w:rPr>
        <w:t>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36C786E1" w14:textId="77777777" w:rsidR="007541FE" w:rsidRPr="007541FE" w:rsidRDefault="007541FE" w:rsidP="007541FE"/>
    <w:p w14:paraId="1F8E3816" w14:textId="77777777" w:rsidR="006C449D" w:rsidRPr="0025589C" w:rsidRDefault="00C02003" w:rsidP="00C34C28">
      <w:pPr>
        <w:pStyle w:val="Heading2"/>
        <w:spacing w:line="360" w:lineRule="auto"/>
        <w:ind w:firstLine="284"/>
      </w:pPr>
      <w:r w:rsidRPr="0025589C">
        <w:t>Estimat</w:t>
      </w:r>
      <w:r w:rsidR="00087440">
        <w:t>ing</w:t>
      </w:r>
      <w:r w:rsidRPr="0025589C">
        <w:t xml:space="preserve"> competition coefficients</w:t>
      </w:r>
    </w:p>
    <w:p w14:paraId="2E0A6F5F" w14:textId="77777777" w:rsidR="007A7F01" w:rsidRPr="0025589C" w:rsidRDefault="007A7F01" w:rsidP="00C34C28">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r w:rsidR="00F41F6A">
        <w:t xml:space="preserve"> the depletion of resources due to</w:t>
      </w:r>
      <w:r w:rsidR="00833210" w:rsidRPr="0025589C">
        <w:t xml:space="preserve"> growth of </w:t>
      </w:r>
      <w:r w:rsidR="00F41F6A">
        <w:t xml:space="preserve">both </w:t>
      </w:r>
      <w:r w:rsidR="00833210" w:rsidRPr="0025589C">
        <w:t>strain</w:t>
      </w:r>
      <w:r w:rsidR="00F41F6A">
        <w:t>s</w:t>
      </w:r>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w:t>
      </w:r>
      <w:proofErr w:type="spellStart"/>
      <w:r w:rsidR="004152F9" w:rsidRPr="0025589C">
        <w:t>Lotka</w:t>
      </w:r>
      <w:proofErr w:type="spellEnd"/>
      <w:r w:rsidR="004152F9" w:rsidRPr="0025589C">
        <w:t xml:space="preserve">-Volterra </w:t>
      </w:r>
      <w:r w:rsidRPr="0025589C">
        <w:t>competition model</w:t>
      </w:r>
      <w:r w:rsidR="00FB039B" w:rsidRPr="0025589C">
        <w:t xml:space="preserve"> </w:t>
      </w:r>
      <w:r w:rsidR="009B614B" w:rsidRPr="0025589C">
        <w:fldChar w:fldCharType="begin" w:fldLock="1"/>
      </w:r>
      <w:r w:rsidR="00181C68">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17)","plainTextFormattedCitation":"(17)","previouslyFormattedCitation":"(17)"},"properties":{"noteIndex":0},"schema":"https://github.com/citation-style-language/schema/raw/master/csl-citation.json"}</w:instrText>
      </w:r>
      <w:r w:rsidR="009B614B" w:rsidRPr="0025589C">
        <w:fldChar w:fldCharType="separate"/>
      </w:r>
      <w:r w:rsidR="00DB2152" w:rsidRPr="00DB2152">
        <w:rPr>
          <w:noProof/>
        </w:rPr>
        <w:t>(17)</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DB4111">
        <w:rPr>
          <w:b/>
          <w:bCs/>
        </w:rPr>
        <w:t>Appendix</w:t>
      </w:r>
      <w:r w:rsidR="00833210" w:rsidRPr="00DB4111">
        <w:rPr>
          <w:b/>
          <w:bCs/>
        </w:rPr>
        <w:t xml:space="preserve"> </w:t>
      </w:r>
      <w:r w:rsidR="00756174" w:rsidRPr="00DB4111">
        <w:rPr>
          <w:b/>
          <w:bCs/>
        </w:rPr>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57"/>
        <w:gridCol w:w="1468"/>
      </w:tblGrid>
      <w:tr w:rsidR="007A7F01" w:rsidRPr="0025589C" w14:paraId="021A843D" w14:textId="77777777" w:rsidTr="00B57EC6">
        <w:tc>
          <w:tcPr>
            <w:tcW w:w="1951" w:type="dxa"/>
            <w:vAlign w:val="center"/>
          </w:tcPr>
          <w:p w14:paraId="615F5F02" w14:textId="77777777" w:rsidR="007A7F01" w:rsidRPr="0025589C" w:rsidRDefault="007A7F01" w:rsidP="00C34C28">
            <w:pPr>
              <w:jc w:val="right"/>
              <w:rPr>
                <w:i/>
                <w:iCs/>
              </w:rPr>
            </w:pPr>
          </w:p>
        </w:tc>
        <w:tc>
          <w:tcPr>
            <w:tcW w:w="5103" w:type="dxa"/>
            <w:vAlign w:val="center"/>
          </w:tcPr>
          <w:p w14:paraId="22CCC537" w14:textId="77777777" w:rsidR="007A7F01" w:rsidRPr="0025589C" w:rsidRDefault="008263B6"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24B6A1A1" w14:textId="77777777" w:rsidR="00B57EC6" w:rsidRPr="0025589C" w:rsidRDefault="00BF6B81" w:rsidP="00C34C28">
            <w:pPr>
              <w:jc w:val="right"/>
            </w:pPr>
            <w:r>
              <w:t>(</w:t>
            </w:r>
            <w:r w:rsidR="007A7F01" w:rsidRPr="0025589C">
              <w:t>3a</w:t>
            </w:r>
            <w:r>
              <w:t>)</w:t>
            </w:r>
          </w:p>
          <w:p w14:paraId="0D635E61" w14:textId="77777777" w:rsidR="006D6E0A" w:rsidRPr="0025589C" w:rsidRDefault="006D6E0A" w:rsidP="00C34C28">
            <w:pPr>
              <w:jc w:val="right"/>
            </w:pPr>
          </w:p>
          <w:p w14:paraId="38286E41" w14:textId="77777777" w:rsidR="007A7F01" w:rsidRPr="0025589C" w:rsidRDefault="00BF6B81" w:rsidP="00C34C28">
            <w:pPr>
              <w:jc w:val="right"/>
            </w:pPr>
            <w:r>
              <w:t>(</w:t>
            </w:r>
            <w:r w:rsidR="007A7F01" w:rsidRPr="0025589C">
              <w:t>3b</w:t>
            </w:r>
            <w:r>
              <w:t>)</w:t>
            </w:r>
          </w:p>
        </w:tc>
      </w:tr>
    </w:tbl>
    <w:p w14:paraId="4E4FDCB8" w14:textId="77777777" w:rsidR="007A7F01" w:rsidRPr="0025589C" w:rsidRDefault="00833210" w:rsidP="00ED3476">
      <w:pPr>
        <w:ind w:firstLine="0"/>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876E70">
        <w:t xml:space="preserve"> are</w:t>
      </w:r>
      <w:r w:rsidR="007A7F01" w:rsidRPr="0025589C">
        <w:t xml:space="preserve"> the values of the corresponding parameters for strain </w:t>
      </w:r>
      <m:oMath>
        <m:r>
          <w:rPr>
            <w:rFonts w:ascii="Cambria Math" w:hAnsi="Cambria Math"/>
          </w:rPr>
          <m:t>i</m:t>
        </m:r>
      </m:oMath>
      <w:r w:rsidR="00E75D60">
        <w:t xml:space="preserve">, </w:t>
      </w:r>
      <w:r w:rsidR="00B02278" w:rsidRPr="0025589C">
        <w:t>o</w:t>
      </w:r>
      <w:r w:rsidR="00651E9E" w:rsidRPr="0025589C">
        <w:t>btained</w:t>
      </w:r>
      <w:r w:rsidR="007A7F01" w:rsidRPr="0025589C">
        <w:t xml:space="preserve"> from fitting the</w:t>
      </w:r>
      <w:r w:rsidRPr="0025589C">
        <w:t xml:space="preserve"> growth model (</w:t>
      </w:r>
      <w:proofErr w:type="spellStart"/>
      <w:r w:rsidRPr="0025589C">
        <w:t>eq</w:t>
      </w:r>
      <w:r w:rsidR="00CC3BF6">
        <w:t>s</w:t>
      </w:r>
      <w:proofErr w:type="spellEnd"/>
      <w:r w:rsidRPr="0025589C">
        <w:t>. 2) to</w:t>
      </w:r>
      <w:r w:rsidR="007A7F01" w:rsidRPr="0025589C">
        <w:t xml:space="preserve"> mono</w:t>
      </w:r>
      <w:r w:rsidR="00CC3BF6">
        <w:t>-</w:t>
      </w:r>
      <w:r w:rsidR="007A7F01" w:rsidRPr="0025589C">
        <w:t>culture growth curve data</w:t>
      </w:r>
      <w:r w:rsidRPr="0025589C">
        <w:t xml:space="preserve">, </w:t>
      </w:r>
      <w:r w:rsidRPr="00876E70">
        <w:t>and</w:t>
      </w:r>
      <w:r w:rsidR="007A7F01"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A7F01" w:rsidRPr="00876E70">
        <w:t xml:space="preserve"> </w:t>
      </w:r>
      <w:r w:rsidR="00DB709C" w:rsidRPr="00876E70">
        <w:t>are</w:t>
      </w:r>
      <w:r w:rsidR="00DB709C" w:rsidRPr="0025589C">
        <w:t xml:space="preserv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 xml:space="preserve">ntra-strain competitive </w:t>
      </w:r>
      <w:r w:rsidR="009B614B" w:rsidRPr="0025589C">
        <w:lastRenderedPageBreak/>
        <w:t>effect</w:t>
      </w:r>
      <w:r w:rsidR="00DB709C" w:rsidRPr="0025589C">
        <w:t>s</w:t>
      </w:r>
      <w:r w:rsidR="009B614B" w:rsidRPr="0025589C">
        <w:t>.</w:t>
      </w:r>
      <w:r w:rsidRPr="0025589C">
        <w:t xml:space="preserve"> Note that</w:t>
      </w:r>
      <w:r w:rsidR="00517B55" w:rsidRPr="0025589C">
        <w:t xml:space="preserve"> </w:t>
      </w:r>
      <w:r w:rsidR="00F662FF">
        <w:t xml:space="preserve">in </w:t>
      </w:r>
      <w:r w:rsidR="00CC3BF6">
        <w:t>resource</w:t>
      </w:r>
      <w:r w:rsidR="00F662FF">
        <w:t xml:space="preserve"> competition, </w:t>
      </w:r>
      <w:r w:rsidR="00517B55" w:rsidRPr="0025589C">
        <w:t xml:space="preserve">each strain </w:t>
      </w:r>
      <w:r w:rsidR="00BF635D" w:rsidRPr="0025589C">
        <w:t>can</w:t>
      </w:r>
      <w:r w:rsidR="00517B55" w:rsidRPr="0025589C">
        <w:t xml:space="preserve"> </w:t>
      </w:r>
      <w:r w:rsidR="00F662FF">
        <w:t>be</w:t>
      </w:r>
      <w:r w:rsidR="00517B55" w:rsidRPr="0025589C">
        <w:t xml:space="preserve"> </w:t>
      </w:r>
      <w:r w:rsidR="007A7F01" w:rsidRPr="0025589C">
        <w:t>limit</w:t>
      </w:r>
      <w:r w:rsidR="00F662FF">
        <w:t xml:space="preserve">ed by a different </w:t>
      </w:r>
      <w:r w:rsidR="007A7F01" w:rsidRPr="0025589C">
        <w:t>resource</w:t>
      </w:r>
      <w:r w:rsidR="00F662FF">
        <w:t xml:space="preserve">, </w:t>
      </w:r>
      <w:r w:rsidR="00517B55" w:rsidRPr="0025589C">
        <w:t>and</w:t>
      </w:r>
      <w:r w:rsidR="006D6E0A" w:rsidRPr="0025589C">
        <w:t xml:space="preserve"> </w:t>
      </w:r>
      <w:r w:rsidR="00CC3BF6">
        <w:t xml:space="preserve">strains may vary in their </w:t>
      </w:r>
      <w:r w:rsidR="007A7F01" w:rsidRPr="0025589C">
        <w:t>resource efficiency</w:t>
      </w:r>
      <w:r w:rsidR="00874402">
        <w:t xml:space="preserve"> (i.e. uptake and conversion rates, see </w:t>
      </w:r>
      <w:r w:rsidR="00874402">
        <w:rPr>
          <w:b/>
          <w:bCs/>
        </w:rPr>
        <w:t>Appendix 1</w:t>
      </w:r>
      <w:r w:rsidR="00874402" w:rsidRPr="00874402">
        <w:t>)</w:t>
      </w:r>
      <w:r w:rsidR="007A7F01" w:rsidRPr="0025589C">
        <w:t>.</w:t>
      </w:r>
    </w:p>
    <w:p w14:paraId="68D36067" w14:textId="77777777" w:rsidR="004C78E5" w:rsidRPr="004E2D88" w:rsidRDefault="008140DF">
      <w:r w:rsidRPr="00BF6B81">
        <w:rPr>
          <w:b/>
          <w:bCs/>
        </w:rPr>
        <w:t>Model fitting</w:t>
      </w:r>
      <w:r w:rsidR="00BF6B81" w:rsidRPr="00BF6B81">
        <w:rPr>
          <w:b/>
          <w:bCs/>
        </w:rPr>
        <w:t>.</w:t>
      </w:r>
      <w:r w:rsidR="00BF6B81">
        <w:rPr>
          <w:b/>
          <w:bCs/>
        </w:rPr>
        <w:t xml:space="preserve"> </w:t>
      </w:r>
      <w:r w:rsidR="00833210" w:rsidRPr="0025589C">
        <w:t>The competition model (</w:t>
      </w:r>
      <w:proofErr w:type="spellStart"/>
      <w:r w:rsidR="00833210" w:rsidRPr="0025589C">
        <w:t>e</w:t>
      </w:r>
      <w:r w:rsidR="007A7F01" w:rsidRPr="0025589C">
        <w:t>q</w:t>
      </w:r>
      <w:r w:rsidR="00311B9B">
        <w:t>s</w:t>
      </w:r>
      <w:proofErr w:type="spellEnd"/>
      <w:r w:rsidR="007A7F01" w:rsidRPr="0025589C">
        <w:t>.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BC190A">
        <w:t xml:space="preserve">, see </w:t>
      </w:r>
      <w:r w:rsidR="00BC190A" w:rsidRPr="00ED3476">
        <w:rPr>
          <w:b/>
          <w:bCs/>
          <w:color w:val="000000" w:themeColor="text1"/>
          <w:sz w:val="22"/>
          <w:szCs w:val="22"/>
        </w:rPr>
        <w:fldChar w:fldCharType="begin"/>
      </w:r>
      <w:r w:rsidR="00BC190A" w:rsidRPr="00ED3476">
        <w:rPr>
          <w:b/>
          <w:bCs/>
          <w:color w:val="000000" w:themeColor="text1"/>
          <w:sz w:val="22"/>
          <w:szCs w:val="22"/>
        </w:rPr>
        <w:instrText xml:space="preserve"> REF _Ref512333581 \h  \* MERGEFORMAT </w:instrText>
      </w:r>
      <w:r w:rsidR="00BC190A" w:rsidRPr="00ED3476">
        <w:rPr>
          <w:b/>
          <w:bCs/>
          <w:color w:val="000000" w:themeColor="text1"/>
          <w:sz w:val="22"/>
          <w:szCs w:val="22"/>
        </w:rPr>
      </w:r>
      <w:r w:rsidR="00BC190A" w:rsidRPr="00ED3476">
        <w:rPr>
          <w:b/>
          <w:bCs/>
          <w:color w:val="000000" w:themeColor="text1"/>
          <w:sz w:val="22"/>
          <w:szCs w:val="22"/>
        </w:rPr>
        <w:fldChar w:fldCharType="separate"/>
      </w:r>
      <w:r w:rsidR="00E66975" w:rsidRPr="00E66975">
        <w:rPr>
          <w:b/>
          <w:bCs/>
          <w:color w:val="000000" w:themeColor="text1"/>
          <w:sz w:val="22"/>
          <w:szCs w:val="22"/>
        </w:rPr>
        <w:t>Figure 2</w:t>
      </w:r>
      <w:r w:rsidR="00BC190A" w:rsidRPr="00ED3476">
        <w:rPr>
          <w:b/>
          <w:bCs/>
          <w:color w:val="000000" w:themeColor="text1"/>
          <w:sz w:val="22"/>
          <w:szCs w:val="22"/>
        </w:rPr>
        <w:fldChar w:fldCharType="end"/>
      </w:r>
      <w:r w:rsidR="00BC190A" w:rsidRPr="00ED3476">
        <w:rPr>
          <w:b/>
          <w:bCs/>
          <w:color w:val="000000" w:themeColor="text1"/>
          <w:sz w:val="22"/>
          <w:szCs w:val="22"/>
        </w:rPr>
        <w:t>B</w:t>
      </w:r>
      <w:r w:rsidR="00636A88">
        <w:rPr>
          <w:color w:val="000000" w:themeColor="text1"/>
          <w:sz w:val="22"/>
          <w:szCs w:val="22"/>
        </w:rPr>
        <w:t>).</w:t>
      </w:r>
      <w:r w:rsidR="00AA2374">
        <w:t xml:space="preserve">The growth </w:t>
      </w:r>
      <w:r w:rsidR="00AA2374"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00AA2374" w:rsidRPr="00876E70">
        <w:t>) were fixed to the values estimated from the mono-culture growth curves at the previous stage, and t</w:t>
      </w:r>
      <w:r w:rsidR="007F21BA" w:rsidRPr="00876E70">
        <w:t xml:space="preserve">he </w:t>
      </w:r>
      <w:r w:rsidR="007A7F01" w:rsidRPr="00876E70">
        <w:t>fit</w:t>
      </w:r>
      <w:r w:rsidR="007F21BA" w:rsidRPr="00876E70">
        <w:t>ting</w:t>
      </w:r>
      <w:r w:rsidR="007A7F01" w:rsidRPr="00876E70">
        <w:t xml:space="preserve"> </w:t>
      </w:r>
      <w:r w:rsidR="00AA2374" w:rsidRPr="00876E70">
        <w:t xml:space="preserve">at this stage only </w:t>
      </w:r>
      <w:r w:rsidR="007F21BA" w:rsidRPr="00876E70">
        <w:t>provide</w:t>
      </w:r>
      <w:r w:rsidR="00AA2374" w:rsidRPr="00876E70">
        <w:t>d</w:t>
      </w:r>
      <w:r w:rsidR="007F21BA" w:rsidRPr="00876E70">
        <w:t xml:space="preserve">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2374" w:rsidRPr="00876E70">
        <w:t>.</w:t>
      </w:r>
      <w:r w:rsidR="007F21BA" w:rsidRPr="00876E70">
        <w:t xml:space="preserve"> </w:t>
      </w:r>
      <w:r w:rsidR="00AA2374" w:rsidRPr="00876E70">
        <w:t xml:space="preserve">Fitting </w:t>
      </w:r>
      <w:r w:rsidRPr="00876E70">
        <w:t>wa</w:t>
      </w:r>
      <w:r w:rsidR="007A7F01" w:rsidRPr="00876E70">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876E70">
        <w:t xml:space="preserve"> (</w:t>
      </w:r>
      <w:r w:rsidR="007F21BA" w:rsidRPr="00876E70">
        <w:t>th</w:t>
      </w:r>
      <w:r w:rsidR="007F21BA" w:rsidRPr="0025589C">
        <w:t xml:space="preserve">e sum of the </w:t>
      </w:r>
      <w:r w:rsidR="00DB4111">
        <w:t>solutions</w:t>
      </w:r>
      <w:r w:rsidR="007F21BA" w:rsidRPr="0025589C">
        <w:t xml:space="preserve"> of </w:t>
      </w:r>
      <w:proofErr w:type="spellStart"/>
      <w:r w:rsidR="007A7F01" w:rsidRPr="0025589C">
        <w:t>eq</w:t>
      </w:r>
      <w:r w:rsidR="000837F4">
        <w:t>s</w:t>
      </w:r>
      <w:proofErr w:type="spellEnd"/>
      <w:r w:rsidR="007A7F01" w:rsidRPr="0025589C">
        <w:t>.</w:t>
      </w:r>
      <w:r w:rsidR="00327F6F">
        <w:t> </w:t>
      </w:r>
      <w:r w:rsidR="007A7F01" w:rsidRPr="0025589C">
        <w:t>3</w:t>
      </w:r>
      <w:r w:rsidR="00E42AF4">
        <w:t>; integrals solved numerically using LSODA solver</w:t>
      </w:r>
      <w:r w:rsidR="007A7F01" w:rsidRPr="0025589C">
        <w:t>)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AA2374">
        <w:t xml:space="preserve"> (</w:t>
      </w:r>
      <w:r w:rsidR="00AA2374">
        <w:rPr>
          <w:b/>
          <w:bCs/>
        </w:rPr>
        <w:t>Figure 4</w:t>
      </w:r>
      <w:r w:rsidR="00AA2374">
        <w:t>)</w:t>
      </w:r>
      <w:r w:rsidR="005327AF">
        <w:t xml:space="preserve">. </w:t>
      </w:r>
      <w:r w:rsidR="00802123">
        <w:t>C</w:t>
      </w:r>
      <w:r w:rsidR="004E2D88">
        <w:t xml:space="preserve">ompetition coefficients were not estimated for the </w:t>
      </w:r>
      <w:proofErr w:type="spellStart"/>
      <w:r w:rsidR="004E2D88">
        <w:rPr>
          <w:i/>
          <w:iCs/>
        </w:rPr>
        <w:t>lacI</w:t>
      </w:r>
      <w:proofErr w:type="spellEnd"/>
      <w:r w:rsidR="004E2D88">
        <w:t xml:space="preserve"> experiments; rather, we assumed that</w:t>
      </w:r>
      <w:r w:rsidR="004E2D88"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4E2D88">
        <w:t xml:space="preserve">. </w:t>
      </w:r>
      <w:r w:rsidR="00CA59A5">
        <w:t xml:space="preserve">Part of the strength of </w:t>
      </w:r>
      <w:r w:rsidR="002130A0">
        <w:t xml:space="preserve">this </w:t>
      </w:r>
      <w:r w:rsidR="00CA59A5">
        <w:t xml:space="preserve">approach stems from its </w:t>
      </w:r>
      <w:r w:rsidR="004E2D88">
        <w:t xml:space="preserve">optional </w:t>
      </w:r>
      <w:r w:rsidR="00CA59A5">
        <w:t>use of data measuring the total density of mixed cultures, which is usually ignored when estimating fitness from growth curves</w:t>
      </w:r>
      <w:r w:rsidR="000837F4">
        <w:t>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CA59A5">
        <w:t>.</w:t>
      </w:r>
      <w:r w:rsidR="004E2D88">
        <w:t xml:space="preserve"> See </w:t>
      </w:r>
      <w:r w:rsidR="004E2D88" w:rsidRPr="00DB4111">
        <w:rPr>
          <w:b/>
          <w:bCs/>
        </w:rPr>
        <w:t>Materials and Methods</w:t>
      </w:r>
      <w:r w:rsidR="004E2D88">
        <w:t xml:space="preserve"> for additional details</w:t>
      </w:r>
      <w:r w:rsidR="004E2D88" w:rsidRPr="0025589C">
        <w:t>.</w:t>
      </w:r>
    </w:p>
    <w:p w14:paraId="10262CEF" w14:textId="77777777" w:rsidR="004C78E5" w:rsidRDefault="004C78E5">
      <w:pPr>
        <w:spacing w:after="200" w:line="276" w:lineRule="auto"/>
        <w:ind w:firstLine="0"/>
      </w:pPr>
    </w:p>
    <w:p w14:paraId="23967450" w14:textId="77777777" w:rsidR="00D45D2D" w:rsidRPr="00F3419E" w:rsidRDefault="001E2A84" w:rsidP="00C34C28">
      <w:pPr>
        <w:spacing w:after="200"/>
        <w:rPr>
          <w:b/>
          <w:bCs/>
          <w:sz w:val="22"/>
          <w:szCs w:val="22"/>
        </w:rPr>
      </w:pPr>
      <w:r>
        <w:rPr>
          <w:b/>
          <w:bCs/>
          <w:noProof/>
          <w:sz w:val="22"/>
          <w:szCs w:val="22"/>
        </w:rPr>
        <w:drawing>
          <wp:inline distT="0" distB="0" distL="0" distR="0" wp14:anchorId="5205E4A7" wp14:editId="4721AD9D">
            <wp:extent cx="6188710" cy="13754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Competition_fitting.png"/>
                    <pic:cNvPicPr/>
                  </pic:nvPicPr>
                  <pic:blipFill>
                    <a:blip r:embed="rId11"/>
                    <a:stretch>
                      <a:fillRect/>
                    </a:stretch>
                  </pic:blipFill>
                  <pic:spPr>
                    <a:xfrm>
                      <a:off x="0" y="0"/>
                      <a:ext cx="6188710" cy="1375410"/>
                    </a:xfrm>
                    <a:prstGeom prst="rect">
                      <a:avLst/>
                    </a:prstGeom>
                  </pic:spPr>
                </pic:pic>
              </a:graphicData>
            </a:graphic>
          </wp:inline>
        </w:drawing>
      </w:r>
    </w:p>
    <w:p w14:paraId="5DF8F056" w14:textId="77777777" w:rsidR="005C2B55" w:rsidRDefault="00D45D2D" w:rsidP="00634C42">
      <w:pPr>
        <w:pStyle w:val="Caption"/>
        <w:spacing w:line="360" w:lineRule="auto"/>
        <w:rPr>
          <w:b w:val="0"/>
          <w:bCs w:val="0"/>
          <w:color w:val="auto"/>
          <w:sz w:val="22"/>
          <w:szCs w:val="22"/>
        </w:rPr>
      </w:pPr>
      <w:bookmarkStart w:id="4" w:name="_Ref512334571"/>
      <w:r w:rsidRPr="00B07CF2">
        <w:rPr>
          <w:color w:val="auto"/>
          <w:sz w:val="22"/>
          <w:szCs w:val="22"/>
        </w:rPr>
        <w:t xml:space="preserve">Figure </w:t>
      </w:r>
      <w:r w:rsidRPr="00B07CF2">
        <w:rPr>
          <w:sz w:val="22"/>
          <w:szCs w:val="22"/>
        </w:rPr>
        <w:fldChar w:fldCharType="begin"/>
      </w:r>
      <w:r w:rsidRPr="00B07CF2">
        <w:rPr>
          <w:color w:val="auto"/>
          <w:sz w:val="22"/>
          <w:szCs w:val="22"/>
        </w:rPr>
        <w:instrText xml:space="preserve"> SEQ Figure \* ARABIC </w:instrText>
      </w:r>
      <w:r w:rsidRPr="00B07CF2">
        <w:rPr>
          <w:sz w:val="22"/>
          <w:szCs w:val="22"/>
        </w:rPr>
        <w:fldChar w:fldCharType="separate"/>
      </w:r>
      <w:r w:rsidR="00C94948">
        <w:rPr>
          <w:noProof/>
          <w:color w:val="auto"/>
          <w:sz w:val="22"/>
          <w:szCs w:val="22"/>
        </w:rPr>
        <w:t>4</w:t>
      </w:r>
      <w:r w:rsidRPr="00B07CF2">
        <w:rPr>
          <w:sz w:val="22"/>
          <w:szCs w:val="22"/>
        </w:rPr>
        <w:fldChar w:fldCharType="end"/>
      </w:r>
      <w:bookmarkEnd w:id="4"/>
      <w:r w:rsidRPr="00B07CF2">
        <w:rPr>
          <w:color w:val="auto"/>
          <w:sz w:val="22"/>
          <w:szCs w:val="22"/>
        </w:rPr>
        <w:t xml:space="preserve">. Fitting </w:t>
      </w:r>
      <w:r w:rsidR="00BC190A">
        <w:rPr>
          <w:color w:val="auto"/>
          <w:sz w:val="22"/>
          <w:szCs w:val="22"/>
        </w:rPr>
        <w:t>competition</w:t>
      </w:r>
      <w:r w:rsidR="00BC190A" w:rsidRPr="00B07CF2">
        <w:rPr>
          <w:color w:val="auto"/>
          <w:sz w:val="22"/>
          <w:szCs w:val="22"/>
        </w:rPr>
        <w:t xml:space="preserve"> </w:t>
      </w:r>
      <w:r w:rsidRPr="00B07CF2">
        <w:rPr>
          <w:color w:val="auto"/>
          <w:sz w:val="22"/>
          <w:szCs w:val="22"/>
        </w:rPr>
        <w:t>model</w:t>
      </w:r>
      <w:r w:rsidR="00327F6F">
        <w:rPr>
          <w:color w:val="auto"/>
          <w:sz w:val="22"/>
          <w:szCs w:val="22"/>
        </w:rPr>
        <w:t>s</w:t>
      </w:r>
      <w:r w:rsidRPr="00B07CF2">
        <w:rPr>
          <w:color w:val="auto"/>
          <w:sz w:val="22"/>
          <w:szCs w:val="22"/>
        </w:rPr>
        <w:t xml:space="preserve"> to </w:t>
      </w:r>
      <w:r w:rsidR="00327F6F">
        <w:rPr>
          <w:color w:val="auto"/>
          <w:sz w:val="22"/>
          <w:szCs w:val="22"/>
        </w:rPr>
        <w:t xml:space="preserve">mixed culture </w:t>
      </w:r>
      <w:r>
        <w:rPr>
          <w:color w:val="auto"/>
          <w:sz w:val="22"/>
          <w:szCs w:val="22"/>
        </w:rPr>
        <w:t>growth cur</w:t>
      </w:r>
      <w:r w:rsidR="00BC190A">
        <w:rPr>
          <w:color w:val="auto"/>
          <w:sz w:val="22"/>
          <w:szCs w:val="22"/>
        </w:rPr>
        <w:t>v</w:t>
      </w:r>
      <w:r>
        <w:rPr>
          <w:color w:val="auto"/>
          <w:sz w:val="22"/>
          <w:szCs w:val="22"/>
        </w:rPr>
        <w:t>e</w:t>
      </w:r>
      <w:r w:rsidR="00327F6F">
        <w:rPr>
          <w:color w:val="auto"/>
          <w:sz w:val="22"/>
          <w:szCs w:val="22"/>
        </w:rPr>
        <w:t>s</w:t>
      </w:r>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w:t>
      </w:r>
      <w:r w:rsidR="00D35BFD">
        <w:rPr>
          <w:b w:val="0"/>
          <w:bCs w:val="0"/>
          <w:color w:val="auto"/>
          <w:sz w:val="22"/>
          <w:szCs w:val="22"/>
        </w:rPr>
        <w:t xml:space="preserve">blue </w:t>
      </w:r>
      <w:r>
        <w:rPr>
          <w:b w:val="0"/>
          <w:bCs w:val="0"/>
          <w:color w:val="auto"/>
          <w:sz w:val="22"/>
          <w:szCs w:val="22"/>
        </w:rPr>
        <w:t>markers</w:t>
      </w:r>
      <w:r w:rsidR="005C2B55">
        <w:rPr>
          <w:b w:val="0"/>
          <w:bCs w:val="0"/>
          <w:color w:val="auto"/>
          <w:sz w:val="22"/>
          <w:szCs w:val="22"/>
        </w:rPr>
        <w:t xml:space="preserve"> show total density</w:t>
      </w:r>
      <w:r>
        <w:rPr>
          <w:b w:val="0"/>
          <w:bCs w:val="0"/>
          <w:color w:val="auto"/>
          <w:sz w:val="22"/>
          <w:szCs w:val="22"/>
        </w:rPr>
        <w:t>) and best-fit competition models (</w:t>
      </w:r>
      <w:r w:rsidR="00D35BFD">
        <w:rPr>
          <w:b w:val="0"/>
          <w:bCs w:val="0"/>
          <w:color w:val="auto"/>
          <w:sz w:val="22"/>
          <w:szCs w:val="22"/>
        </w:rPr>
        <w:t xml:space="preserve">solid blue </w:t>
      </w:r>
      <w:r>
        <w:rPr>
          <w:b w:val="0"/>
          <w:bCs w:val="0"/>
          <w:color w:val="auto"/>
          <w:sz w:val="22"/>
          <w:szCs w:val="22"/>
        </w:rPr>
        <w:t xml:space="preserve">lines; </w:t>
      </w:r>
      <w:proofErr w:type="spellStart"/>
      <w:r w:rsidRPr="00B07CF2">
        <w:rPr>
          <w:b w:val="0"/>
          <w:bCs w:val="0"/>
          <w:color w:val="auto"/>
          <w:sz w:val="22"/>
          <w:szCs w:val="22"/>
        </w:rPr>
        <w:t>eq</w:t>
      </w:r>
      <w:r w:rsidR="00327F6F">
        <w:rPr>
          <w:b w:val="0"/>
          <w:bCs w:val="0"/>
          <w:color w:val="auto"/>
          <w:sz w:val="22"/>
          <w:szCs w:val="22"/>
        </w:rPr>
        <w:t>s</w:t>
      </w:r>
      <w:proofErr w:type="spellEnd"/>
      <w:r w:rsidR="00327F6F" w:rsidRPr="00B07CF2">
        <w:rPr>
          <w:b w:val="0"/>
          <w:bCs w:val="0"/>
          <w:color w:val="auto"/>
          <w:sz w:val="22"/>
          <w:szCs w:val="22"/>
        </w:rPr>
        <w:t>.</w:t>
      </w:r>
      <w:r w:rsidR="00327F6F">
        <w:rPr>
          <w:b w:val="0"/>
          <w:bCs w:val="0"/>
          <w:color w:val="auto"/>
          <w:sz w:val="22"/>
          <w:szCs w:val="22"/>
        </w:rPr>
        <w:t> </w:t>
      </w:r>
      <w:r w:rsidRPr="00B07CF2">
        <w:rPr>
          <w:b w:val="0"/>
          <w:bCs w:val="0"/>
          <w:color w:val="auto"/>
          <w:sz w:val="22"/>
          <w:szCs w:val="22"/>
        </w:rPr>
        <w:t>3</w:t>
      </w:r>
      <w:r>
        <w:rPr>
          <w:b w:val="0"/>
          <w:bCs w:val="0"/>
          <w:color w:val="auto"/>
          <w:sz w:val="22"/>
          <w:szCs w:val="22"/>
        </w:rPr>
        <w:t xml:space="preserve">) </w:t>
      </w:r>
      <w:r w:rsidR="000E1FE8">
        <w:rPr>
          <w:b w:val="0"/>
          <w:bCs w:val="0"/>
          <w:color w:val="auto"/>
          <w:sz w:val="22"/>
          <w:szCs w:val="22"/>
        </w:rPr>
        <w:t>from</w:t>
      </w:r>
      <w:r>
        <w:rPr>
          <w:b w:val="0"/>
          <w:bCs w:val="0"/>
          <w:color w:val="auto"/>
          <w:sz w:val="22"/>
          <w:szCs w:val="22"/>
        </w:rPr>
        <w:t xml:space="preserve"> experiments </w:t>
      </w:r>
      <w:r w:rsidR="005C2B55">
        <w:rPr>
          <w:b w:val="0"/>
          <w:bCs w:val="0"/>
          <w:color w:val="auto"/>
          <w:sz w:val="22"/>
          <w:szCs w:val="22"/>
        </w:rPr>
        <w:t>A, B, and C</w:t>
      </w:r>
      <w:r w:rsidR="000E1FE8">
        <w:rPr>
          <w:b w:val="0"/>
          <w:bCs w:val="0"/>
          <w:color w:val="auto"/>
          <w:sz w:val="22"/>
          <w:szCs w:val="22"/>
        </w:rPr>
        <w:t xml:space="preserve"> (i.e. from the mixed growth sub-experiments)</w:t>
      </w:r>
      <w:r w:rsidR="00E42AF4">
        <w:rPr>
          <w:b w:val="0"/>
          <w:bCs w:val="0"/>
          <w:color w:val="auto"/>
          <w:sz w:val="22"/>
          <w:szCs w:val="22"/>
        </w:rPr>
        <w:t>.</w:t>
      </w:r>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ashed black lines show the prediction</w:t>
      </w:r>
      <w:r w:rsidR="00D35BFD">
        <w:rPr>
          <w:b w:val="0"/>
          <w:bCs w:val="0"/>
          <w:color w:val="auto"/>
          <w:sz w:val="22"/>
          <w:szCs w:val="22"/>
        </w:rPr>
        <w:t xml:space="preserve"> of the </w:t>
      </w:r>
      <w:r w:rsidR="00D35BFD" w:rsidRPr="00B07CF2">
        <w:rPr>
          <w:b w:val="0"/>
          <w:bCs w:val="0"/>
          <w:color w:val="auto"/>
          <w:sz w:val="22"/>
          <w:szCs w:val="22"/>
        </w:rPr>
        <w:t>exponential model</w:t>
      </w:r>
      <w:r w:rsidR="00AA2374">
        <w:rPr>
          <w:b w:val="0"/>
          <w:bCs w:val="0"/>
          <w:color w:val="auto"/>
          <w:sz w:val="22"/>
          <w:szCs w:val="22"/>
        </w:rPr>
        <w:t xml:space="preserve"> (see </w:t>
      </w:r>
      <w:r w:rsidR="00AA2374" w:rsidRPr="00AA2374">
        <w:rPr>
          <w:color w:val="auto"/>
          <w:sz w:val="22"/>
          <w:szCs w:val="22"/>
        </w:rPr>
        <w:t>Figure 2</w:t>
      </w:r>
      <w:r w:rsidR="00AA2374" w:rsidRPr="00560BED">
        <w:rPr>
          <w:b w:val="0"/>
          <w:bCs w:val="0"/>
          <w:color w:val="auto"/>
          <w:sz w:val="22"/>
          <w:szCs w:val="22"/>
        </w:rPr>
        <w:t>)</w:t>
      </w:r>
      <w:r w:rsidR="00560BED">
        <w:rPr>
          <w:b w:val="0"/>
          <w:bCs w:val="0"/>
          <w:color w:val="auto"/>
          <w:sz w:val="22"/>
          <w:szCs w:val="22"/>
        </w:rPr>
        <w:t>.</w:t>
      </w:r>
      <w:r w:rsidR="00C828BF">
        <w:rPr>
          <w:b w:val="0"/>
          <w:bCs w:val="0"/>
          <w:color w:val="auto"/>
          <w:sz w:val="22"/>
          <w:szCs w:val="22"/>
        </w:rPr>
        <w:t xml:space="preserve"> </w:t>
      </w:r>
    </w:p>
    <w:p w14:paraId="3228F3D3" w14:textId="77777777" w:rsidR="007541FE" w:rsidRPr="007541FE" w:rsidRDefault="007541FE" w:rsidP="007541FE"/>
    <w:p w14:paraId="681EC4A9" w14:textId="77777777" w:rsidR="001F7E9F" w:rsidRPr="0025589C" w:rsidRDefault="001F7E9F" w:rsidP="00C34C28">
      <w:pPr>
        <w:pStyle w:val="Heading2"/>
        <w:spacing w:line="360" w:lineRule="auto"/>
        <w:ind w:firstLine="284"/>
      </w:pPr>
      <w:r w:rsidRPr="0025589C">
        <w:t>Prediction</w:t>
      </w:r>
      <w:r w:rsidR="005B7870" w:rsidRPr="0025589C">
        <w:t xml:space="preserve"> </w:t>
      </w:r>
      <w:r w:rsidR="00C02003" w:rsidRPr="0025589C">
        <w:t>and validation</w:t>
      </w:r>
    </w:p>
    <w:p w14:paraId="7F6B6D85" w14:textId="77777777" w:rsidR="007A7F01" w:rsidRPr="00876E70" w:rsidRDefault="00C02003" w:rsidP="00C34C28">
      <w:r w:rsidRPr="00BF6B81">
        <w:rPr>
          <w:b/>
          <w:bCs/>
        </w:rPr>
        <w:t>Model prediction</w:t>
      </w:r>
      <w:r w:rsidR="00BF6B81">
        <w:rPr>
          <w:b/>
          <w:bCs/>
        </w:rPr>
        <w:t xml:space="preserve">. </w:t>
      </w:r>
      <w:r w:rsidR="002130A0">
        <w:t xml:space="preserve">We </w:t>
      </w:r>
      <w:r w:rsidRPr="0025589C">
        <w:t>solved</w:t>
      </w:r>
      <w:r w:rsidR="007F21BA" w:rsidRPr="0025589C">
        <w:t xml:space="preserve"> the </w:t>
      </w:r>
      <w:r w:rsidR="005B7870" w:rsidRPr="0025589C">
        <w:t xml:space="preserve">competition </w:t>
      </w:r>
      <w:r w:rsidR="007F21BA" w:rsidRPr="0025589C">
        <w:t>model</w:t>
      </w:r>
      <w:r w:rsidRPr="0025589C">
        <w:t xml:space="preserve"> (</w:t>
      </w:r>
      <w:proofErr w:type="spellStart"/>
      <w:r w:rsidRPr="0025589C">
        <w:t>eq</w:t>
      </w:r>
      <w:r w:rsidR="00327F6F">
        <w:t>s</w:t>
      </w:r>
      <w:proofErr w:type="spellEnd"/>
      <w:r w:rsidRPr="0025589C">
        <w:t>. 3)</w:t>
      </w:r>
      <w:r w:rsidR="002130A0" w:rsidRPr="002130A0">
        <w:t xml:space="preserve"> </w:t>
      </w:r>
      <w:r w:rsidR="002130A0">
        <w:t>using</w:t>
      </w:r>
      <w:r w:rsidR="002130A0" w:rsidRPr="0025589C">
        <w:t xml:space="preserve"> estimates of all the competition model parameters, </w:t>
      </w:r>
      <w:r w:rsidR="002130A0">
        <w:t>and</w:t>
      </w:r>
      <w:r w:rsidR="007A7F01" w:rsidRPr="0025589C">
        <w:t xml:space="preserve"> numerical integration</w:t>
      </w:r>
      <w:r w:rsidR="00D45D2D">
        <w:t xml:space="preserve"> (LSODA solver)</w:t>
      </w:r>
      <w:r w:rsidR="007A7F01" w:rsidRPr="0025589C">
        <w:t xml:space="preserve">, </w:t>
      </w:r>
      <w:r w:rsidR="00CA59A5">
        <w:t>thereby</w:t>
      </w:r>
      <w:r w:rsidR="00CA59A5" w:rsidRPr="0025589C">
        <w:t xml:space="preserve"> </w:t>
      </w:r>
      <w:r w:rsidR="007A7F01" w:rsidRPr="0025589C">
        <w:t xml:space="preserve">providing a prediction for the </w:t>
      </w:r>
      <w:r w:rsidRPr="0025589C">
        <w:t xml:space="preserve">cell </w:t>
      </w:r>
      <w:r w:rsidR="007A7F01"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w:t>
      </w:r>
      <w:r w:rsidR="007A7F01" w:rsidRPr="00876E70">
        <w:t>. From the</w:t>
      </w:r>
      <w:r w:rsidR="007F21BA" w:rsidRPr="00876E70">
        <w:t>se</w:t>
      </w:r>
      <w:r w:rsidR="007A7F01" w:rsidRPr="00876E70">
        <w:t xml:space="preserve"> predicted densities, the</w:t>
      </w:r>
      <w:r w:rsidR="00D45D2D" w:rsidRPr="00876E70">
        <w:t xml:space="preserve"> relative</w:t>
      </w:r>
      <w:r w:rsidR="007A7F01" w:rsidRPr="00876E70">
        <w:t xml:space="preserve"> frequencies of each strain over time </w:t>
      </w:r>
      <w:r w:rsidRPr="00876E70">
        <w:t>were</w:t>
      </w:r>
      <w:r w:rsidR="007A7F01" w:rsidRPr="00876E70">
        <w:t xml:space="preserve"> </w:t>
      </w:r>
      <w:r w:rsidR="007F21BA" w:rsidRPr="00876E70">
        <w:t>estimated</w:t>
      </w:r>
      <w:r w:rsidR="00BF6B81" w:rsidRPr="00876E70">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876E70">
        <w:t>.</w:t>
      </w:r>
    </w:p>
    <w:p w14:paraId="57557742" w14:textId="77777777" w:rsidR="00C828BF" w:rsidRDefault="00C02003">
      <w:r w:rsidRPr="00BF6B81">
        <w:rPr>
          <w:b/>
          <w:bCs/>
        </w:rPr>
        <w:lastRenderedPageBreak/>
        <w:t>Experimental v</w:t>
      </w:r>
      <w:r w:rsidR="007A7F01" w:rsidRPr="00BF6B81">
        <w:rPr>
          <w:b/>
          <w:bCs/>
        </w:rPr>
        <w:t>alidation</w:t>
      </w:r>
      <w:r w:rsidR="00577A2C">
        <w:rPr>
          <w:b/>
          <w:bCs/>
        </w:rPr>
        <w:t>: relative growth</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w:t>
      </w:r>
      <w:r w:rsidR="0029701E">
        <w:t xml:space="preserve">the </w:t>
      </w:r>
      <w:r w:rsidR="00D45D2D">
        <w:t xml:space="preserve">model </w:t>
      </w:r>
      <w:r w:rsidR="00D45D2D"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rsidRPr="00876E70">
        <w:t xml:space="preserve"> to experimental</w:t>
      </w:r>
      <w:r w:rsidR="00D45D2D">
        <w:t xml:space="preserve"> relative frequencies obtained </w:t>
      </w:r>
      <w:r w:rsidR="005C5B17">
        <w:t xml:space="preserve">using </w:t>
      </w:r>
      <w:r w:rsidR="00D45D2D">
        <w:t>flow cytometry from mixed culture samples</w:t>
      </w:r>
      <w:r w:rsidR="004E2D88">
        <w:t xml:space="preserve"> in the fluorescent experiments</w:t>
      </w:r>
      <w:r w:rsidR="00D45D2D">
        <w:t>. E</w:t>
      </w:r>
      <w:r w:rsidRPr="0025589C">
        <w:t xml:space="preserve">xperimental </w:t>
      </w:r>
      <w:r w:rsidR="00D45D2D">
        <w:t xml:space="preserve">results (green and red </w:t>
      </w:r>
      <w:r w:rsidR="00311B9B">
        <w:t>dots</w:t>
      </w:r>
      <w:r w:rsidR="00D45D2D">
        <w:t xml:space="preserve">) and </w:t>
      </w:r>
      <w:r w:rsidR="002A7156" w:rsidRPr="0025589C">
        <w:t xml:space="preserve">model </w:t>
      </w:r>
      <w:r w:rsidR="00001E91" w:rsidRPr="0025589C">
        <w:t>predictions</w:t>
      </w:r>
      <w:r w:rsidR="00EE3F11" w:rsidRPr="0025589C">
        <w:t xml:space="preserve"> </w:t>
      </w:r>
      <w:r w:rsidR="00D45D2D">
        <w:t>(green and red dashed lines) are shown i</w:t>
      </w:r>
      <w:r w:rsidR="00AA2374">
        <w:t xml:space="preserve">n </w:t>
      </w:r>
      <w:r w:rsidR="00AA2374">
        <w:rPr>
          <w:b/>
          <w:bCs/>
        </w:rPr>
        <w:t>Figure 5</w:t>
      </w:r>
      <w:r w:rsidR="005C5B17" w:rsidRPr="005C5B17">
        <w:t>,</w:t>
      </w:r>
      <w:r w:rsidR="005C5B17">
        <w:t xml:space="preserve"> </w:t>
      </w:r>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see</w:t>
      </w:r>
      <w:r w:rsidR="0005062D">
        <w:t xml:space="preserve"> </w:t>
      </w:r>
      <w:r w:rsidR="0005062D" w:rsidRPr="0005062D">
        <w:rPr>
          <w:b/>
          <w:bCs/>
        </w:rPr>
        <w:t xml:space="preserve">Figure </w:t>
      </w:r>
      <w:r w:rsidR="00536AAB">
        <w:rPr>
          <w:b/>
          <w:bCs/>
        </w:rPr>
        <w:t>2</w:t>
      </w:r>
      <w:r w:rsidR="00001E91" w:rsidRPr="0025589C">
        <w:t xml:space="preserve"> for details</w:t>
      </w:r>
      <w:r w:rsidR="00EE3F11" w:rsidRPr="0025589C">
        <w:t xml:space="preserve"> on the exponential model</w:t>
      </w:r>
      <w:r w:rsidR="007541FE">
        <w:t>, which effectively uses the growth rate as a proxy for fitness</w:t>
      </w:r>
      <w:r w:rsidR="007A7F01" w:rsidRPr="0025589C">
        <w:t xml:space="preserve">). </w:t>
      </w:r>
      <w:r w:rsidR="0029701E">
        <w:t>The</w:t>
      </w:r>
      <w:r w:rsidR="0029701E" w:rsidRPr="0025589C">
        <w:t xml:space="preserve"> </w:t>
      </w:r>
      <w:r w:rsidR="00EE3F11" w:rsidRPr="0025589C">
        <w:t xml:space="preserve">model </w:t>
      </w:r>
      <w:r w:rsidR="00E1616E" w:rsidRPr="0025589C">
        <w:t>perform</w:t>
      </w:r>
      <w:r w:rsidR="00CA59A5">
        <w:t>ed</w:t>
      </w:r>
      <w:r w:rsidR="00E1616E" w:rsidRPr="0025589C">
        <w:t xml:space="preserve"> well and </w:t>
      </w:r>
      <w:r w:rsidR="007A7F01" w:rsidRPr="0025589C">
        <w:t xml:space="preserve">clearly </w:t>
      </w:r>
      <w:r w:rsidR="00CA59A5" w:rsidRPr="0025589C">
        <w:t>improve</w:t>
      </w:r>
      <w:r w:rsidR="00CA59A5">
        <w:t>d</w:t>
      </w:r>
      <w:r w:rsidR="00CA59A5" w:rsidRPr="0025589C">
        <w:t xml:space="preserve"> </w:t>
      </w:r>
      <w:r w:rsidR="00581780" w:rsidRPr="0025589C">
        <w:t xml:space="preserve">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p>
    <w:p w14:paraId="04CD0735" w14:textId="77777777" w:rsidR="007541FE" w:rsidRPr="00634C42" w:rsidRDefault="007541FE"/>
    <w:p w14:paraId="489A22C4" w14:textId="77777777" w:rsidR="00F3419E" w:rsidRDefault="003D0037" w:rsidP="00634C42">
      <w:pPr>
        <w:spacing w:after="200" w:line="276" w:lineRule="auto"/>
        <w:ind w:firstLine="0"/>
        <w:jc w:val="center"/>
      </w:pPr>
      <w:r>
        <w:rPr>
          <w:noProof/>
        </w:rPr>
        <w:drawing>
          <wp:inline distT="0" distB="0" distL="0" distR="0" wp14:anchorId="720E3CCB" wp14:editId="273F3301">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2">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5C34A0FA" w14:textId="77777777" w:rsidR="00D45D2D" w:rsidRDefault="00F3419E">
      <w:pPr>
        <w:pStyle w:val="Caption"/>
        <w:spacing w:line="360" w:lineRule="auto"/>
        <w:rPr>
          <w:b w:val="0"/>
          <w:bCs w:val="0"/>
          <w:color w:val="auto"/>
          <w:sz w:val="22"/>
          <w:szCs w:val="22"/>
        </w:rPr>
      </w:pPr>
      <w:bookmarkStart w:id="5"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sidR="00C94948">
        <w:rPr>
          <w:noProof/>
          <w:color w:val="000000" w:themeColor="text1"/>
          <w:sz w:val="22"/>
          <w:szCs w:val="22"/>
        </w:rPr>
        <w:t>5</w:t>
      </w:r>
      <w:r w:rsidRPr="00F3419E">
        <w:rPr>
          <w:b w:val="0"/>
          <w:bCs w:val="0"/>
          <w:color w:val="000000" w:themeColor="text1"/>
          <w:sz w:val="22"/>
          <w:szCs w:val="22"/>
        </w:rPr>
        <w:fldChar w:fldCharType="end"/>
      </w:r>
      <w:bookmarkEnd w:id="5"/>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sidR="005C5B17">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sidR="00311B9B">
        <w:rPr>
          <w:b w:val="0"/>
          <w:bCs w:val="0"/>
          <w:color w:val="auto"/>
          <w:sz w:val="22"/>
          <w:szCs w:val="22"/>
        </w:rPr>
        <w:t>dot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relative </w:t>
      </w:r>
      <w:r w:rsidR="005C5B17" w:rsidRPr="00B07CF2">
        <w:rPr>
          <w:b w:val="0"/>
          <w:bCs w:val="0"/>
          <w:color w:val="auto"/>
          <w:sz w:val="22"/>
          <w:szCs w:val="22"/>
        </w:rPr>
        <w:t xml:space="preserve">strain </w:t>
      </w:r>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005C5B17">
        <w:rPr>
          <w:b w:val="0"/>
          <w:bCs w:val="0"/>
          <w:color w:val="auto"/>
          <w:sz w:val="22"/>
          <w:szCs w:val="22"/>
        </w:rPr>
        <w:t xml:space="preserve"> (strains 1 and 2 of each experiment)</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 xml:space="preserve">Figure </w:t>
      </w:r>
      <w:r w:rsidR="00536AAB">
        <w:rPr>
          <w:color w:val="auto"/>
          <w:sz w:val="22"/>
          <w:szCs w:val="22"/>
        </w:rPr>
        <w:t>2</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xml:space="preserve">). </w:t>
      </w:r>
    </w:p>
    <w:p w14:paraId="6A10869C" w14:textId="77777777" w:rsidR="0093604D" w:rsidRPr="0093604D" w:rsidRDefault="0093604D" w:rsidP="0093604D"/>
    <w:p w14:paraId="17090F2D" w14:textId="77777777" w:rsidR="00577A2C" w:rsidRPr="00634C42" w:rsidRDefault="00577A2C">
      <w:pPr>
        <w:rPr>
          <w:b/>
          <w:bCs/>
        </w:rPr>
      </w:pPr>
      <w:r w:rsidRPr="00BF6B81">
        <w:rPr>
          <w:b/>
          <w:bCs/>
        </w:rPr>
        <w:t>Experimental validation</w:t>
      </w:r>
      <w:r>
        <w:rPr>
          <w:b/>
          <w:bCs/>
        </w:rPr>
        <w:t>: relative fitness</w:t>
      </w:r>
      <w:r w:rsidRPr="00BF6B81">
        <w:rPr>
          <w:b/>
          <w:bCs/>
        </w:rPr>
        <w:t>.</w:t>
      </w:r>
      <w:r>
        <w:rPr>
          <w:b/>
          <w:bCs/>
        </w:rPr>
        <w:t xml:space="preserve"> </w:t>
      </w:r>
      <w:r w:rsidR="009D4A6A">
        <w:t xml:space="preserve">We </w:t>
      </w:r>
      <w:r w:rsidR="006E7346">
        <w:t>validate</w:t>
      </w:r>
      <w:r w:rsidR="009D4A6A">
        <w:t>d</w:t>
      </w:r>
      <w:r w:rsidR="006E7346">
        <w:t xml:space="preserve"> the use of this new approach for estimation of relative fitness </w:t>
      </w:r>
      <w:r w:rsidR="009D4A6A">
        <w:t xml:space="preserve">using pairs of </w:t>
      </w:r>
      <w:proofErr w:type="spellStart"/>
      <w:r w:rsidR="006E7346">
        <w:rPr>
          <w:i/>
          <w:iCs/>
        </w:rPr>
        <w:t>lacI</w:t>
      </w:r>
      <w:proofErr w:type="spellEnd"/>
      <w:r w:rsidR="006E7346">
        <w:t>+</w:t>
      </w:r>
      <w:r w:rsidR="009D4A6A">
        <w:rPr>
          <w:vertAlign w:val="subscript"/>
        </w:rPr>
        <w:t xml:space="preserve"> </w:t>
      </w:r>
      <w:r w:rsidR="009D4A6A">
        <w:t xml:space="preserve"> and </w:t>
      </w:r>
      <w:proofErr w:type="spellStart"/>
      <w:r w:rsidR="009D4A6A">
        <w:rPr>
          <w:i/>
          <w:iCs/>
        </w:rPr>
        <w:t>lacI</w:t>
      </w:r>
      <w:proofErr w:type="spellEnd"/>
      <w:r w:rsidR="009D4A6A">
        <w:t>-</w:t>
      </w:r>
      <w:r w:rsidR="009D4A6A">
        <w:rPr>
          <w:vertAlign w:val="subscript"/>
        </w:rPr>
        <w:t xml:space="preserve"> </w:t>
      </w:r>
      <w:r w:rsidR="006E7346">
        <w:t xml:space="preserve">strains. For each </w:t>
      </w:r>
      <w:r w:rsidR="009D4A6A">
        <w:t xml:space="preserve">strain </w:t>
      </w:r>
      <w:r w:rsidR="006E7346">
        <w:t xml:space="preserve">pair, growth curves were measured in </w:t>
      </w:r>
      <w:r w:rsidR="00121A11">
        <w:t xml:space="preserve">a </w:t>
      </w:r>
      <w:r w:rsidR="006E7346">
        <w:t xml:space="preserve">mono-culture, and competition experiments were conducted in </w:t>
      </w:r>
      <w:r w:rsidR="00121A11">
        <w:t xml:space="preserve">a </w:t>
      </w:r>
      <w:r w:rsidR="006E7346">
        <w:t>mixed</w:t>
      </w:r>
      <w:r w:rsidR="00121A11">
        <w:t xml:space="preserve"> </w:t>
      </w:r>
      <w:r w:rsidR="006E7346">
        <w:t xml:space="preserve">culture. </w:t>
      </w:r>
      <w:r w:rsidR="00121A11">
        <w:t>C</w:t>
      </w:r>
      <w:r w:rsidR="006E7346">
        <w:t xml:space="preserve">ompetition results </w:t>
      </w:r>
      <w:r w:rsidR="0029701E">
        <w:t xml:space="preserve">then </w:t>
      </w:r>
      <w:r w:rsidR="00121A11">
        <w:t xml:space="preserve">were predicted </w:t>
      </w:r>
      <w:r w:rsidR="006E7346">
        <w:t>from growth curve data</w:t>
      </w:r>
      <w:r w:rsidR="00121A11">
        <w:t xml:space="preserve"> and compared to experimental results</w:t>
      </w:r>
      <w:r w:rsidR="003A70A9">
        <w:t>.</w:t>
      </w:r>
      <w:r w:rsidR="00D2060D">
        <w:t xml:space="preserve"> D</w:t>
      </w:r>
      <w:r w:rsidR="00D2060D" w:rsidRPr="00872EE1">
        <w:t xml:space="preserve">ue to noise in the growth curve data, model fitting was unstable and some </w:t>
      </w:r>
      <w:r w:rsidR="00D2060D">
        <w:t xml:space="preserve">predicted </w:t>
      </w:r>
      <w:r w:rsidR="00D2060D" w:rsidRPr="00872EE1">
        <w:t>competitions resulted in no growt</w:t>
      </w:r>
      <w:r w:rsidR="00D2060D">
        <w:t xml:space="preserve">h, </w:t>
      </w:r>
      <w:r w:rsidR="00D2060D" w:rsidRPr="00872EE1">
        <w:t>or even a decrease in OD</w:t>
      </w:r>
      <w:r w:rsidR="00D2060D">
        <w:t>,</w:t>
      </w:r>
      <w:r w:rsidR="00D2060D" w:rsidRPr="00872EE1">
        <w:t xml:space="preserve"> for one strain</w:t>
      </w:r>
      <w:r w:rsidR="00D2060D">
        <w:t>;</w:t>
      </w:r>
      <w:r w:rsidR="00D2060D" w:rsidRPr="00872EE1">
        <w:t xml:space="preserve"> </w:t>
      </w:r>
      <w:r w:rsidR="00D2060D">
        <w:t>s</w:t>
      </w:r>
      <w:r w:rsidR="00D2060D" w:rsidRPr="00872EE1">
        <w:t xml:space="preserve">uch outliers </w:t>
      </w:r>
      <w:r w:rsidR="00D2060D">
        <w:t xml:space="preserve">were excluded. </w:t>
      </w:r>
      <w:r w:rsidR="006E7346" w:rsidRPr="00C34C28">
        <w:rPr>
          <w:b/>
          <w:bCs/>
        </w:rPr>
        <w:fldChar w:fldCharType="begin"/>
      </w:r>
      <w:r w:rsidR="006E7346" w:rsidRPr="00C34C28">
        <w:rPr>
          <w:b/>
          <w:bCs/>
        </w:rPr>
        <w:instrText xml:space="preserve"> REF _Ref529887764 \h </w:instrText>
      </w:r>
      <w:r w:rsidR="00390455">
        <w:rPr>
          <w:b/>
          <w:bCs/>
        </w:rPr>
        <w:instrText xml:space="preserve"> \* MERGEFORMAT </w:instrText>
      </w:r>
      <w:r w:rsidR="006E7346" w:rsidRPr="00C34C28">
        <w:rPr>
          <w:b/>
          <w:bCs/>
        </w:rPr>
      </w:r>
      <w:r w:rsidR="006E7346" w:rsidRPr="00C34C28">
        <w:rPr>
          <w:b/>
          <w:bCs/>
        </w:rPr>
        <w:fldChar w:fldCharType="separate"/>
      </w:r>
      <w:r w:rsidR="006E7346" w:rsidRPr="00C34C28">
        <w:rPr>
          <w:b/>
          <w:bCs/>
          <w:color w:val="000000" w:themeColor="text1"/>
          <w:sz w:val="22"/>
          <w:szCs w:val="22"/>
        </w:rPr>
        <w:t>Figure 6</w:t>
      </w:r>
      <w:r w:rsidR="006E7346" w:rsidRPr="00C34C28">
        <w:rPr>
          <w:b/>
          <w:bCs/>
        </w:rPr>
        <w:fldChar w:fldCharType="end"/>
      </w:r>
      <w:r w:rsidR="006E7346">
        <w:t xml:space="preserve"> compares relative fitness of </w:t>
      </w:r>
      <w:proofErr w:type="spellStart"/>
      <w:r w:rsidR="006E7346">
        <w:rPr>
          <w:i/>
          <w:iCs/>
        </w:rPr>
        <w:t>lacI</w:t>
      </w:r>
      <w:proofErr w:type="spellEnd"/>
      <w:r w:rsidR="006E7346">
        <w:rPr>
          <w:i/>
          <w:iCs/>
        </w:rPr>
        <w:t>-</w:t>
      </w:r>
      <w:r w:rsidR="006E7346">
        <w:t xml:space="preserve"> mutant</w:t>
      </w:r>
      <w:r w:rsidR="00582614">
        <w:t>s</w:t>
      </w:r>
      <w:r w:rsidR="006E7346">
        <w:t xml:space="preserve"> from competition experiments (filled circles) and from predicted competition results (open circles) in </w:t>
      </w:r>
      <w:r w:rsidR="00121A11">
        <w:t xml:space="preserve">eight </w:t>
      </w:r>
      <w:r w:rsidR="006E7346">
        <w:t>strains.</w:t>
      </w:r>
      <w:r w:rsidR="00872EE1">
        <w:t xml:space="preserve"> Clearly, estimates from </w:t>
      </w:r>
      <w:r w:rsidR="00121A11">
        <w:t xml:space="preserve">experiments and </w:t>
      </w:r>
      <w:r w:rsidR="00872EE1">
        <w:t xml:space="preserve">model </w:t>
      </w:r>
      <w:r w:rsidR="00121A11">
        <w:t xml:space="preserve">predictions </w:t>
      </w:r>
      <w:r w:rsidR="00872EE1">
        <w:t>are very similar.</w:t>
      </w:r>
    </w:p>
    <w:p w14:paraId="5197F887" w14:textId="77777777" w:rsidR="00577A2C" w:rsidRPr="00577A2C" w:rsidRDefault="00577A2C" w:rsidP="00C34C28">
      <w:pPr>
        <w:ind w:firstLine="0"/>
      </w:pPr>
    </w:p>
    <w:p w14:paraId="4E264250" w14:textId="737B904B" w:rsidR="00577A2C" w:rsidRDefault="008263B6" w:rsidP="00C34C28">
      <w:pPr>
        <w:keepNext/>
        <w:jc w:val="center"/>
      </w:pPr>
      <w:r>
        <w:rPr>
          <w:noProof/>
        </w:rPr>
        <w:lastRenderedPageBreak/>
        <w:drawing>
          <wp:inline distT="0" distB="0" distL="0" distR="0" wp14:anchorId="665B7E3C" wp14:editId="0C041B3F">
            <wp:extent cx="3196425" cy="2130950"/>
            <wp:effectExtent l="0" t="0" r="444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Fitness.png"/>
                    <pic:cNvPicPr/>
                  </pic:nvPicPr>
                  <pic:blipFill>
                    <a:blip r:embed="rId13"/>
                    <a:stretch>
                      <a:fillRect/>
                    </a:stretch>
                  </pic:blipFill>
                  <pic:spPr>
                    <a:xfrm>
                      <a:off x="0" y="0"/>
                      <a:ext cx="3208240" cy="2138827"/>
                    </a:xfrm>
                    <a:prstGeom prst="rect">
                      <a:avLst/>
                    </a:prstGeom>
                  </pic:spPr>
                </pic:pic>
              </a:graphicData>
            </a:graphic>
          </wp:inline>
        </w:drawing>
      </w:r>
    </w:p>
    <w:p w14:paraId="2CCAC6CA" w14:textId="504904AA" w:rsidR="005E07AB" w:rsidRDefault="00577A2C" w:rsidP="00ED3476">
      <w:pPr>
        <w:pStyle w:val="Caption"/>
        <w:rPr>
          <w:b w:val="0"/>
          <w:bCs w:val="0"/>
          <w:color w:val="000000" w:themeColor="text1"/>
          <w:sz w:val="22"/>
          <w:szCs w:val="22"/>
        </w:rPr>
      </w:pPr>
      <w:bookmarkStart w:id="6"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00C94948">
        <w:rPr>
          <w:noProof/>
          <w:color w:val="000000" w:themeColor="text1"/>
          <w:sz w:val="22"/>
          <w:szCs w:val="22"/>
        </w:rPr>
        <w:t>6</w:t>
      </w:r>
      <w:r w:rsidRPr="00C34C28">
        <w:rPr>
          <w:color w:val="000000" w:themeColor="text1"/>
          <w:sz w:val="22"/>
          <w:szCs w:val="22"/>
        </w:rPr>
        <w:fldChar w:fldCharType="end"/>
      </w:r>
      <w:bookmarkEnd w:id="6"/>
      <w:r>
        <w:rPr>
          <w:color w:val="000000" w:themeColor="text1"/>
          <w:sz w:val="22"/>
          <w:szCs w:val="22"/>
        </w:rPr>
        <w:t xml:space="preserve">. </w:t>
      </w:r>
      <w:r w:rsidR="001C0C2F">
        <w:rPr>
          <w:color w:val="000000" w:themeColor="text1"/>
          <w:sz w:val="22"/>
          <w:szCs w:val="22"/>
        </w:rPr>
        <w:t>Predicting relative f</w:t>
      </w:r>
      <w:r>
        <w:rPr>
          <w:color w:val="000000" w:themeColor="text1"/>
          <w:sz w:val="22"/>
          <w:szCs w:val="22"/>
        </w:rPr>
        <w:t>itness</w:t>
      </w:r>
      <w:r w:rsidR="001C0C2F">
        <w:rPr>
          <w:color w:val="000000" w:themeColor="text1"/>
          <w:sz w:val="22"/>
          <w:szCs w:val="22"/>
        </w:rPr>
        <w:t>.</w:t>
      </w:r>
      <w:r w:rsidR="00872EE1">
        <w:rPr>
          <w:color w:val="000000" w:themeColor="text1"/>
          <w:sz w:val="22"/>
          <w:szCs w:val="22"/>
        </w:rPr>
        <w:t xml:space="preserve"> </w:t>
      </w:r>
      <w:r w:rsidR="00872EE1">
        <w:rPr>
          <w:b w:val="0"/>
          <w:bCs w:val="0"/>
          <w:color w:val="000000" w:themeColor="text1"/>
          <w:sz w:val="22"/>
          <w:szCs w:val="22"/>
        </w:rPr>
        <w:t xml:space="preserve">Filled circles show experimentally estimated fitness of </w:t>
      </w:r>
      <w:proofErr w:type="spellStart"/>
      <w:r w:rsidR="00872EE1">
        <w:rPr>
          <w:b w:val="0"/>
          <w:bCs w:val="0"/>
          <w:i/>
          <w:iCs/>
          <w:color w:val="000000" w:themeColor="text1"/>
          <w:sz w:val="22"/>
          <w:szCs w:val="22"/>
        </w:rPr>
        <w:t>lacI</w:t>
      </w:r>
      <w:proofErr w:type="spellEnd"/>
      <w:r w:rsidR="00872EE1">
        <w:rPr>
          <w:b w:val="0"/>
          <w:bCs w:val="0"/>
          <w:i/>
          <w:iCs/>
          <w:color w:val="000000" w:themeColor="text1"/>
          <w:sz w:val="22"/>
          <w:szCs w:val="22"/>
        </w:rPr>
        <w:t>-</w:t>
      </w:r>
      <w:r w:rsidR="00872EE1">
        <w:rPr>
          <w:b w:val="0"/>
          <w:bCs w:val="0"/>
          <w:color w:val="000000" w:themeColor="text1"/>
          <w:sz w:val="22"/>
          <w:szCs w:val="22"/>
        </w:rPr>
        <w:t xml:space="preserve"> mutants relative to </w:t>
      </w:r>
      <w:proofErr w:type="spellStart"/>
      <w:r w:rsidR="00872EE1">
        <w:rPr>
          <w:b w:val="0"/>
          <w:bCs w:val="0"/>
          <w:i/>
          <w:iCs/>
          <w:color w:val="000000" w:themeColor="text1"/>
          <w:sz w:val="22"/>
          <w:szCs w:val="22"/>
        </w:rPr>
        <w:t>lacI</w:t>
      </w:r>
      <w:proofErr w:type="spellEnd"/>
      <w:r w:rsidR="00872EE1">
        <w:rPr>
          <w:b w:val="0"/>
          <w:bCs w:val="0"/>
          <w:i/>
          <w:iCs/>
          <w:color w:val="000000" w:themeColor="text1"/>
          <w:sz w:val="22"/>
          <w:szCs w:val="22"/>
        </w:rPr>
        <w:t>+</w:t>
      </w:r>
      <w:r w:rsidR="00872EE1">
        <w:rPr>
          <w:b w:val="0"/>
          <w:bCs w:val="0"/>
          <w:color w:val="000000" w:themeColor="text1"/>
          <w:sz w:val="22"/>
          <w:szCs w:val="22"/>
          <w:vertAlign w:val="subscript"/>
        </w:rPr>
        <w:t xml:space="preserve"> </w:t>
      </w:r>
      <w:r w:rsidR="00585CA6">
        <w:rPr>
          <w:b w:val="0"/>
          <w:bCs w:val="0"/>
          <w:color w:val="000000" w:themeColor="text1"/>
          <w:sz w:val="22"/>
          <w:szCs w:val="22"/>
        </w:rPr>
        <w:t xml:space="preserve">wildtypes </w:t>
      </w:r>
      <w:r w:rsidR="00872EE1">
        <w:rPr>
          <w:b w:val="0"/>
          <w:bCs w:val="0"/>
          <w:color w:val="000000" w:themeColor="text1"/>
          <w:sz w:val="22"/>
          <w:szCs w:val="22"/>
        </w:rPr>
        <w:t xml:space="preserve">for </w:t>
      </w:r>
      <w:r w:rsidR="006A7717">
        <w:rPr>
          <w:b w:val="0"/>
          <w:bCs w:val="0"/>
          <w:color w:val="000000" w:themeColor="text1"/>
          <w:sz w:val="22"/>
          <w:szCs w:val="22"/>
        </w:rPr>
        <w:t>eight</w:t>
      </w:r>
      <w:r w:rsidR="00872EE1">
        <w:rPr>
          <w:b w:val="0"/>
          <w:bCs w:val="0"/>
          <w:color w:val="000000" w:themeColor="text1"/>
          <w:sz w:val="22"/>
          <w:szCs w:val="22"/>
        </w:rPr>
        <w:t xml:space="preserve"> different </w:t>
      </w:r>
      <w:r w:rsidR="00872EE1" w:rsidRPr="00C34C28">
        <w:rPr>
          <w:b w:val="0"/>
          <w:bCs w:val="0"/>
          <w:i/>
          <w:iCs/>
          <w:color w:val="000000" w:themeColor="text1"/>
          <w:sz w:val="22"/>
          <w:szCs w:val="22"/>
        </w:rPr>
        <w:t>E. coli</w:t>
      </w:r>
      <w:r w:rsidR="00872EE1">
        <w:rPr>
          <w:b w:val="0"/>
          <w:bCs w:val="0"/>
          <w:color w:val="000000" w:themeColor="text1"/>
          <w:sz w:val="22"/>
          <w:szCs w:val="22"/>
        </w:rPr>
        <w:t xml:space="preserve"> strains</w:t>
      </w:r>
      <w:r w:rsidR="006A7717">
        <w:rPr>
          <w:b w:val="0"/>
          <w:bCs w:val="0"/>
          <w:color w:val="000000" w:themeColor="text1"/>
          <w:sz w:val="22"/>
          <w:szCs w:val="22"/>
        </w:rPr>
        <w:t xml:space="preserve"> (strain identifiers on x-ax</w:t>
      </w:r>
      <w:r w:rsidR="003A70A9">
        <w:rPr>
          <w:b w:val="0"/>
          <w:bCs w:val="0"/>
          <w:color w:val="000000" w:themeColor="text1"/>
          <w:sz w:val="22"/>
          <w:szCs w:val="22"/>
        </w:rPr>
        <w:t>i</w:t>
      </w:r>
      <w:r w:rsidR="006A7717">
        <w:rPr>
          <w:b w:val="0"/>
          <w:bCs w:val="0"/>
          <w:color w:val="000000" w:themeColor="text1"/>
          <w:sz w:val="22"/>
          <w:szCs w:val="22"/>
        </w:rPr>
        <w:t xml:space="preserve">s) </w:t>
      </w:r>
      <w:r w:rsidR="00872EE1">
        <w:rPr>
          <w:b w:val="0"/>
          <w:bCs w:val="0"/>
          <w:color w:val="000000" w:themeColor="text1"/>
          <w:sz w:val="22"/>
          <w:szCs w:val="22"/>
        </w:rPr>
        <w:t xml:space="preserve">. Open circles show relative fitness </w:t>
      </w:r>
      <w:r w:rsidR="00437EAD">
        <w:rPr>
          <w:b w:val="0"/>
          <w:bCs w:val="0"/>
          <w:color w:val="000000" w:themeColor="text1"/>
          <w:sz w:val="22"/>
          <w:szCs w:val="22"/>
        </w:rPr>
        <w:t>(</w:t>
      </w:r>
      <w:r w:rsidR="00437EAD">
        <w:rPr>
          <w:b w:val="0"/>
          <w:bCs w:val="0"/>
          <w:color w:val="000000" w:themeColor="text1"/>
          <w:sz w:val="22"/>
          <w:szCs w:val="22"/>
        </w:rPr>
        <w:t>eq. 4</w:t>
      </w:r>
      <w:r w:rsidR="00437EAD">
        <w:rPr>
          <w:b w:val="0"/>
          <w:bCs w:val="0"/>
          <w:color w:val="000000" w:themeColor="text1"/>
          <w:sz w:val="22"/>
          <w:szCs w:val="22"/>
        </w:rPr>
        <w:t>) calculated</w:t>
      </w:r>
      <w:r w:rsidR="00872EE1">
        <w:rPr>
          <w:b w:val="0"/>
          <w:bCs w:val="0"/>
          <w:color w:val="000000" w:themeColor="text1"/>
          <w:sz w:val="22"/>
          <w:szCs w:val="22"/>
        </w:rPr>
        <w:t xml:space="preserve"> from relative growth</w:t>
      </w:r>
      <w:r w:rsidR="00A07C51">
        <w:rPr>
          <w:b w:val="0"/>
          <w:bCs w:val="0"/>
          <w:color w:val="000000" w:themeColor="text1"/>
          <w:sz w:val="22"/>
          <w:szCs w:val="22"/>
        </w:rPr>
        <w:t>, which was</w:t>
      </w:r>
      <w:r w:rsidR="00872EE1">
        <w:rPr>
          <w:b w:val="0"/>
          <w:bCs w:val="0"/>
          <w:color w:val="000000" w:themeColor="text1"/>
          <w:sz w:val="22"/>
          <w:szCs w:val="22"/>
        </w:rPr>
        <w:t xml:space="preserve"> predicted by our </w:t>
      </w:r>
      <w:r w:rsidR="00A07C51">
        <w:rPr>
          <w:b w:val="0"/>
          <w:bCs w:val="0"/>
          <w:color w:val="000000" w:themeColor="text1"/>
          <w:sz w:val="22"/>
          <w:szCs w:val="22"/>
        </w:rPr>
        <w:t xml:space="preserve">computational </w:t>
      </w:r>
      <w:r w:rsidR="00872EE1">
        <w:rPr>
          <w:b w:val="0"/>
          <w:bCs w:val="0"/>
          <w:color w:val="000000" w:themeColor="text1"/>
          <w:sz w:val="22"/>
          <w:szCs w:val="22"/>
        </w:rPr>
        <w:t>approach</w:t>
      </w:r>
      <w:r w:rsidR="00A07C51">
        <w:rPr>
          <w:b w:val="0"/>
          <w:bCs w:val="0"/>
          <w:color w:val="000000" w:themeColor="text1"/>
          <w:sz w:val="22"/>
          <w:szCs w:val="22"/>
        </w:rPr>
        <w:t xml:space="preserve"> using only mono-culture growth curve data</w:t>
      </w:r>
      <w:bookmarkStart w:id="7" w:name="_GoBack"/>
      <w:bookmarkEnd w:id="7"/>
      <w:r w:rsidR="006A7717">
        <w:rPr>
          <w:b w:val="0"/>
          <w:bCs w:val="0"/>
          <w:color w:val="000000" w:themeColor="text1"/>
          <w:sz w:val="22"/>
          <w:szCs w:val="22"/>
        </w:rPr>
        <w:t>.</w:t>
      </w:r>
      <w:r w:rsidR="00872EE1">
        <w:rPr>
          <w:b w:val="0"/>
          <w:bCs w:val="0"/>
          <w:color w:val="000000" w:themeColor="text1"/>
          <w:sz w:val="22"/>
          <w:szCs w:val="22"/>
        </w:rPr>
        <w:t xml:space="preserve"> Errors bars show 95% confidence intervals.</w:t>
      </w:r>
    </w:p>
    <w:p w14:paraId="7A38F10C" w14:textId="77777777" w:rsidR="004E5529" w:rsidRPr="00C34C28" w:rsidRDefault="004E5529" w:rsidP="00C34C28">
      <w:pPr>
        <w:rPr>
          <w:b/>
          <w:bCs/>
        </w:rPr>
      </w:pPr>
    </w:p>
    <w:p w14:paraId="75844601" w14:textId="77777777" w:rsidR="004E2D88" w:rsidRPr="00634C42" w:rsidRDefault="004E2D88" w:rsidP="004E2D88">
      <w:pPr>
        <w:pStyle w:val="Heading2"/>
        <w:spacing w:line="360" w:lineRule="auto"/>
        <w:ind w:firstLine="284"/>
      </w:pPr>
      <w:r w:rsidRPr="00634C42">
        <w:t xml:space="preserve">Application: estimating the fitness cost of expressing the </w:t>
      </w:r>
      <w:r w:rsidRPr="00634C42">
        <w:rPr>
          <w:i/>
          <w:iCs/>
        </w:rPr>
        <w:t>lac</w:t>
      </w:r>
      <w:r w:rsidRPr="00634C42">
        <w:t xml:space="preserve"> operon</w:t>
      </w:r>
    </w:p>
    <w:p w14:paraId="6E7E7CE3" w14:textId="77777777" w:rsidR="004C78E5" w:rsidRDefault="00EA764C">
      <w:r>
        <w:t xml:space="preserve">We </w:t>
      </w:r>
      <w:del w:id="8" w:author="Judith Berman" w:date="2018-12-20T22:07:00Z">
        <w:r w:rsidR="00383DE1" w:rsidDel="0029701E">
          <w:delText xml:space="preserve">now </w:delText>
        </w:r>
      </w:del>
      <w:ins w:id="9" w:author="Judith Berman" w:date="2018-12-20T22:07:00Z">
        <w:r w:rsidR="0029701E">
          <w:t xml:space="preserve">then </w:t>
        </w:r>
      </w:ins>
      <w:del w:id="10" w:author="Judith Berman" w:date="2018-12-20T22:07:00Z">
        <w:r w:rsidDel="0029701E">
          <w:delText>turn our attention to</w:delText>
        </w:r>
      </w:del>
      <w:ins w:id="11" w:author="Judith Berman" w:date="2018-12-20T22:07:00Z">
        <w:r w:rsidR="0029701E">
          <w:t>tested</w:t>
        </w:r>
      </w:ins>
      <w:r>
        <w:t xml:space="preserve"> an application of </w:t>
      </w:r>
      <w:del w:id="12" w:author="Judith Berman" w:date="2018-12-20T22:07:00Z">
        <w:r w:rsidDel="0029701E">
          <w:delText>our</w:delText>
        </w:r>
        <w:r w:rsidR="00383DE1" w:rsidDel="0029701E">
          <w:delText xml:space="preserve"> </w:delText>
        </w:r>
      </w:del>
      <w:r w:rsidR="0029701E">
        <w:t xml:space="preserve">the </w:t>
      </w:r>
      <w:r w:rsidR="00383DE1">
        <w:t>computational</w:t>
      </w:r>
      <w:r>
        <w:t xml:space="preserve"> </w:t>
      </w:r>
      <w:r w:rsidR="00383DE1">
        <w:t>approach. Specifically, we estimat</w:t>
      </w:r>
      <w:r w:rsidR="0029701E">
        <w:t>ed</w:t>
      </w:r>
      <w:r w:rsidR="00383DE1">
        <w:t xml:space="preserve"> </w:t>
      </w:r>
      <w:r w:rsidR="003F0C07">
        <w:t xml:space="preserve">the relative fitness cost of expressing the </w:t>
      </w:r>
      <w:r w:rsidR="003F0C07">
        <w:rPr>
          <w:i/>
          <w:iCs/>
        </w:rPr>
        <w:t>lac</w:t>
      </w:r>
      <w:r w:rsidR="003F0C07">
        <w:t xml:space="preserve"> </w:t>
      </w:r>
      <w:r w:rsidR="006A7717">
        <w:t>operon</w:t>
      </w:r>
      <w:r w:rsidR="00383DE1">
        <w:t xml:space="preserve"> in strains of </w:t>
      </w:r>
      <w:r w:rsidR="00383DE1">
        <w:rPr>
          <w:i/>
          <w:iCs/>
        </w:rPr>
        <w:t xml:space="preserve">E. coli </w:t>
      </w:r>
      <w:r w:rsidR="00383DE1">
        <w:t xml:space="preserve">that </w:t>
      </w:r>
      <w:r w:rsidR="000A41F9">
        <w:t>evolved</w:t>
      </w:r>
      <w:r w:rsidR="0062178F">
        <w:t xml:space="preserve"> in a series of distinct </w:t>
      </w:r>
      <w:r w:rsidR="007F2AA6">
        <w:t>lactose-</w:t>
      </w:r>
      <w:r w:rsidR="0062178F">
        <w:t xml:space="preserve">containing environments </w:t>
      </w:r>
      <w:r w:rsidR="00383DE1">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383DE1">
        <w:fldChar w:fldCharType="separate"/>
      </w:r>
      <w:r w:rsidR="00DB2152" w:rsidRPr="00DB2152">
        <w:rPr>
          <w:noProof/>
        </w:rPr>
        <w:t>(14)</w:t>
      </w:r>
      <w:r w:rsidR="00383DE1">
        <w:fldChar w:fldCharType="end"/>
      </w:r>
      <w:r w:rsidR="00383DE1">
        <w:t xml:space="preserve">. Experimental estimation of relative fitness requires </w:t>
      </w:r>
      <w:r w:rsidR="0029701E">
        <w:t xml:space="preserve">that </w:t>
      </w:r>
      <w:r w:rsidR="003F0C07">
        <w:t xml:space="preserve">isogenic strains with different expression levels </w:t>
      </w:r>
      <w:r w:rsidR="0029701E">
        <w:t xml:space="preserve">be grown together </w:t>
      </w:r>
      <w:r w:rsidR="003F0C07">
        <w:t xml:space="preserve">in </w:t>
      </w:r>
      <w:r w:rsidR="006A7717">
        <w:t xml:space="preserve">a </w:t>
      </w:r>
      <w:r w:rsidR="003F0C07">
        <w:t>mixed culture</w:t>
      </w:r>
      <w:r w:rsidR="00383DE1">
        <w:t>. M</w:t>
      </w:r>
      <w:r w:rsidR="003F0C07">
        <w:t xml:space="preserve">anipulation of the expression level is done by changing </w:t>
      </w:r>
      <w:r w:rsidR="000A41F9">
        <w:t xml:space="preserve">either </w:t>
      </w:r>
      <w:r w:rsidR="003F0C07">
        <w:t xml:space="preserve">the genotype or </w:t>
      </w:r>
      <w:r w:rsidR="0062178F">
        <w:t xml:space="preserve">the environmental concentration of </w:t>
      </w:r>
      <w:r w:rsidR="0029701E">
        <w:t xml:space="preserve">an </w:t>
      </w:r>
      <w:r w:rsidR="0062178F">
        <w:t>inducer</w:t>
      </w:r>
      <w:r w:rsidR="003F0C07">
        <w:t xml:space="preserve">. </w:t>
      </w:r>
      <w:r w:rsidR="00304A81">
        <w:t xml:space="preserve">Caveats include potential </w:t>
      </w:r>
      <w:r w:rsidR="003F0C07">
        <w:t xml:space="preserve">pleiotropic effects </w:t>
      </w:r>
      <w:r w:rsidR="00304A81">
        <w:t xml:space="preserve">of gene deletions </w:t>
      </w:r>
      <w:r w:rsidR="003F0C07">
        <w:t xml:space="preserve">on fitness, and </w:t>
      </w:r>
      <w:r w:rsidR="00304A81">
        <w:t xml:space="preserve">the homogeneous </w:t>
      </w:r>
      <w:r w:rsidR="003425C4">
        <w:t xml:space="preserve">inducer </w:t>
      </w:r>
      <w:r w:rsidR="003F0C07">
        <w:t xml:space="preserve">concentrations </w:t>
      </w:r>
      <w:r w:rsidR="00304A81">
        <w:t xml:space="preserve">present in the </w:t>
      </w:r>
      <w:r w:rsidR="003F0C07">
        <w:t>shared environment</w:t>
      </w:r>
      <w:r w:rsidR="00304A81">
        <w:t xml:space="preserve"> of a mixed culture</w:t>
      </w:r>
      <w:r w:rsidR="003F0C07">
        <w:t xml:space="preserve">. </w:t>
      </w:r>
    </w:p>
    <w:p w14:paraId="0589F94B" w14:textId="77777777" w:rsidR="00C94948" w:rsidRDefault="003F0C07">
      <w:r>
        <w:t>To resolve this</w:t>
      </w:r>
      <w:r w:rsidR="00383DE1">
        <w:t xml:space="preserve"> problem</w:t>
      </w:r>
      <w:r>
        <w:t xml:space="preserve"> and </w:t>
      </w:r>
      <w:r w:rsidR="007F2AA6">
        <w:t xml:space="preserve">to </w:t>
      </w:r>
      <w:r>
        <w:t>estimat</w:t>
      </w:r>
      <w:r w:rsidR="00383DE1">
        <w:t xml:space="preserve">e </w:t>
      </w:r>
      <w:r w:rsidR="006A7717">
        <w:t>the</w:t>
      </w:r>
      <w:r>
        <w:t xml:space="preserve"> fitness cost of</w:t>
      </w:r>
      <w:r w:rsidR="00383DE1">
        <w:t xml:space="preserve"> expressing the </w:t>
      </w:r>
      <w:r>
        <w:rPr>
          <w:i/>
          <w:iCs/>
        </w:rPr>
        <w:t>lac</w:t>
      </w:r>
      <w:r>
        <w:t xml:space="preserve"> </w:t>
      </w:r>
      <w:r w:rsidR="00383DE1">
        <w:t>operon</w:t>
      </w:r>
      <w:r>
        <w:t xml:space="preserve">, growth curves </w:t>
      </w:r>
      <w:r w:rsidR="007F2AA6">
        <w:t xml:space="preserve">of </w:t>
      </w:r>
      <w:proofErr w:type="spellStart"/>
      <w:r w:rsidR="007F2AA6">
        <w:rPr>
          <w:i/>
          <w:iCs/>
        </w:rPr>
        <w:t>lacI</w:t>
      </w:r>
      <w:proofErr w:type="spellEnd"/>
      <w:r w:rsidR="007F2AA6">
        <w:rPr>
          <w:i/>
          <w:iCs/>
        </w:rPr>
        <w:t xml:space="preserve">+ </w:t>
      </w:r>
      <w:r w:rsidR="007F2AA6">
        <w:t xml:space="preserve">strains </w:t>
      </w:r>
      <w:r>
        <w:t xml:space="preserve">were measured in mono-culture with </w:t>
      </w:r>
      <w:r w:rsidR="00DC0A28">
        <w:t xml:space="preserve">and without </w:t>
      </w:r>
      <w:r>
        <w:t>IPTG</w:t>
      </w:r>
      <w:r w:rsidR="00584403">
        <w:t xml:space="preserve"> </w:t>
      </w:r>
      <w:commentRangeStart w:id="13"/>
      <w:r w:rsidR="00584403">
        <w:t>(</w:t>
      </w:r>
      <w:r w:rsidR="00584403" w:rsidRPr="003F0C07">
        <w:t>Isopropyl-</w:t>
      </w:r>
      <w:r w:rsidR="00584403">
        <w:rPr>
          <w:lang w:val="el-GR"/>
        </w:rPr>
        <w:t>β</w:t>
      </w:r>
      <w:r w:rsidR="00584403" w:rsidRPr="003F0C07">
        <w:t>-D-</w:t>
      </w:r>
      <w:proofErr w:type="spellStart"/>
      <w:r w:rsidR="00584403" w:rsidRPr="003F0C07">
        <w:t>thiogalactoside</w:t>
      </w:r>
      <w:proofErr w:type="spellEnd"/>
      <w:r w:rsidR="00584403">
        <w:t xml:space="preserve">), </w:t>
      </w:r>
      <w:r w:rsidR="00584403" w:rsidRPr="003F0C07">
        <w:t>a molecular analog of allolactose</w:t>
      </w:r>
      <w:r w:rsidR="00383DE1">
        <w:t xml:space="preserve"> </w:t>
      </w:r>
      <w:r w:rsidR="00584403">
        <w:t xml:space="preserve">that induces the </w:t>
      </w:r>
      <w:r w:rsidR="00584403" w:rsidRPr="00ED3476">
        <w:rPr>
          <w:i/>
          <w:iCs/>
        </w:rPr>
        <w:t>lac</w:t>
      </w:r>
      <w:r w:rsidR="00584403">
        <w:t xml:space="preserve"> operon </w:t>
      </w:r>
      <w:r w:rsidR="00383DE1">
        <w:t>(experiments</w:t>
      </w:r>
      <w:r w:rsidR="003F6167">
        <w:t xml:space="preserve"> were similar to the </w:t>
      </w:r>
      <w:proofErr w:type="spellStart"/>
      <w:r w:rsidR="003F6167">
        <w:rPr>
          <w:i/>
          <w:iCs/>
        </w:rPr>
        <w:t>lacI</w:t>
      </w:r>
      <w:proofErr w:type="spellEnd"/>
      <w:r w:rsidR="003F6167">
        <w:rPr>
          <w:i/>
          <w:iCs/>
        </w:rPr>
        <w:t xml:space="preserve"> experiments</w:t>
      </w:r>
      <w:r w:rsidR="003F6167">
        <w:t xml:space="preserve"> used for </w:t>
      </w:r>
      <w:r w:rsidR="007F2AA6">
        <w:t xml:space="preserve">experimental </w:t>
      </w:r>
      <w:r w:rsidR="003F6167">
        <w:t>validation</w:t>
      </w:r>
      <w:r w:rsidR="007F2AA6">
        <w:t>, see above</w:t>
      </w:r>
      <w:r w:rsidR="003F6167">
        <w:t>)</w:t>
      </w:r>
      <w:commentRangeEnd w:id="13"/>
      <w:r w:rsidR="00304A81">
        <w:rPr>
          <w:rStyle w:val="CommentReference"/>
        </w:rPr>
        <w:commentReference w:id="13"/>
      </w:r>
      <w:r w:rsidR="00383DE1">
        <w:t xml:space="preserve">. </w:t>
      </w:r>
      <w:r w:rsidR="00304A81">
        <w:t>The mono</w:t>
      </w:r>
      <w:r w:rsidR="00DB5DBA">
        <w:t>-</w:t>
      </w:r>
      <w:r w:rsidR="00304A81">
        <w:t xml:space="preserve">culture </w:t>
      </w:r>
      <w:r w:rsidR="00DC0A28">
        <w:t xml:space="preserve">growth curves were used to predict growth in </w:t>
      </w:r>
      <w:r w:rsidR="006A7717">
        <w:t xml:space="preserve">a </w:t>
      </w:r>
      <w:r w:rsidR="00DC0A28">
        <w:t>mixed</w:t>
      </w:r>
      <w:r w:rsidR="006A7717">
        <w:t xml:space="preserve"> </w:t>
      </w:r>
      <w:r w:rsidR="00DC0A28">
        <w:t xml:space="preserve">culture and </w:t>
      </w:r>
      <w:r w:rsidR="003425C4">
        <w:t xml:space="preserve">then to </w:t>
      </w:r>
      <w:r w:rsidR="00DC0A28">
        <w:t>estimate</w:t>
      </w:r>
      <w:r w:rsidR="00C94948">
        <w:t xml:space="preserve"> the</w:t>
      </w:r>
      <w:r w:rsidR="00DC0A28">
        <w:t xml:space="preserve"> fitness </w:t>
      </w:r>
      <w:r w:rsidR="00C94948">
        <w:t xml:space="preserve">cost of growth with IPTG relative to growth without IPTG. </w:t>
      </w:r>
      <w:r w:rsidR="00304A81">
        <w:t>We tested</w:t>
      </w:r>
      <w:r w:rsidR="00C94948">
        <w:t xml:space="preserve"> multiple IPTG concentrations and multiple strains, </w:t>
      </w:r>
      <w:r w:rsidR="00304A81">
        <w:t xml:space="preserve">and also collected </w:t>
      </w:r>
      <w:r w:rsidR="00C94948" w:rsidRPr="00C94948">
        <w:rPr>
          <w:i/>
          <w:iCs/>
        </w:rPr>
        <w:t>lac</w:t>
      </w:r>
      <w:r w:rsidR="00C94948">
        <w:t xml:space="preserve"> </w:t>
      </w:r>
      <w:r w:rsidR="00C94948" w:rsidRPr="00C94948">
        <w:t>expression</w:t>
      </w:r>
      <w:r w:rsidR="00C94948">
        <w:t xml:space="preserve"> measurements, </w:t>
      </w:r>
      <w:r w:rsidR="00304A81">
        <w:t>which</w:t>
      </w:r>
      <w:r w:rsidR="00C94948">
        <w:t xml:space="preserve"> provided cost-expression curves for the </w:t>
      </w:r>
      <w:r w:rsidR="00C94948">
        <w:rPr>
          <w:i/>
          <w:iCs/>
        </w:rPr>
        <w:t>lac</w:t>
      </w:r>
      <w:r w:rsidR="00C94948">
        <w:t xml:space="preserve"> operon</w:t>
      </w:r>
      <w:r w:rsidR="006A7717">
        <w:t xml:space="preserve"> (</w:t>
      </w:r>
      <w:r w:rsidR="00660A13" w:rsidRPr="00C34C28">
        <w:rPr>
          <w:b/>
          <w:bCs/>
        </w:rPr>
        <w:fldChar w:fldCharType="begin"/>
      </w:r>
      <w:r w:rsidR="00660A13" w:rsidRPr="00C34C28">
        <w:rPr>
          <w:b/>
          <w:bCs/>
        </w:rPr>
        <w:instrText xml:space="preserve"> REF _Ref529890310 \h </w:instrText>
      </w:r>
      <w:r w:rsidR="00390455">
        <w:rPr>
          <w:b/>
          <w:bCs/>
        </w:rPr>
        <w:instrText xml:space="preserve"> \* MERGEFORMAT </w:instrText>
      </w:r>
      <w:r w:rsidR="00660A13" w:rsidRPr="00C34C28">
        <w:rPr>
          <w:b/>
          <w:bCs/>
        </w:rPr>
      </w:r>
      <w:r w:rsidR="00660A13" w:rsidRPr="00C34C28">
        <w:rPr>
          <w:b/>
          <w:bCs/>
        </w:rPr>
        <w:fldChar w:fldCharType="separate"/>
      </w:r>
      <w:r w:rsidR="00660A13" w:rsidRPr="00C34C28">
        <w:rPr>
          <w:b/>
          <w:bCs/>
          <w:color w:val="000000" w:themeColor="text1"/>
          <w:sz w:val="22"/>
          <w:szCs w:val="22"/>
        </w:rPr>
        <w:t>Figure 7</w:t>
      </w:r>
      <w:r w:rsidR="00660A13" w:rsidRPr="00C34C28">
        <w:rPr>
          <w:b/>
          <w:bCs/>
        </w:rPr>
        <w:fldChar w:fldCharType="end"/>
      </w:r>
      <w:r w:rsidR="006A7717">
        <w:t>)</w:t>
      </w:r>
      <w:r w:rsidR="00C33399">
        <w:t>.</w:t>
      </w:r>
    </w:p>
    <w:p w14:paraId="192D6A38" w14:textId="77777777" w:rsidR="00C94948" w:rsidRPr="00C94948" w:rsidRDefault="00C94948"/>
    <w:p w14:paraId="7E50B41E" w14:textId="77777777" w:rsidR="00C94948" w:rsidRDefault="006C4BAC" w:rsidP="00C34C28">
      <w:pPr>
        <w:keepNext/>
        <w:spacing w:after="200" w:line="276" w:lineRule="auto"/>
        <w:ind w:firstLine="0"/>
        <w:jc w:val="center"/>
      </w:pPr>
      <w:r>
        <w:rPr>
          <w:noProof/>
        </w:rPr>
        <w:lastRenderedPageBreak/>
        <w:drawing>
          <wp:inline distT="0" distB="0" distL="0" distR="0" wp14:anchorId="1401E7DB" wp14:editId="28288AEF">
            <wp:extent cx="3777916" cy="3263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18-11-13 16.32.14.png"/>
                    <pic:cNvPicPr/>
                  </pic:nvPicPr>
                  <pic:blipFill>
                    <a:blip r:embed="rId17"/>
                    <a:stretch>
                      <a:fillRect/>
                    </a:stretch>
                  </pic:blipFill>
                  <pic:spPr>
                    <a:xfrm>
                      <a:off x="0" y="0"/>
                      <a:ext cx="3784531" cy="3269615"/>
                    </a:xfrm>
                    <a:prstGeom prst="rect">
                      <a:avLst/>
                    </a:prstGeom>
                  </pic:spPr>
                </pic:pic>
              </a:graphicData>
            </a:graphic>
          </wp:inline>
        </w:drawing>
      </w:r>
    </w:p>
    <w:p w14:paraId="791AD190" w14:textId="77777777" w:rsidR="00660A13" w:rsidRDefault="00C94948" w:rsidP="00ED3476">
      <w:pPr>
        <w:pStyle w:val="Caption"/>
        <w:rPr>
          <w:b w:val="0"/>
          <w:bCs w:val="0"/>
          <w:color w:val="000000" w:themeColor="text1"/>
          <w:sz w:val="22"/>
          <w:szCs w:val="22"/>
        </w:rPr>
      </w:pPr>
      <w:bookmarkStart w:id="14" w:name="_Ref529890310"/>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Pr="00C34C28">
        <w:rPr>
          <w:color w:val="000000" w:themeColor="text1"/>
          <w:sz w:val="22"/>
          <w:szCs w:val="22"/>
        </w:rPr>
        <w:t>7</w:t>
      </w:r>
      <w:r w:rsidRPr="00C34C28">
        <w:rPr>
          <w:color w:val="000000" w:themeColor="text1"/>
          <w:sz w:val="22"/>
          <w:szCs w:val="22"/>
        </w:rPr>
        <w:fldChar w:fldCharType="end"/>
      </w:r>
      <w:bookmarkEnd w:id="14"/>
      <w:r w:rsidR="00660A13">
        <w:rPr>
          <w:color w:val="000000" w:themeColor="text1"/>
          <w:sz w:val="22"/>
          <w:szCs w:val="22"/>
        </w:rPr>
        <w:t xml:space="preserve">. Estimating </w:t>
      </w:r>
      <w:r w:rsidR="006A7717">
        <w:rPr>
          <w:color w:val="000000" w:themeColor="text1"/>
          <w:sz w:val="22"/>
          <w:szCs w:val="22"/>
        </w:rPr>
        <w:t xml:space="preserve">the </w:t>
      </w:r>
      <w:r w:rsidR="00660A13">
        <w:rPr>
          <w:color w:val="000000" w:themeColor="text1"/>
          <w:sz w:val="22"/>
          <w:szCs w:val="22"/>
        </w:rPr>
        <w:t xml:space="preserve">fitness cost of </w:t>
      </w:r>
      <w:r w:rsidR="00660A13">
        <w:rPr>
          <w:i/>
          <w:iCs/>
          <w:color w:val="000000" w:themeColor="text1"/>
          <w:sz w:val="22"/>
          <w:szCs w:val="22"/>
        </w:rPr>
        <w:t xml:space="preserve">lac </w:t>
      </w:r>
      <w:r w:rsidR="00660A13" w:rsidRPr="00C34C28">
        <w:rPr>
          <w:color w:val="000000" w:themeColor="text1"/>
          <w:sz w:val="22"/>
          <w:szCs w:val="22"/>
        </w:rPr>
        <w:t>operon</w:t>
      </w:r>
      <w:r w:rsidR="00660A13">
        <w:rPr>
          <w:i/>
          <w:iCs/>
          <w:color w:val="000000" w:themeColor="text1"/>
          <w:sz w:val="22"/>
          <w:szCs w:val="22"/>
        </w:rPr>
        <w:t xml:space="preserve"> </w:t>
      </w:r>
      <w:r w:rsidR="00660A13">
        <w:rPr>
          <w:color w:val="000000" w:themeColor="text1"/>
          <w:sz w:val="22"/>
          <w:szCs w:val="22"/>
        </w:rPr>
        <w:t xml:space="preserve">expression as a function of </w:t>
      </w:r>
      <w:commentRangeStart w:id="15"/>
      <w:r w:rsidR="00660A13">
        <w:rPr>
          <w:color w:val="000000" w:themeColor="text1"/>
          <w:sz w:val="22"/>
          <w:szCs w:val="22"/>
        </w:rPr>
        <w:t>expression</w:t>
      </w:r>
      <w:commentRangeEnd w:id="15"/>
      <w:r w:rsidR="00304A81">
        <w:rPr>
          <w:rStyle w:val="CommentReference"/>
          <w:b w:val="0"/>
          <w:bCs w:val="0"/>
          <w:color w:val="auto"/>
        </w:rPr>
        <w:commentReference w:id="15"/>
      </w:r>
      <w:r w:rsidR="00660A13">
        <w:rPr>
          <w:color w:val="000000" w:themeColor="text1"/>
          <w:sz w:val="22"/>
          <w:szCs w:val="22"/>
        </w:rPr>
        <w:t xml:space="preserve"> level.</w:t>
      </w:r>
      <w:r w:rsidR="00660A13">
        <w:rPr>
          <w:b w:val="0"/>
          <w:bCs w:val="0"/>
          <w:color w:val="000000" w:themeColor="text1"/>
          <w:sz w:val="22"/>
          <w:szCs w:val="22"/>
        </w:rPr>
        <w:t xml:space="preserve"> </w:t>
      </w:r>
      <w:r w:rsidR="00BE6CA6">
        <w:rPr>
          <w:b w:val="0"/>
          <w:bCs w:val="0"/>
          <w:color w:val="000000" w:themeColor="text1"/>
          <w:sz w:val="22"/>
          <w:szCs w:val="22"/>
        </w:rPr>
        <w:t>E</w:t>
      </w:r>
      <w:r w:rsidR="003F6167">
        <w:rPr>
          <w:b w:val="0"/>
          <w:bCs w:val="0"/>
          <w:color w:val="000000" w:themeColor="text1"/>
          <w:sz w:val="22"/>
          <w:szCs w:val="22"/>
        </w:rPr>
        <w:t>xpression</w:t>
      </w:r>
      <w:r w:rsidR="00BE6CA6">
        <w:rPr>
          <w:b w:val="0"/>
          <w:bCs w:val="0"/>
          <w:color w:val="000000" w:themeColor="text1"/>
          <w:sz w:val="22"/>
          <w:szCs w:val="22"/>
        </w:rPr>
        <w:t xml:space="preserve"> of the </w:t>
      </w:r>
      <w:r w:rsidR="00BE6CA6">
        <w:rPr>
          <w:b w:val="0"/>
          <w:bCs w:val="0"/>
          <w:i/>
          <w:iCs/>
          <w:color w:val="000000" w:themeColor="text1"/>
          <w:sz w:val="22"/>
          <w:szCs w:val="22"/>
        </w:rPr>
        <w:t>lac</w:t>
      </w:r>
      <w:r w:rsidR="00BE6CA6">
        <w:rPr>
          <w:b w:val="0"/>
          <w:bCs w:val="0"/>
          <w:color w:val="000000" w:themeColor="text1"/>
          <w:sz w:val="22"/>
          <w:szCs w:val="22"/>
        </w:rPr>
        <w:t xml:space="preserve"> operon</w:t>
      </w:r>
      <w:r w:rsidR="003F6167">
        <w:rPr>
          <w:b w:val="0"/>
          <w:bCs w:val="0"/>
          <w:color w:val="000000" w:themeColor="text1"/>
          <w:sz w:val="22"/>
          <w:szCs w:val="22"/>
        </w:rPr>
        <w:t xml:space="preserve"> </w:t>
      </w:r>
      <w:r w:rsidR="00031E11">
        <w:rPr>
          <w:b w:val="0"/>
          <w:bCs w:val="0"/>
          <w:color w:val="000000" w:themeColor="text1"/>
          <w:sz w:val="22"/>
          <w:szCs w:val="22"/>
        </w:rPr>
        <w:t xml:space="preserve">is </w:t>
      </w:r>
      <w:r w:rsidR="003F6167">
        <w:rPr>
          <w:b w:val="0"/>
          <w:bCs w:val="0"/>
          <w:color w:val="000000" w:themeColor="text1"/>
          <w:sz w:val="22"/>
          <w:szCs w:val="22"/>
        </w:rPr>
        <w:t>induced by IPTG concentration</w:t>
      </w:r>
      <w:r w:rsidR="00BE6CA6">
        <w:rPr>
          <w:b w:val="0"/>
          <w:bCs w:val="0"/>
          <w:color w:val="000000" w:themeColor="text1"/>
          <w:sz w:val="22"/>
          <w:szCs w:val="22"/>
        </w:rPr>
        <w:t xml:space="preserve">. Thus, </w:t>
      </w:r>
      <w:r w:rsidR="003F6167">
        <w:rPr>
          <w:b w:val="0"/>
          <w:bCs w:val="0"/>
          <w:color w:val="000000" w:themeColor="text1"/>
          <w:sz w:val="22"/>
          <w:szCs w:val="22"/>
        </w:rPr>
        <w:t xml:space="preserve">competing strains that grow in a shared environment cannot </w:t>
      </w:r>
      <w:r w:rsidR="00031E11">
        <w:rPr>
          <w:b w:val="0"/>
          <w:bCs w:val="0"/>
          <w:color w:val="000000" w:themeColor="text1"/>
          <w:sz w:val="22"/>
          <w:szCs w:val="22"/>
        </w:rPr>
        <w:t xml:space="preserve">have </w:t>
      </w:r>
      <w:r w:rsidR="003F6167">
        <w:rPr>
          <w:b w:val="0"/>
          <w:bCs w:val="0"/>
          <w:color w:val="000000" w:themeColor="text1"/>
          <w:sz w:val="22"/>
          <w:szCs w:val="22"/>
        </w:rPr>
        <w:t xml:space="preserve">different expression levels. Our approach was therefore applied </w:t>
      </w:r>
      <w:r w:rsidR="00686D9D">
        <w:rPr>
          <w:b w:val="0"/>
          <w:bCs w:val="0"/>
          <w:color w:val="000000" w:themeColor="text1"/>
          <w:sz w:val="22"/>
          <w:szCs w:val="22"/>
        </w:rPr>
        <w:t xml:space="preserve">to </w:t>
      </w:r>
      <w:r w:rsidR="003F6167">
        <w:rPr>
          <w:b w:val="0"/>
          <w:bCs w:val="0"/>
          <w:color w:val="000000" w:themeColor="text1"/>
          <w:sz w:val="22"/>
          <w:szCs w:val="22"/>
        </w:rPr>
        <w:t xml:space="preserve">growth curves from mono-cultures with and without </w:t>
      </w:r>
      <w:r w:rsidR="00031E11">
        <w:rPr>
          <w:b w:val="0"/>
          <w:bCs w:val="0"/>
          <w:color w:val="000000" w:themeColor="text1"/>
          <w:sz w:val="22"/>
          <w:szCs w:val="22"/>
        </w:rPr>
        <w:t xml:space="preserve">IPTG </w:t>
      </w:r>
      <w:r w:rsidR="003F6167">
        <w:rPr>
          <w:b w:val="0"/>
          <w:bCs w:val="0"/>
          <w:color w:val="000000" w:themeColor="text1"/>
          <w:sz w:val="22"/>
          <w:szCs w:val="22"/>
        </w:rPr>
        <w:t xml:space="preserve">to predict the fitness cost </w:t>
      </w:r>
      <w:r w:rsidR="003F6167" w:rsidRPr="003F6167">
        <w:rPr>
          <w:b w:val="0"/>
          <w:bCs w:val="0"/>
          <w:color w:val="000000" w:themeColor="text1"/>
          <w:sz w:val="22"/>
          <w:szCs w:val="22"/>
        </w:rPr>
        <w:t>(</w:t>
      </w:r>
      <w:r w:rsidR="003F6167">
        <w:rPr>
          <w:b w:val="0"/>
          <w:bCs w:val="0"/>
          <w:i/>
          <w:iCs/>
          <w:color w:val="000000" w:themeColor="text1"/>
          <w:sz w:val="22"/>
          <w:szCs w:val="22"/>
        </w:rPr>
        <w:t>1-W</w:t>
      </w:r>
      <w:r w:rsidR="003F6167" w:rsidRPr="00634C42">
        <w:rPr>
          <w:b w:val="0"/>
          <w:bCs w:val="0"/>
          <w:color w:val="000000" w:themeColor="text1"/>
          <w:sz w:val="22"/>
          <w:szCs w:val="22"/>
        </w:rPr>
        <w:t>, eq. 4</w:t>
      </w:r>
      <w:r w:rsidR="003F6167">
        <w:rPr>
          <w:b w:val="0"/>
          <w:bCs w:val="0"/>
          <w:color w:val="000000" w:themeColor="text1"/>
          <w:sz w:val="22"/>
          <w:szCs w:val="22"/>
        </w:rPr>
        <w:t xml:space="preserve">) of expressing the </w:t>
      </w:r>
      <w:r w:rsidR="003F6167">
        <w:rPr>
          <w:b w:val="0"/>
          <w:bCs w:val="0"/>
          <w:i/>
          <w:iCs/>
          <w:color w:val="000000" w:themeColor="text1"/>
          <w:sz w:val="22"/>
          <w:szCs w:val="22"/>
        </w:rPr>
        <w:t>lac</w:t>
      </w:r>
      <w:r w:rsidR="003F6167">
        <w:rPr>
          <w:b w:val="0"/>
          <w:bCs w:val="0"/>
          <w:color w:val="000000" w:themeColor="text1"/>
          <w:sz w:val="22"/>
          <w:szCs w:val="22"/>
        </w:rPr>
        <w:t xml:space="preserve"> operon. </w:t>
      </w:r>
      <w:r w:rsidR="00660A13">
        <w:rPr>
          <w:b w:val="0"/>
          <w:bCs w:val="0"/>
          <w:color w:val="000000" w:themeColor="text1"/>
          <w:sz w:val="22"/>
          <w:szCs w:val="22"/>
        </w:rPr>
        <w:t xml:space="preserve">Blue </w:t>
      </w:r>
      <w:r w:rsidR="00894586">
        <w:rPr>
          <w:b w:val="0"/>
          <w:bCs w:val="0"/>
          <w:color w:val="000000" w:themeColor="text1"/>
          <w:sz w:val="22"/>
          <w:szCs w:val="22"/>
        </w:rPr>
        <w:t xml:space="preserve">symbols </w:t>
      </w:r>
      <w:r w:rsidR="00660A13">
        <w:rPr>
          <w:b w:val="0"/>
          <w:bCs w:val="0"/>
          <w:color w:val="000000" w:themeColor="text1"/>
          <w:sz w:val="22"/>
          <w:szCs w:val="22"/>
        </w:rPr>
        <w:t xml:space="preserve">denote </w:t>
      </w:r>
      <w:r w:rsidR="006A7717">
        <w:rPr>
          <w:b w:val="0"/>
          <w:bCs w:val="0"/>
          <w:color w:val="000000" w:themeColor="text1"/>
          <w:sz w:val="22"/>
          <w:szCs w:val="22"/>
        </w:rPr>
        <w:t xml:space="preserve">the </w:t>
      </w:r>
      <w:r w:rsidR="003F6167">
        <w:rPr>
          <w:b w:val="0"/>
          <w:bCs w:val="0"/>
          <w:color w:val="000000" w:themeColor="text1"/>
          <w:sz w:val="22"/>
          <w:szCs w:val="22"/>
        </w:rPr>
        <w:t xml:space="preserve">estimated </w:t>
      </w:r>
      <w:r w:rsidR="00660A13">
        <w:rPr>
          <w:b w:val="0"/>
          <w:bCs w:val="0"/>
          <w:color w:val="000000" w:themeColor="text1"/>
          <w:sz w:val="22"/>
          <w:szCs w:val="22"/>
        </w:rPr>
        <w:t>fitness cost</w:t>
      </w:r>
      <w:r w:rsidR="003F6167">
        <w:rPr>
          <w:b w:val="0"/>
          <w:bCs w:val="0"/>
          <w:color w:val="000000" w:themeColor="text1"/>
          <w:sz w:val="22"/>
          <w:szCs w:val="22"/>
        </w:rPr>
        <w:t xml:space="preserve"> (y-axis) for different expression levels</w:t>
      </w:r>
      <w:r w:rsidR="00660A13">
        <w:rPr>
          <w:b w:val="0"/>
          <w:bCs w:val="0"/>
          <w:color w:val="000000" w:themeColor="text1"/>
          <w:sz w:val="22"/>
          <w:szCs w:val="22"/>
        </w:rPr>
        <w:t xml:space="preserve"> </w:t>
      </w:r>
      <w:r w:rsidR="006A7717">
        <w:rPr>
          <w:b w:val="0"/>
          <w:bCs w:val="0"/>
          <w:color w:val="000000" w:themeColor="text1"/>
          <w:sz w:val="22"/>
          <w:szCs w:val="22"/>
        </w:rPr>
        <w:t>(x-</w:t>
      </w:r>
      <w:r w:rsidR="003F6167">
        <w:rPr>
          <w:b w:val="0"/>
          <w:bCs w:val="0"/>
          <w:color w:val="000000" w:themeColor="text1"/>
          <w:sz w:val="22"/>
          <w:szCs w:val="22"/>
        </w:rPr>
        <w:t xml:space="preserve">axis, </w:t>
      </w:r>
      <w:r w:rsidR="00660A13">
        <w:rPr>
          <w:b w:val="0"/>
          <w:bCs w:val="0"/>
          <w:color w:val="000000" w:themeColor="text1"/>
          <w:sz w:val="22"/>
          <w:szCs w:val="22"/>
        </w:rPr>
        <w:t xml:space="preserve">relative to a reference </w:t>
      </w:r>
      <w:r w:rsidR="006A7717">
        <w:rPr>
          <w:b w:val="0"/>
          <w:bCs w:val="0"/>
          <w:color w:val="000000" w:themeColor="text1"/>
          <w:sz w:val="22"/>
          <w:szCs w:val="22"/>
        </w:rPr>
        <w:t xml:space="preserve">ancestor </w:t>
      </w:r>
      <w:r w:rsidR="00660A13">
        <w:rPr>
          <w:b w:val="0"/>
          <w:bCs w:val="0"/>
          <w:color w:val="000000" w:themeColor="text1"/>
          <w:sz w:val="22"/>
          <w:szCs w:val="22"/>
        </w:rPr>
        <w:t>strain). Error bars show standard errors.</w:t>
      </w:r>
    </w:p>
    <w:p w14:paraId="14E68C75" w14:textId="77777777" w:rsidR="003D722E" w:rsidRPr="00C34C28" w:rsidRDefault="00660A13" w:rsidP="00C34C28">
      <w:pPr>
        <w:pStyle w:val="Caption"/>
        <w:jc w:val="center"/>
        <w:rPr>
          <w:b w:val="0"/>
          <w:bCs w:val="0"/>
          <w:color w:val="000000" w:themeColor="text1"/>
          <w:sz w:val="22"/>
          <w:szCs w:val="22"/>
        </w:rPr>
      </w:pPr>
      <w:r w:rsidRPr="00C34C28">
        <w:rPr>
          <w:b w:val="0"/>
          <w:bCs w:val="0"/>
          <w:color w:val="000000" w:themeColor="text1"/>
          <w:sz w:val="22"/>
          <w:szCs w:val="22"/>
          <w:highlight w:val="red"/>
        </w:rPr>
        <w:t>//only one panel should appear, maybe L_G1; red and dashed lines should not appear in final figure//</w:t>
      </w:r>
      <w:r w:rsidR="00C45B34">
        <w:rPr>
          <w:b w:val="0"/>
          <w:bCs w:val="0"/>
          <w:color w:val="000000" w:themeColor="text1"/>
          <w:sz w:val="22"/>
          <w:szCs w:val="22"/>
          <w:highlight w:val="red"/>
        </w:rPr>
        <w:t xml:space="preserve"> Should be clear what the y-axis is (W? 1-W? W-1?)</w:t>
      </w:r>
    </w:p>
    <w:p w14:paraId="6BA723D1" w14:textId="77777777" w:rsidR="007A7F01" w:rsidRPr="0025589C" w:rsidRDefault="007A7F01" w:rsidP="00C34C28">
      <w:pPr>
        <w:pStyle w:val="Heading1"/>
        <w:spacing w:line="360" w:lineRule="auto"/>
        <w:ind w:firstLine="284"/>
      </w:pPr>
      <w:r w:rsidRPr="00674F4C">
        <w:t>Discussion</w:t>
      </w:r>
    </w:p>
    <w:p w14:paraId="0615F56D" w14:textId="77777777" w:rsidR="00C828BF" w:rsidRPr="00634C42" w:rsidRDefault="007A7F01">
      <w:pPr>
        <w:rPr>
          <w:highlight w:val="yellow"/>
        </w:rPr>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CD2EF9" w:rsidRPr="0025589C">
        <w:t xml:space="preserve"> relative</w:t>
      </w:r>
      <w:r w:rsidRPr="0025589C">
        <w:t xml:space="preserve"> growth in a mixed culture from growth curves of mono- and mixed cultures</w:t>
      </w:r>
      <w:r w:rsidR="002D0E2B" w:rsidRPr="0025589C">
        <w:t>,</w:t>
      </w:r>
      <w:r w:rsidRPr="0025589C">
        <w:t xml:space="preserve"> </w:t>
      </w:r>
      <w:r w:rsidR="00304A81">
        <w:t xml:space="preserve">that </w:t>
      </w:r>
      <w:r w:rsidR="00DB5DBA">
        <w:t>removes</w:t>
      </w:r>
      <w:r w:rsidR="00304A81">
        <w:t xml:space="preserve"> the need </w:t>
      </w:r>
      <w:r w:rsidR="00CA59A5">
        <w:t xml:space="preserve">to </w:t>
      </w:r>
      <w:r w:rsidRPr="0025589C">
        <w:t>measur</w:t>
      </w:r>
      <w:r w:rsidR="00CA59A5">
        <w:t xml:space="preserve">e </w:t>
      </w:r>
      <w:r w:rsidR="00E658DA">
        <w:t xml:space="preserve">the </w:t>
      </w:r>
      <w:r w:rsidRPr="0025589C">
        <w:t xml:space="preserve">frequencies of single </w:t>
      </w:r>
      <w:r w:rsidR="00CD2EF9" w:rsidRPr="0025589C">
        <w:t xml:space="preserve">isolates </w:t>
      </w:r>
      <w:r w:rsidR="00B96C01" w:rsidRPr="0025589C">
        <w:t>with</w:t>
      </w:r>
      <w:r w:rsidRPr="0025589C">
        <w:t xml:space="preserve">in </w:t>
      </w:r>
      <w:r w:rsidR="00304A81">
        <w:t>a</w:t>
      </w:r>
      <w:r w:rsidR="00304A81" w:rsidRPr="0025589C">
        <w:t xml:space="preserve"> </w:t>
      </w:r>
      <w:r w:rsidRPr="0025589C">
        <w:t>mixed culture</w:t>
      </w:r>
      <w:r w:rsidR="00390455">
        <w:t xml:space="preserve"> (</w:t>
      </w:r>
      <w:r w:rsidR="00390455" w:rsidRPr="00C34C28">
        <w:rPr>
          <w:b/>
          <w:bCs/>
        </w:rPr>
        <w:fldChar w:fldCharType="begin"/>
      </w:r>
      <w:r w:rsidR="00390455" w:rsidRPr="00C34C28">
        <w:rPr>
          <w:b/>
          <w:bCs/>
        </w:rPr>
        <w:instrText xml:space="preserve"> REF _Ref512333581 \h </w:instrText>
      </w:r>
      <w:r w:rsidR="00390455">
        <w:rPr>
          <w:b/>
          <w:bCs/>
        </w:rPr>
        <w:instrText xml:space="preserve"> \* MERGEFORMAT </w:instrText>
      </w:r>
      <w:r w:rsidR="00390455" w:rsidRPr="00C34C28">
        <w:rPr>
          <w:b/>
          <w:bCs/>
        </w:rPr>
      </w:r>
      <w:r w:rsidR="00390455" w:rsidRPr="00C34C28">
        <w:rPr>
          <w:b/>
          <w:bCs/>
        </w:rPr>
        <w:fldChar w:fldCharType="separate"/>
      </w:r>
      <w:r w:rsidR="00390455" w:rsidRPr="00C34C28">
        <w:rPr>
          <w:b/>
          <w:bCs/>
          <w:color w:val="000000" w:themeColor="text1"/>
          <w:sz w:val="22"/>
          <w:szCs w:val="22"/>
        </w:rPr>
        <w:t xml:space="preserve">Figure </w:t>
      </w:r>
      <w:r w:rsidR="00390455" w:rsidRPr="00C34C28">
        <w:rPr>
          <w:b/>
          <w:bCs/>
          <w:noProof/>
          <w:color w:val="000000" w:themeColor="text1"/>
          <w:sz w:val="22"/>
          <w:szCs w:val="22"/>
        </w:rPr>
        <w:t>2</w:t>
      </w:r>
      <w:r w:rsidR="00390455" w:rsidRPr="00C34C28">
        <w:rPr>
          <w:b/>
          <w:bCs/>
        </w:rPr>
        <w:fldChar w:fldCharType="end"/>
      </w:r>
      <w:r w:rsidR="00390455">
        <w:t>)</w:t>
      </w:r>
      <w:r w:rsidRPr="0025589C">
        <w:t xml:space="preserve">. </w:t>
      </w:r>
      <w:r w:rsidR="00304A81">
        <w:t xml:space="preserve">The approach performed well in  </w:t>
      </w:r>
      <w:r w:rsidR="00092C8C">
        <w:t xml:space="preserve">two </w:t>
      </w:r>
      <w:r w:rsidR="00C828BF">
        <w:t>different</w:t>
      </w:r>
      <w:r w:rsidR="00092C8C">
        <w:t xml:space="preserve"> experimental </w:t>
      </w:r>
      <w:r w:rsidR="00092C8C" w:rsidRPr="00C828BF">
        <w:t>setups</w:t>
      </w:r>
      <w:r w:rsidR="00304A81">
        <w:t>, with results</w:t>
      </w:r>
      <w:r w:rsidR="00092C8C" w:rsidRPr="00C828BF">
        <w:t xml:space="preserve"> </w:t>
      </w:r>
      <w:r w:rsidR="00B96C01" w:rsidRPr="00C828BF">
        <w:t>far</w:t>
      </w:r>
      <w:r w:rsidRPr="00C828BF">
        <w:t xml:space="preserve"> </w:t>
      </w:r>
      <w:r w:rsidR="00304A81">
        <w:t>superior to</w:t>
      </w:r>
      <w:r w:rsidR="00304A81" w:rsidRPr="00C828BF">
        <w:t xml:space="preserve"> </w:t>
      </w:r>
      <w:r w:rsidRPr="00C828BF">
        <w:t xml:space="preserve">the </w:t>
      </w:r>
      <w:r w:rsidR="00304A81">
        <w:t xml:space="preserve">current </w:t>
      </w:r>
      <w:commentRangeStart w:id="16"/>
      <w:r w:rsidR="00F4206B" w:rsidRPr="00C828BF">
        <w:t xml:space="preserve">approach </w:t>
      </w:r>
      <w:r w:rsidRPr="00C828BF">
        <w:t xml:space="preserve">commonly </w:t>
      </w:r>
      <w:r w:rsidR="00304A81">
        <w:t>used</w:t>
      </w:r>
      <w:r w:rsidR="00BE030C" w:rsidRPr="00C828BF">
        <w:t xml:space="preserve"> </w:t>
      </w:r>
      <w:commentRangeEnd w:id="16"/>
      <w:r w:rsidR="00304A81">
        <w:rPr>
          <w:rStyle w:val="CommentReference"/>
        </w:rPr>
        <w:commentReference w:id="16"/>
      </w:r>
      <w:r w:rsidR="00BE030C" w:rsidRPr="00C828BF">
        <w:t>(</w:t>
      </w:r>
      <w:r w:rsidR="00BE030C" w:rsidRPr="00634C42">
        <w:rPr>
          <w:b/>
          <w:bCs/>
        </w:rPr>
        <w:fldChar w:fldCharType="begin"/>
      </w:r>
      <w:r w:rsidR="00BE030C" w:rsidRPr="00C828BF">
        <w:rPr>
          <w:b/>
          <w:bCs/>
        </w:rPr>
        <w:instrText xml:space="preserve"> REF _Ref509481405 \h  \* MERGEFORMAT </w:instrText>
      </w:r>
      <w:r w:rsidR="00BE030C" w:rsidRPr="00634C42">
        <w:rPr>
          <w:b/>
          <w:bCs/>
        </w:rPr>
      </w:r>
      <w:r w:rsidR="00BE030C" w:rsidRPr="00634C42">
        <w:rPr>
          <w:b/>
          <w:bCs/>
        </w:rPr>
        <w:fldChar w:fldCharType="separate"/>
      </w:r>
      <w:r w:rsidR="00BE030C" w:rsidRPr="00C828BF">
        <w:rPr>
          <w:b/>
          <w:bCs/>
          <w:color w:val="000000" w:themeColor="text1"/>
          <w:sz w:val="22"/>
          <w:szCs w:val="22"/>
        </w:rPr>
        <w:t>Figure</w:t>
      </w:r>
      <w:r w:rsidR="00092C8C" w:rsidRPr="00C828BF">
        <w:rPr>
          <w:b/>
          <w:bCs/>
          <w:color w:val="000000" w:themeColor="text1"/>
          <w:sz w:val="22"/>
          <w:szCs w:val="22"/>
        </w:rPr>
        <w:t>s</w:t>
      </w:r>
      <w:r w:rsidR="00BE030C" w:rsidRPr="00C828BF">
        <w:rPr>
          <w:b/>
          <w:bCs/>
          <w:color w:val="000000" w:themeColor="text1"/>
          <w:sz w:val="22"/>
          <w:szCs w:val="22"/>
        </w:rPr>
        <w:t xml:space="preserve"> </w:t>
      </w:r>
      <w:r w:rsidR="00BE030C" w:rsidRPr="00C828BF">
        <w:rPr>
          <w:b/>
          <w:bCs/>
          <w:noProof/>
          <w:color w:val="000000" w:themeColor="text1"/>
          <w:sz w:val="22"/>
          <w:szCs w:val="22"/>
        </w:rPr>
        <w:t>5</w:t>
      </w:r>
      <w:r w:rsidR="00BE030C" w:rsidRPr="00634C42">
        <w:rPr>
          <w:b/>
          <w:bCs/>
        </w:rPr>
        <w:fldChar w:fldCharType="end"/>
      </w:r>
      <w:r w:rsidR="00092C8C" w:rsidRPr="00C828BF">
        <w:rPr>
          <w:b/>
          <w:bCs/>
        </w:rPr>
        <w:t>-</w:t>
      </w:r>
      <w:r w:rsidR="00092C8C" w:rsidRPr="00634C42">
        <w:rPr>
          <w:b/>
          <w:bCs/>
        </w:rPr>
        <w:fldChar w:fldCharType="begin"/>
      </w:r>
      <w:r w:rsidR="00092C8C" w:rsidRPr="00634C42">
        <w:rPr>
          <w:b/>
          <w:bCs/>
        </w:rPr>
        <w:instrText xml:space="preserve"> REF _Ref529887764 \h  \* MERGEFORMAT </w:instrText>
      </w:r>
      <w:r w:rsidR="00092C8C" w:rsidRPr="00634C42">
        <w:rPr>
          <w:b/>
          <w:bCs/>
        </w:rPr>
      </w:r>
      <w:r w:rsidR="00092C8C" w:rsidRPr="00634C42">
        <w:rPr>
          <w:b/>
          <w:bCs/>
        </w:rPr>
        <w:fldChar w:fldCharType="separate"/>
      </w:r>
      <w:r w:rsidR="00092C8C" w:rsidRPr="00634C42">
        <w:rPr>
          <w:b/>
          <w:bCs/>
          <w:noProof/>
          <w:color w:val="000000" w:themeColor="text1"/>
          <w:sz w:val="22"/>
          <w:szCs w:val="22"/>
        </w:rPr>
        <w:t>6</w:t>
      </w:r>
      <w:r w:rsidR="00092C8C" w:rsidRPr="00634C42">
        <w:rPr>
          <w:b/>
          <w:bCs/>
        </w:rPr>
        <w:fldChar w:fldCharType="end"/>
      </w:r>
      <w:r w:rsidR="00BE030C" w:rsidRPr="00C828BF">
        <w:t>)</w:t>
      </w:r>
      <w:r w:rsidRPr="00C828BF">
        <w:t>.</w:t>
      </w:r>
      <w:r w:rsidR="00CD2EF9" w:rsidRPr="00C828BF">
        <w:t xml:space="preserve"> </w:t>
      </w:r>
      <w:r w:rsidR="00304A81">
        <w:t>The two</w:t>
      </w:r>
      <w:r w:rsidR="00304A81" w:rsidRPr="00C828BF">
        <w:t xml:space="preserve"> </w:t>
      </w:r>
      <w:r w:rsidR="00C828BF" w:rsidRPr="00C828BF">
        <w:t>experimental</w:t>
      </w:r>
      <w:r w:rsidR="00C828BF">
        <w:t xml:space="preserve"> validations provide strong support for </w:t>
      </w:r>
      <w:r w:rsidR="00304A81">
        <w:t xml:space="preserve">the idea that </w:t>
      </w:r>
      <w:r w:rsidR="00C828BF">
        <w:t xml:space="preserve">this new </w:t>
      </w:r>
      <w:r w:rsidR="00304A81">
        <w:t xml:space="preserve">computational </w:t>
      </w:r>
      <w:r w:rsidR="00C828BF" w:rsidRPr="00C828BF">
        <w:t>approach</w:t>
      </w:r>
      <w:r w:rsidR="00304A81">
        <w:t xml:space="preserve"> </w:t>
      </w:r>
      <w:r w:rsidR="00727260">
        <w:t>provides a new way to</w:t>
      </w:r>
      <w:r w:rsidR="00304A81">
        <w:t xml:space="preserve"> simplify</w:t>
      </w:r>
      <w:r w:rsidR="00727260">
        <w:t xml:space="preserve"> and reduce the cost of analyzing</w:t>
      </w:r>
      <w:r w:rsidR="00304A81">
        <w:t xml:space="preserve"> relative fitness</w:t>
      </w:r>
      <w:r w:rsidR="00C828BF" w:rsidRPr="00C828BF">
        <w:t xml:space="preserve">. </w:t>
      </w:r>
      <w:r w:rsidR="00C828BF" w:rsidRPr="00634C42">
        <w:t xml:space="preserve">Indeed, </w:t>
      </w:r>
      <w:r w:rsidR="00727260">
        <w:t>this</w:t>
      </w:r>
      <w:r w:rsidR="00727260" w:rsidRPr="00634C42">
        <w:t xml:space="preserve"> </w:t>
      </w:r>
      <w:r w:rsidR="00C828BF" w:rsidRPr="00634C42">
        <w:t xml:space="preserve">approach has already been used to estimate relative fitness of an </w:t>
      </w:r>
      <w:r w:rsidR="00C828BF" w:rsidRPr="00634C42">
        <w:rPr>
          <w:i/>
          <w:iCs/>
        </w:rPr>
        <w:t>E. coli</w:t>
      </w:r>
      <w:r w:rsidR="00C828BF" w:rsidRPr="00634C42">
        <w:t xml:space="preserve"> strain in which the arginine codons CGU and CGC were edited to CGG in 60 highly-expressed genes </w:t>
      </w:r>
      <w:r w:rsidR="00C828BF" w:rsidRPr="00634C42">
        <w:fldChar w:fldCharType="begin" w:fldLock="1"/>
      </w:r>
      <w:r w:rsidR="00181C68">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828BF" w:rsidRPr="00634C42">
        <w:fldChar w:fldCharType="separate"/>
      </w:r>
      <w:r w:rsidR="00DB2152" w:rsidRPr="00DB2152">
        <w:rPr>
          <w:noProof/>
        </w:rPr>
        <w:t>(18)</w:t>
      </w:r>
      <w:r w:rsidR="00C828BF" w:rsidRPr="00634C42">
        <w:fldChar w:fldCharType="end"/>
      </w:r>
      <w:r w:rsidR="00C828BF" w:rsidRPr="00634C42">
        <w:t>.</w:t>
      </w:r>
    </w:p>
    <w:p w14:paraId="13750AAD" w14:textId="77777777" w:rsidR="00C828BF" w:rsidRPr="00643E5F" w:rsidRDefault="004B3D8A" w:rsidP="000A41F9">
      <w:r w:rsidRPr="0025589C">
        <w:t xml:space="preserve">Our approach </w:t>
      </w:r>
      <w:r w:rsidR="00CD2EF9" w:rsidRPr="0025589C">
        <w:t xml:space="preserve">assumes </w:t>
      </w:r>
      <w:r w:rsidR="00AB2219" w:rsidRPr="0025589C">
        <w:t xml:space="preserve">only </w:t>
      </w:r>
      <w:r w:rsidR="00CD2EF9" w:rsidRPr="0025589C">
        <w:t xml:space="preserve">that the assayed strains </w:t>
      </w:r>
      <w:r w:rsidR="00727260">
        <w:t xml:space="preserve">will </w:t>
      </w:r>
      <w:r w:rsidR="00CD2EF9" w:rsidRPr="0025589C">
        <w:t xml:space="preserve">grow in accordance with the growth and competition models: namely, that growth depends on </w:t>
      </w:r>
      <w:r w:rsidR="00AB2219" w:rsidRPr="0025589C">
        <w:t xml:space="preserve">availability </w:t>
      </w:r>
      <w:r w:rsidR="00AB2219">
        <w:t xml:space="preserve">of a limiting </w:t>
      </w:r>
      <w:r w:rsidR="00CD2EF9" w:rsidRPr="0025589C">
        <w:t>resource</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0A41F9">
        <w:t xml:space="preserve"> </w:t>
      </w:r>
      <w:r w:rsidR="007A7F01" w:rsidRPr="0025589C">
        <w:t xml:space="preserve">Growth curve experiments, in which only optical density is measured, require less effort and </w:t>
      </w:r>
      <w:r w:rsidR="008D1E85">
        <w:t xml:space="preserve">fewer </w:t>
      </w:r>
      <w:r w:rsidR="007A7F01" w:rsidRPr="0025589C">
        <w:t xml:space="preserve">resources than pairwise competition experiments, in which the cell frequency or count of each strain </w:t>
      </w:r>
      <w:r w:rsidR="00B96C01" w:rsidRPr="0025589C">
        <w:t>must be determined</w:t>
      </w:r>
      <w:r w:rsidR="00FB039B" w:rsidRPr="0025589C">
        <w:t xml:space="preserve"> </w:t>
      </w:r>
      <w:r w:rsidR="007A7F01" w:rsidRPr="0025589C">
        <w:fldChar w:fldCharType="begin" w:fldLock="1"/>
      </w:r>
      <w:r w:rsidR="00181C68">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19)","plainTextFormattedCitation":"(2, 3, 9, 19)","previouslyFormattedCitation":"(2, 3, 9, 19)"},"properties":{"noteIndex":0},"schema":"https://github.com/citation-style-language/schema/raw/master/csl-citation.json"}</w:instrText>
      </w:r>
      <w:r w:rsidR="007A7F01" w:rsidRPr="0025589C">
        <w:fldChar w:fldCharType="separate"/>
      </w:r>
      <w:r w:rsidR="00DB2152" w:rsidRPr="00DB2152">
        <w:rPr>
          <w:noProof/>
        </w:rPr>
        <w:t>(2, 3, 9, 19)</w:t>
      </w:r>
      <w:r w:rsidR="007A7F01" w:rsidRPr="0025589C">
        <w:fldChar w:fldCharType="end"/>
      </w:r>
      <w:r w:rsidR="007A7F01" w:rsidRPr="0025589C">
        <w:t>.</w:t>
      </w:r>
      <w:r w:rsidR="00525B18" w:rsidRPr="0025589C">
        <w:t xml:space="preserve"> </w:t>
      </w:r>
      <w:r w:rsidR="007A7F01" w:rsidRPr="0025589C">
        <w:t xml:space="preserve">Current </w:t>
      </w:r>
      <w:r w:rsidR="00B96C01" w:rsidRPr="0025589C">
        <w:t xml:space="preserve">approaches to </w:t>
      </w:r>
      <w:r w:rsidR="007A7F01" w:rsidRPr="0025589C">
        <w:t>estimat</w:t>
      </w:r>
      <w:r w:rsidR="00727260">
        <w:t>e</w:t>
      </w:r>
      <w:r w:rsidR="00B96C01" w:rsidRPr="0025589C">
        <w:t xml:space="preserve"> </w:t>
      </w:r>
      <w:r w:rsidR="007A7F01" w:rsidRPr="0025589C">
        <w:t>fitness from growth curves</w:t>
      </w:r>
      <w:r w:rsidR="005E3BFE" w:rsidRPr="0025589C">
        <w:t xml:space="preserve"> mostly</w:t>
      </w:r>
      <w:r w:rsidR="007A7F01" w:rsidRPr="0025589C">
        <w:t xml:space="preserve"> </w:t>
      </w:r>
      <w:r w:rsidR="007A7F01" w:rsidRPr="0025589C">
        <w:lastRenderedPageBreak/>
        <w:t xml:space="preserve">use the growth rate </w:t>
      </w:r>
      <w:r w:rsidR="00CA59A5">
        <w:t>and/</w:t>
      </w:r>
      <w:r w:rsidR="005E3BFE" w:rsidRPr="0025589C">
        <w:t xml:space="preserve">or the maximum population density </w:t>
      </w:r>
      <w:r w:rsidR="007A7F01" w:rsidRPr="0025589C">
        <w:t xml:space="preserve">as a proxy </w:t>
      </w:r>
      <w:r w:rsidR="00B96C01" w:rsidRPr="0025589C">
        <w:t xml:space="preserve">for </w:t>
      </w:r>
      <w:r w:rsidR="007A7F01" w:rsidRPr="0025589C">
        <w:t>fitness</w:t>
      </w:r>
      <w:r w:rsidR="00CA59A5">
        <w:t xml:space="preserve">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7A7F01" w:rsidRPr="0025589C">
        <w:t xml:space="preserve">. </w:t>
      </w:r>
      <w:r w:rsidR="005E3BFE" w:rsidRPr="0025589C">
        <w:t>However, t</w:t>
      </w:r>
      <w:r w:rsidR="007A7F01" w:rsidRPr="0025589C">
        <w:t>he</w:t>
      </w:r>
      <w:r w:rsidR="00CA59A5">
        <w:t>se</w:t>
      </w:r>
      <w:r w:rsidR="007A7F01" w:rsidRPr="0025589C">
        <w:t xml:space="preserve"> proxies </w:t>
      </w:r>
      <w:r w:rsidR="004A703D" w:rsidRPr="0025589C">
        <w:t xml:space="preserve">for </w:t>
      </w:r>
      <w:r w:rsidR="007A7F01" w:rsidRPr="0025589C">
        <w:t>fitness</w:t>
      </w:r>
      <w:r w:rsidR="005E3BFE" w:rsidRPr="0025589C">
        <w:t xml:space="preserve"> </w:t>
      </w:r>
      <w:r w:rsidR="00727260">
        <w:t xml:space="preserve">that are </w:t>
      </w:r>
      <w:r w:rsidR="005E3BFE" w:rsidRPr="0025589C">
        <w:t xml:space="preserve">based on a single growth parameter </w:t>
      </w:r>
      <w:r w:rsidR="007A7F01" w:rsidRPr="0025589C">
        <w:t xml:space="preserve">cannot capture the full scope of effects </w:t>
      </w:r>
      <w:r w:rsidR="004A703D" w:rsidRPr="0025589C">
        <w:t xml:space="preserve">that </w:t>
      </w:r>
      <w:r w:rsidR="007A7F01" w:rsidRPr="0025589C">
        <w:t>contribut</w:t>
      </w:r>
      <w:r w:rsidR="004A703D" w:rsidRPr="0025589C">
        <w:t xml:space="preserve">e </w:t>
      </w:r>
      <w:r w:rsidR="007A7F01" w:rsidRPr="0025589C">
        <w:t xml:space="preserve">to differences in </w:t>
      </w:r>
      <w:r w:rsidR="004A703D" w:rsidRPr="0025589C">
        <w:t xml:space="preserve">overall </w:t>
      </w:r>
      <w:r w:rsidR="007A7F01" w:rsidRPr="0025589C">
        <w:t>fitness</w:t>
      </w:r>
      <w:r w:rsidR="00FB039B" w:rsidRPr="0025589C">
        <w:t xml:space="preserve"> </w:t>
      </w:r>
      <w:r w:rsidR="00624088" w:rsidRPr="0025589C">
        <w:fldChar w:fldCharType="begin" w:fldLock="1"/>
      </w:r>
      <w:r w:rsidR="00181C68">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3, 20)","plainTextFormattedCitation":"(13, 20)","previouslyFormattedCitation":"(13, 20)"},"properties":{"noteIndex":0},"schema":"https://github.com/citation-style-language/schema/raw/master/csl-citation.json"}</w:instrText>
      </w:r>
      <w:r w:rsidR="00624088" w:rsidRPr="0025589C">
        <w:fldChar w:fldCharType="separate"/>
      </w:r>
      <w:r w:rsidR="00DB2152" w:rsidRPr="00DB2152">
        <w:rPr>
          <w:noProof/>
        </w:rPr>
        <w:t>(13, 20)</w:t>
      </w:r>
      <w:r w:rsidR="00624088" w:rsidRPr="0025589C">
        <w:fldChar w:fldCharType="end"/>
      </w:r>
      <w:r w:rsidR="00205988" w:rsidRPr="0025589C">
        <w:t>.</w:t>
      </w:r>
      <w:r w:rsidR="00CA59A5">
        <w:t xml:space="preserve"> Most obviously, they fail to account for the lag and deceleration </w:t>
      </w:r>
      <w:r w:rsidR="00CA59A5" w:rsidRPr="00A9402F">
        <w:t>phases of growth.</w:t>
      </w:r>
      <w:r w:rsidR="00414445" w:rsidRPr="00A9402F">
        <w:t xml:space="preserve"> </w:t>
      </w:r>
      <w:r w:rsidR="005756F6" w:rsidRPr="00A9402F">
        <w:t xml:space="preserve">In contrast, our new approach integrates several growth phases, allowing a more accurate estimation of relative growth and fitness from growth curve data. Different growth phases also </w:t>
      </w:r>
      <w:r w:rsidR="00727260">
        <w:t xml:space="preserve">can </w:t>
      </w:r>
      <w:r w:rsidR="005756F6" w:rsidRPr="00A9402F">
        <w:t xml:space="preserve">be integrated into a single parameter by measuring or calculating the </w:t>
      </w:r>
      <w:r w:rsidR="005756F6" w:rsidRPr="00A9402F">
        <w:rPr>
          <w:i/>
          <w:iCs/>
        </w:rPr>
        <w:t>area under the cur</w:t>
      </w:r>
      <w:r w:rsidR="005756F6" w:rsidRPr="00A9402F">
        <w:t xml:space="preserve">ve (AUC) </w:t>
      </w:r>
      <w:r w:rsidR="008D1E85">
        <w:t xml:space="preserve">for the mono-culture </w:t>
      </w:r>
      <w:r w:rsidR="005756F6" w:rsidRPr="00A9402F">
        <w:t>growth curve</w:t>
      </w:r>
      <w:r w:rsidR="008D1E85">
        <w:t>s</w:t>
      </w:r>
      <w:r w:rsidR="005756F6" w:rsidRPr="00A9402F">
        <w:t xml:space="preserve"> </w:t>
      </w:r>
      <w:r w:rsidR="005756F6" w:rsidRPr="00A9402F">
        <w:fldChar w:fldCharType="begin" w:fldLock="1"/>
      </w:r>
      <w:r w:rsidR="00181C68">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005756F6" w:rsidRPr="00A9402F">
        <w:fldChar w:fldCharType="separate"/>
      </w:r>
      <w:r w:rsidR="00DB2152" w:rsidRPr="00DB2152">
        <w:rPr>
          <w:noProof/>
        </w:rPr>
        <w:t>(21)</w:t>
      </w:r>
      <w:r w:rsidR="005756F6" w:rsidRPr="00A9402F">
        <w:fldChar w:fldCharType="end"/>
      </w:r>
      <w:r w:rsidR="008D1E85">
        <w:t xml:space="preserve">, see </w:t>
      </w:r>
      <w:r w:rsidR="008D1E85">
        <w:rPr>
          <w:b/>
          <w:bCs/>
        </w:rPr>
        <w:t>Figure 3</w:t>
      </w:r>
      <w:r w:rsidR="005756F6" w:rsidRPr="00A9402F">
        <w:t xml:space="preserve">. This approach is easy to understand and to implement, and the AUC seems to correlate with both the growth rate and the maximum density </w:t>
      </w:r>
      <w:r w:rsidR="005756F6" w:rsidRPr="00A9402F">
        <w:fldChar w:fldCharType="begin" w:fldLock="1"/>
      </w:r>
      <w:r w:rsidR="00181C68">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005756F6" w:rsidRPr="00A9402F">
        <w:fldChar w:fldCharType="separate"/>
      </w:r>
      <w:r w:rsidR="00DB2152" w:rsidRPr="00DB2152">
        <w:rPr>
          <w:noProof/>
        </w:rPr>
        <w:t>(21)</w:t>
      </w:r>
      <w:r w:rsidR="005756F6" w:rsidRPr="00A9402F">
        <w:fldChar w:fldCharType="end"/>
      </w:r>
      <w:r w:rsidR="005756F6" w:rsidRPr="00A9402F">
        <w:t xml:space="preserve">. </w:t>
      </w:r>
      <w:r w:rsidR="00727260">
        <w:t>However,</w:t>
      </w:r>
      <w:r w:rsidR="00727260" w:rsidRPr="00A9402F">
        <w:t xml:space="preserve"> </w:t>
      </w:r>
      <w:r w:rsidR="005756F6" w:rsidRPr="00A9402F">
        <w:t xml:space="preserve">the biological interpretation of the AUC, how it is </w:t>
      </w:r>
      <w:r w:rsidR="005756F6" w:rsidRPr="00643E5F">
        <w:t>affected by the different growth parameters, and how it affects relative fitness</w:t>
      </w:r>
      <w:r w:rsidR="00D35BFD" w:rsidRPr="00643E5F">
        <w:t xml:space="preserve"> and competition results</w:t>
      </w:r>
      <w:r w:rsidR="005756F6" w:rsidRPr="00643E5F">
        <w:t xml:space="preserve">, is unclear. </w:t>
      </w:r>
    </w:p>
    <w:p w14:paraId="0C274B8B" w14:textId="77777777" w:rsidR="00257F74" w:rsidRDefault="00390455" w:rsidP="00C34C28">
      <w:r w:rsidRPr="00634C42">
        <w:t xml:space="preserve">Our approach is useful even for laboratories that have considerable experience </w:t>
      </w:r>
      <w:r w:rsidR="003B18C6" w:rsidRPr="00634C42">
        <w:t>performing</w:t>
      </w:r>
      <w:r w:rsidRPr="00634C42">
        <w:t xml:space="preserve"> competition experiments. First, </w:t>
      </w:r>
      <w:r w:rsidR="00727260">
        <w:t xml:space="preserve"> it</w:t>
      </w:r>
      <w:r w:rsidR="00E318D0" w:rsidRPr="00634C42">
        <w:t xml:space="preserve"> </w:t>
      </w:r>
      <w:r w:rsidR="00727260">
        <w:t xml:space="preserve">can </w:t>
      </w:r>
      <w:r w:rsidR="00E318D0" w:rsidRPr="00634C42">
        <w:t>predict</w:t>
      </w:r>
      <w:r w:rsidR="00727260">
        <w:t xml:space="preserve"> the</w:t>
      </w:r>
      <w:r w:rsidR="00E318D0" w:rsidRPr="00634C42">
        <w:t xml:space="preserve"> results of competitions that </w:t>
      </w:r>
      <w:r w:rsidR="003B18C6" w:rsidRPr="00634C42">
        <w:t xml:space="preserve">are </w:t>
      </w:r>
      <w:r w:rsidR="00727260">
        <w:t xml:space="preserve">not </w:t>
      </w:r>
      <w:r w:rsidR="003B18C6" w:rsidRPr="00634C42">
        <w:t>possible to</w:t>
      </w:r>
      <w:r w:rsidR="00E318D0" w:rsidRPr="00634C42">
        <w:t xml:space="preserve"> perform. We demonstrate</w:t>
      </w:r>
      <w:r w:rsidR="003B18C6" w:rsidRPr="00634C42">
        <w:t>d</w:t>
      </w:r>
      <w:r w:rsidR="00E318D0" w:rsidRPr="00634C42">
        <w:t xml:space="preserve"> this by measuring growth of an </w:t>
      </w:r>
      <w:r w:rsidR="00E318D0" w:rsidRPr="00634C42">
        <w:rPr>
          <w:i/>
          <w:iCs/>
        </w:rPr>
        <w:t>E. coli</w:t>
      </w:r>
      <w:r w:rsidR="00E318D0" w:rsidRPr="00634C42">
        <w:t xml:space="preserve"> strain </w:t>
      </w:r>
      <w:r w:rsidR="00894586">
        <w:t xml:space="preserve">at different concentrations of </w:t>
      </w:r>
      <w:r w:rsidR="00E318D0" w:rsidRPr="00634C42">
        <w:t xml:space="preserve">IPTG, </w:t>
      </w:r>
      <w:r w:rsidR="005C0E03">
        <w:t>an</w:t>
      </w:r>
      <w:r w:rsidR="005C0E03" w:rsidRPr="00634C42">
        <w:t xml:space="preserve"> </w:t>
      </w:r>
      <w:r w:rsidR="00E318D0" w:rsidRPr="00634C42">
        <w:t>induce</w:t>
      </w:r>
      <w:r w:rsidR="005C0E03">
        <w:t xml:space="preserve">r </w:t>
      </w:r>
      <w:r w:rsidR="00E318D0" w:rsidRPr="00634C42">
        <w:t xml:space="preserve">of the </w:t>
      </w:r>
      <w:r w:rsidR="00E318D0" w:rsidRPr="00634C42">
        <w:rPr>
          <w:i/>
          <w:iCs/>
        </w:rPr>
        <w:t>lac</w:t>
      </w:r>
      <w:r w:rsidR="00E318D0" w:rsidRPr="00634C42">
        <w:t xml:space="preserve"> operon. </w:t>
      </w:r>
      <w:r w:rsidR="00C828BF" w:rsidRPr="00634C42">
        <w:t>W</w:t>
      </w:r>
      <w:r w:rsidR="00E318D0" w:rsidRPr="00634C42">
        <w:t>e use</w:t>
      </w:r>
      <w:r w:rsidR="003B18C6" w:rsidRPr="00634C42">
        <w:t>d</w:t>
      </w:r>
      <w:r w:rsidR="00E318D0" w:rsidRPr="00634C42">
        <w:t xml:space="preserve"> our </w:t>
      </w:r>
      <w:r w:rsidR="003B18C6" w:rsidRPr="00634C42">
        <w:t xml:space="preserve">computational approach to </w:t>
      </w:r>
      <w:r w:rsidR="00E318D0" w:rsidRPr="00634C42">
        <w:t>predict how two populations of this strain would grow</w:t>
      </w:r>
      <w:r w:rsidR="00727260">
        <w:t>,</w:t>
      </w:r>
      <w:r w:rsidR="00E318D0" w:rsidRPr="00634C42">
        <w:t xml:space="preserve"> if it was possible </w:t>
      </w:r>
      <w:r w:rsidR="00727260">
        <w:t>for them to</w:t>
      </w:r>
      <w:r w:rsidR="00727260" w:rsidRPr="00634C42">
        <w:t xml:space="preserve"> </w:t>
      </w:r>
      <w:r w:rsidR="00E318D0" w:rsidRPr="00634C42">
        <w:t>compete in a mixed culture while keeping their IPTG exposure</w:t>
      </w:r>
      <w:r w:rsidR="003B18C6" w:rsidRPr="00634C42">
        <w:t>s</w:t>
      </w:r>
      <w:r w:rsidR="00E318D0" w:rsidRPr="00634C42">
        <w:t xml:space="preserve"> different. </w:t>
      </w:r>
      <w:r w:rsidR="00C828BF" w:rsidRPr="00634C42">
        <w:t>W</w:t>
      </w:r>
      <w:r w:rsidR="00E318D0" w:rsidRPr="00634C42">
        <w:t xml:space="preserve">e </w:t>
      </w:r>
      <w:r w:rsidR="00C828BF" w:rsidRPr="00634C42">
        <w:t xml:space="preserve">then </w:t>
      </w:r>
      <w:r w:rsidR="00E318D0" w:rsidRPr="00634C42">
        <w:t xml:space="preserve">used </w:t>
      </w:r>
      <w:r w:rsidR="003B18C6" w:rsidRPr="00634C42">
        <w:t xml:space="preserve">this </w:t>
      </w:r>
      <w:r w:rsidR="00E318D0" w:rsidRPr="00634C42">
        <w:t xml:space="preserve">prediction to estimate the fitness cost of expressing the </w:t>
      </w:r>
      <w:r w:rsidR="00E318D0" w:rsidRPr="00634C42">
        <w:rPr>
          <w:i/>
          <w:iCs/>
        </w:rPr>
        <w:t>lac</w:t>
      </w:r>
      <w:r w:rsidR="00E318D0" w:rsidRPr="00634C42">
        <w:t xml:space="preserve"> proteins</w:t>
      </w:r>
      <w:r w:rsidR="003B18C6" w:rsidRPr="00634C42">
        <w:t xml:space="preserve"> (</w:t>
      </w:r>
      <w:r w:rsidR="003B18C6" w:rsidRPr="00634C42">
        <w:rPr>
          <w:b/>
          <w:bCs/>
        </w:rPr>
        <w:fldChar w:fldCharType="begin"/>
      </w:r>
      <w:r w:rsidR="003B18C6" w:rsidRPr="00634C42">
        <w:rPr>
          <w:b/>
          <w:bCs/>
        </w:rPr>
        <w:instrText xml:space="preserve"> REF _Ref529890310 \h  \* MERGEFORMAT </w:instrText>
      </w:r>
      <w:r w:rsidR="003B18C6" w:rsidRPr="00634C42">
        <w:rPr>
          <w:b/>
          <w:bCs/>
        </w:rPr>
      </w:r>
      <w:r w:rsidR="003B18C6" w:rsidRPr="00634C42">
        <w:rPr>
          <w:b/>
          <w:bCs/>
        </w:rPr>
        <w:fldChar w:fldCharType="separate"/>
      </w:r>
      <w:r w:rsidR="003B18C6" w:rsidRPr="00C828BF">
        <w:rPr>
          <w:b/>
          <w:bCs/>
          <w:color w:val="000000" w:themeColor="text1"/>
          <w:sz w:val="22"/>
          <w:szCs w:val="22"/>
        </w:rPr>
        <w:t>Figure 7</w:t>
      </w:r>
      <w:r w:rsidR="003B18C6" w:rsidRPr="00634C42">
        <w:rPr>
          <w:b/>
          <w:bCs/>
        </w:rPr>
        <w:fldChar w:fldCharType="end"/>
      </w:r>
      <w:r w:rsidR="003B18C6" w:rsidRPr="00634C42">
        <w:t>)</w:t>
      </w:r>
      <w:r w:rsidR="00E318D0" w:rsidRPr="00634C42">
        <w:t xml:space="preserve">. </w:t>
      </w:r>
      <w:r w:rsidR="00D5398E" w:rsidRPr="00634C42">
        <w:t xml:space="preserve">We suggest </w:t>
      </w:r>
      <w:r w:rsidR="003B18C6" w:rsidRPr="00634C42">
        <w:t xml:space="preserve">that </w:t>
      </w:r>
      <w:r w:rsidR="00D5398E" w:rsidRPr="00634C42">
        <w:t xml:space="preserve">our approach </w:t>
      </w:r>
      <w:r w:rsidR="003B18C6" w:rsidRPr="00634C42">
        <w:t xml:space="preserve">be </w:t>
      </w:r>
      <w:r w:rsidR="00D5398E" w:rsidRPr="00634C42">
        <w:t>can similarly applied to predict the relative growth of strains experiencing different drug or nutrient concentrations.</w:t>
      </w:r>
      <w:r w:rsidR="00BE030C" w:rsidRPr="00C828BF">
        <w:t xml:space="preserve"> </w:t>
      </w:r>
      <w:r w:rsidR="00C828BF">
        <w:t xml:space="preserve">Second, </w:t>
      </w:r>
      <w:r w:rsidR="00C828BF" w:rsidRPr="001A67B6">
        <w:t>it can be used to predict mixed growth</w:t>
      </w:r>
      <w:r w:rsidR="00727260">
        <w:t>,</w:t>
      </w:r>
      <w:r w:rsidR="00C828BF" w:rsidRPr="001A67B6">
        <w:t xml:space="preserve"> even if it is very hard or impossible to insert phenotypic or genetic markers to the strains in question, </w:t>
      </w:r>
      <w:r w:rsidR="00727260">
        <w:t xml:space="preserve">e.g. </w:t>
      </w:r>
      <w:r w:rsidR="00C828BF" w:rsidRPr="001A67B6">
        <w:t xml:space="preserve">with non-model organisms. </w:t>
      </w:r>
      <w:r w:rsidR="00E318D0" w:rsidRPr="00C828BF">
        <w:t xml:space="preserve">Third, even </w:t>
      </w:r>
      <w:r w:rsidR="005756F6" w:rsidRPr="00C828BF">
        <w:t xml:space="preserve">when competition experiments can be performed, they </w:t>
      </w:r>
      <w:r w:rsidR="00894586">
        <w:t xml:space="preserve">are </w:t>
      </w:r>
      <w:r w:rsidR="00181C68">
        <w:t xml:space="preserve">rarely </w:t>
      </w:r>
      <w:r w:rsidR="00894586">
        <w:t xml:space="preserve">designed in a way that gives insight into </w:t>
      </w:r>
      <w:r w:rsidR="005756F6" w:rsidRPr="00C828BF">
        <w:t xml:space="preserve">how differences in </w:t>
      </w:r>
      <w:r w:rsidR="00142E45">
        <w:t>growth underlie</w:t>
      </w:r>
      <w:r w:rsidR="005756F6" w:rsidRPr="00643E5F">
        <w:t xml:space="preserve"> differences in </w:t>
      </w:r>
      <w:r w:rsidR="00142E45">
        <w:t xml:space="preserve">fitness </w:t>
      </w:r>
      <w:r w:rsidR="00181C68">
        <w:fldChar w:fldCharType="begin" w:fldLock="1"/>
      </w:r>
      <w:r w:rsidR="00181C68">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operties":{"noteIndex":0},"schema":"https://github.com/citation-style-language/schema/raw/master/csl-citation.json"}</w:instrText>
      </w:r>
      <w:r w:rsidR="00181C68">
        <w:fldChar w:fldCharType="separate"/>
      </w:r>
      <w:r w:rsidR="00181C68" w:rsidRPr="00181C68">
        <w:rPr>
          <w:noProof/>
        </w:rPr>
        <w:t>(12, 13)</w:t>
      </w:r>
      <w:r w:rsidR="00181C68">
        <w:fldChar w:fldCharType="end"/>
      </w:r>
      <w:r w:rsidR="005756F6" w:rsidRPr="00643E5F">
        <w:t xml:space="preserve">: </w:t>
      </w:r>
      <w:r w:rsidR="00727260">
        <w:t>it can highlight whether</w:t>
      </w:r>
      <w:r w:rsidR="00727260" w:rsidRPr="00643E5F">
        <w:t xml:space="preserve"> </w:t>
      </w:r>
      <w:r w:rsidR="005756F6" w:rsidRPr="00643E5F">
        <w:t xml:space="preserve">strain 1 </w:t>
      </w:r>
      <w:r w:rsidR="00727260">
        <w:t>is more fit</w:t>
      </w:r>
      <w:r w:rsidR="00727260" w:rsidRPr="00643E5F">
        <w:t xml:space="preserve"> </w:t>
      </w:r>
      <w:r w:rsidR="005756F6" w:rsidRPr="00643E5F">
        <w:t>than strain 2 due to faster growth rate</w:t>
      </w:r>
      <w:r w:rsidR="00727260">
        <w:t>,</w:t>
      </w:r>
      <w:r w:rsidR="005756F6" w:rsidRPr="00643E5F">
        <w:t xml:space="preserve"> or due to </w:t>
      </w:r>
      <w:r w:rsidR="00727260">
        <w:t xml:space="preserve">a </w:t>
      </w:r>
      <w:r w:rsidR="005756F6" w:rsidRPr="00643E5F">
        <w:t>shorter lag phase</w:t>
      </w:r>
      <w:r w:rsidR="00142E45">
        <w:t>, for example</w:t>
      </w:r>
      <w:r w:rsidR="00727260">
        <w:t>.</w:t>
      </w:r>
      <w:r w:rsidR="005756F6" w:rsidRPr="00643E5F">
        <w:t xml:space="preserve"> By inferring relative fitness from growth parameters, our approach sheds light on the source of differences in fitness. Furthermore, one can change specific growth parameters and simulate competition, thereby </w:t>
      </w:r>
      <w:r w:rsidR="00D35BFD" w:rsidRPr="00643E5F">
        <w:t>predicting</w:t>
      </w:r>
      <w:r w:rsidR="005756F6" w:rsidRPr="00643E5F">
        <w:t xml:space="preserve"> the effect</w:t>
      </w:r>
      <w:r w:rsidR="007D15C7" w:rsidRPr="00643E5F">
        <w:t>s</w:t>
      </w:r>
      <w:r w:rsidR="005756F6" w:rsidRPr="00643E5F">
        <w:t xml:space="preserve"> of </w:t>
      </w:r>
      <w:r w:rsidR="00A9402F" w:rsidRPr="00643E5F">
        <w:t>such changes</w:t>
      </w:r>
      <w:r w:rsidR="005756F6" w:rsidRPr="00643E5F">
        <w:t xml:space="preserve"> on competition. </w:t>
      </w:r>
    </w:p>
    <w:p w14:paraId="5A89CBEA" w14:textId="77777777" w:rsidR="00BE030C" w:rsidRPr="0025589C" w:rsidRDefault="00257F74" w:rsidP="00C34C28">
      <w:r w:rsidRPr="00F22259">
        <w:t xml:space="preserve">Another interesting approach </w:t>
      </w:r>
      <w:r w:rsidR="00F35683">
        <w:t>to</w:t>
      </w:r>
      <w:r w:rsidR="00F35683" w:rsidRPr="00F22259">
        <w:t xml:space="preserve"> </w:t>
      </w:r>
      <w:r w:rsidRPr="00F22259">
        <w:t>relating differences in growth during different growth phases to fitness has recently been described by Li et al. (11)</w:t>
      </w:r>
      <w:r w:rsidR="00686D9D">
        <w:t xml:space="preserve">, who </w:t>
      </w:r>
      <w:r w:rsidR="00E423B2" w:rsidRPr="00F22259">
        <w:t>assume</w:t>
      </w:r>
      <w:r w:rsidR="00686D9D">
        <w:t>d</w:t>
      </w:r>
      <w:r w:rsidRPr="00F22259">
        <w:t xml:space="preserve"> that if a </w:t>
      </w:r>
      <w:r w:rsidR="00E423B2" w:rsidRPr="00F22259">
        <w:t>strain</w:t>
      </w:r>
      <w:r w:rsidRPr="00F22259">
        <w:t xml:space="preserve"> grows faster in </w:t>
      </w:r>
      <w:r w:rsidR="00E423B2" w:rsidRPr="00F22259">
        <w:t xml:space="preserve">a specific </w:t>
      </w:r>
      <w:r w:rsidRPr="00F22259">
        <w:t xml:space="preserve">growth </w:t>
      </w:r>
      <w:r w:rsidR="00E423B2" w:rsidRPr="00F22259">
        <w:t>phase, prolonging</w:t>
      </w:r>
      <w:r w:rsidRPr="00F22259">
        <w:t xml:space="preserve"> that phase while keeping other phases </w:t>
      </w:r>
      <w:r w:rsidR="00E423B2" w:rsidRPr="00F22259">
        <w:t xml:space="preserve">fixed will increase the strain’s relative </w:t>
      </w:r>
      <w:r w:rsidRPr="00F22259">
        <w:t>fitness. “Fitness profiles” – measurements of relative fitness with systematically varied growth phase</w:t>
      </w:r>
      <w:r w:rsidR="00F22259" w:rsidRPr="00F22259">
        <w:t xml:space="preserve"> duration</w:t>
      </w:r>
      <w:r w:rsidRPr="00F22259">
        <w:t>s</w:t>
      </w:r>
      <w:r w:rsidR="00F22259" w:rsidRPr="00F22259">
        <w:t xml:space="preserve"> </w:t>
      </w:r>
      <w:r w:rsidRPr="00F22259">
        <w:t xml:space="preserve">– were characterized and used to find the underlying cause of fitness gain in strains that previously evolved </w:t>
      </w:r>
      <w:r w:rsidR="00FE67CC">
        <w:t>in</w:t>
      </w:r>
      <w:r w:rsidRPr="00F22259">
        <w:t xml:space="preserve"> a glucose-limited environment.</w:t>
      </w:r>
      <w:r w:rsidR="00F22259">
        <w:t xml:space="preserve"> </w:t>
      </w:r>
      <w:r w:rsidR="00315469">
        <w:t>While the fitness profile</w:t>
      </w:r>
      <w:r w:rsidR="00142E45">
        <w:t>s</w:t>
      </w:r>
      <w:r w:rsidR="00315469">
        <w:t xml:space="preserve"> </w:t>
      </w:r>
      <w:r w:rsidR="007E1ADA" w:rsidRPr="00643E5F">
        <w:t>approach</w:t>
      </w:r>
      <w:r w:rsidR="00315469">
        <w:t xml:space="preserve"> is very promising, it also is </w:t>
      </w:r>
      <w:r w:rsidR="007E1ADA" w:rsidRPr="00643E5F">
        <w:t>very labor intensive and expensive compared to our</w:t>
      </w:r>
      <w:r w:rsidR="00686D9D">
        <w:t>s</w:t>
      </w:r>
      <w:r w:rsidR="007E1ADA" w:rsidRPr="00643E5F">
        <w:t>.</w:t>
      </w:r>
    </w:p>
    <w:p w14:paraId="7360C797" w14:textId="77777777" w:rsidR="00096E8A" w:rsidRPr="0025589C" w:rsidRDefault="00833635" w:rsidP="00C34C28">
      <w:r w:rsidRPr="0025589C">
        <w:lastRenderedPageBreak/>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hyperlink r:id="rId18"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181C68">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00DB2152" w:rsidRPr="00DB2152">
        <w:rPr>
          <w:noProof/>
        </w:rPr>
        <w:t>(22)</w:t>
      </w:r>
      <w:r w:rsidRPr="0025589C">
        <w:fldChar w:fldCharType="end"/>
      </w:r>
      <w:r w:rsidR="005327AF">
        <w:t>, an open-source and free programming language,</w:t>
      </w:r>
      <w:r w:rsidRPr="0025589C" w:rsidDel="00912FD4">
        <w:t xml:space="preserve"> </w:t>
      </w:r>
      <w:r w:rsidRPr="0025589C">
        <w:t xml:space="preserve">and includes a user interface that does not require prior knowledge in </w:t>
      </w:r>
      <w:r w:rsidRPr="00C828BF">
        <w:t>programming.</w:t>
      </w:r>
      <w:r w:rsidR="00C51516" w:rsidRPr="00C828BF">
        <w:t xml:space="preserve"> </w:t>
      </w:r>
      <w:r w:rsidR="00F80842" w:rsidRPr="00634C42">
        <w:rPr>
          <w:i/>
          <w:iCs/>
        </w:rPr>
        <w:t>Curveball</w:t>
      </w:r>
      <w:r w:rsidR="00F80842" w:rsidRPr="00634C42">
        <w:t xml:space="preserve"> </w:t>
      </w:r>
      <w:r w:rsidR="00C51516" w:rsidRPr="00634C42">
        <w:t xml:space="preserve">has already been used </w:t>
      </w:r>
      <w:r w:rsidR="00315469" w:rsidRPr="00634C42">
        <w:t xml:space="preserve">successfully </w:t>
      </w:r>
      <w:r w:rsidR="00C51516" w:rsidRPr="00634C42">
        <w:t xml:space="preserve">to estimate relative fitness in </w:t>
      </w:r>
      <w:r w:rsidR="00C51516" w:rsidRPr="00634C42">
        <w:rPr>
          <w:i/>
          <w:iCs/>
        </w:rPr>
        <w:t xml:space="preserve">E. coli </w:t>
      </w:r>
      <w:r w:rsidR="00C51516" w:rsidRPr="00634C42">
        <w:fldChar w:fldCharType="begin" w:fldLock="1"/>
      </w:r>
      <w:r w:rsidR="00181C68">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51516" w:rsidRPr="00634C42">
        <w:fldChar w:fldCharType="separate"/>
      </w:r>
      <w:r w:rsidR="00DB2152" w:rsidRPr="00DB2152">
        <w:rPr>
          <w:noProof/>
        </w:rPr>
        <w:t>(18)</w:t>
      </w:r>
      <w:r w:rsidR="00C51516" w:rsidRPr="00634C42">
        <w:fldChar w:fldCharType="end"/>
      </w:r>
      <w:r w:rsidR="00C51516" w:rsidRPr="00634C42">
        <w:t>.</w:t>
      </w:r>
      <w:r w:rsidRPr="00C828BF">
        <w:t xml:space="preserve"> It is </w:t>
      </w:r>
      <w:r w:rsidRPr="00C828BF">
        <w:rPr>
          <w:i/>
          <w:iCs/>
        </w:rPr>
        <w:t>free</w:t>
      </w:r>
      <w:r w:rsidRPr="00C828BF">
        <w:t xml:space="preserve"> and</w:t>
      </w:r>
      <w:r w:rsidRPr="0025589C">
        <w:t xml:space="preserve"> </w:t>
      </w:r>
      <w:r w:rsidRPr="00D35BFD">
        <w:rPr>
          <w:i/>
          <w:iCs/>
        </w:rPr>
        <w:t>open</w:t>
      </w:r>
      <w:r w:rsidR="000F53ED">
        <w:t xml:space="preserve"> (i.e. </w:t>
      </w:r>
      <w:proofErr w:type="spellStart"/>
      <w:r w:rsidR="000F53ED">
        <w:rPr>
          <w:i/>
          <w:iCs/>
        </w:rPr>
        <w:t>libre</w:t>
      </w:r>
      <w:proofErr w:type="spellEnd"/>
      <w:r w:rsidR="000F53ED">
        <w:t xml:space="preserve"> and </w:t>
      </w:r>
      <w:r w:rsidR="000F53ED">
        <w:rPr>
          <w:i/>
          <w:iCs/>
        </w:rPr>
        <w:t>gratis</w:t>
      </w:r>
      <w:r w:rsidR="000F53ED">
        <w:t>)</w:t>
      </w:r>
      <w:r w:rsidRPr="0025589C">
        <w:t xml:space="preserve">, </w:t>
      </w:r>
      <w:r w:rsidR="00E541DF">
        <w:t>so</w:t>
      </w:r>
      <w:r w:rsidRPr="0025589C">
        <w:t xml:space="preserve"> that additional data formats, growth and competition models, and other analyses </w:t>
      </w:r>
      <w:r w:rsidR="00315469">
        <w:t>can</w:t>
      </w:r>
      <w:r w:rsidR="00315469" w:rsidRPr="0025589C">
        <w:t xml:space="preserve"> </w:t>
      </w:r>
      <w:r w:rsidRPr="0025589C">
        <w:t>be added by the community to extend its utility.</w:t>
      </w:r>
    </w:p>
    <w:p w14:paraId="62D5E829" w14:textId="77777777" w:rsidR="007A7F01" w:rsidRPr="0025589C" w:rsidRDefault="007A7F01" w:rsidP="00C34C28">
      <w:pPr>
        <w:pStyle w:val="Heading2"/>
        <w:spacing w:line="360" w:lineRule="auto"/>
        <w:ind w:firstLine="284"/>
      </w:pPr>
      <w:r w:rsidRPr="0025589C">
        <w:t>Conclusions</w:t>
      </w:r>
    </w:p>
    <w:p w14:paraId="433853EC" w14:textId="77777777" w:rsidR="007942A2" w:rsidRPr="0025589C" w:rsidRDefault="007A7F01" w:rsidP="00C34C28">
      <w:r w:rsidRPr="0025589C">
        <w:t xml:space="preserve">We developed and tested a new </w:t>
      </w:r>
      <w:r w:rsidR="00740A2F" w:rsidRPr="0025589C">
        <w:t xml:space="preserve">approach </w:t>
      </w:r>
      <w:r w:rsidR="00142E45">
        <w:t>to</w:t>
      </w:r>
      <w:r w:rsidR="003E1692" w:rsidRPr="0025589C">
        <w:t xml:space="preserve"> analyz</w:t>
      </w:r>
      <w:r w:rsidR="003E1692">
        <w:t>ing</w:t>
      </w:r>
      <w:r w:rsidR="003E1692" w:rsidRPr="0025589C">
        <w:t xml:space="preserve"> </w:t>
      </w:r>
      <w:r w:rsidRPr="0025589C">
        <w:t>growth curve</w:t>
      </w:r>
      <w:r w:rsidR="000D44AC" w:rsidRPr="0025589C">
        <w:t xml:space="preserve"> data</w:t>
      </w:r>
      <w:r w:rsidRPr="0025589C">
        <w:t xml:space="preserve">, </w:t>
      </w:r>
      <w:r w:rsidR="004A703D" w:rsidRPr="0025589C">
        <w:t xml:space="preserve">and applied it to </w:t>
      </w:r>
      <w:r w:rsidRPr="0025589C">
        <w:t xml:space="preserve">predict </w:t>
      </w:r>
      <w:r w:rsidR="00CA59A5">
        <w:t xml:space="preserve">the relative </w:t>
      </w:r>
      <w:r w:rsidRPr="0025589C">
        <w:t>growth</w:t>
      </w:r>
      <w:r w:rsidR="008E66B1">
        <w:t xml:space="preserve"> and fitness</w:t>
      </w:r>
      <w:r w:rsidRPr="0025589C">
        <w:t xml:space="preserve">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17" w:name="_Ref439853427"/>
    </w:p>
    <w:p w14:paraId="62F85535" w14:textId="77777777" w:rsidR="00643E5F" w:rsidRDefault="00643E5F" w:rsidP="00C34C28">
      <w:pPr>
        <w:spacing w:after="200"/>
        <w:rPr>
          <w:rFonts w:eastAsiaTheme="majorEastAsia"/>
          <w:b/>
          <w:bCs/>
          <w:kern w:val="32"/>
          <w:sz w:val="28"/>
          <w:szCs w:val="28"/>
        </w:rPr>
      </w:pPr>
      <w:bookmarkStart w:id="18" w:name="_Ref455590789"/>
      <w:r>
        <w:br w:type="page"/>
      </w:r>
    </w:p>
    <w:p w14:paraId="6BE9AF3D" w14:textId="77777777" w:rsidR="007A7F01" w:rsidRPr="0025589C" w:rsidRDefault="007A7F01" w:rsidP="00C34C28">
      <w:pPr>
        <w:pStyle w:val="Heading1"/>
        <w:spacing w:line="360" w:lineRule="auto"/>
        <w:ind w:firstLine="284"/>
      </w:pPr>
      <w:bookmarkStart w:id="19" w:name="_Ref529956456"/>
      <w:r w:rsidRPr="0025589C">
        <w:lastRenderedPageBreak/>
        <w:t>Materials and Methods</w:t>
      </w:r>
      <w:bookmarkEnd w:id="17"/>
      <w:bookmarkEnd w:id="18"/>
      <w:bookmarkEnd w:id="19"/>
    </w:p>
    <w:p w14:paraId="7EF4A0F5" w14:textId="77777777" w:rsidR="00EC4487" w:rsidRPr="00EC4487" w:rsidRDefault="007A7F01" w:rsidP="00C34C28">
      <w:r w:rsidRPr="0025589C">
        <w:rPr>
          <w:b/>
          <w:bCs/>
        </w:rPr>
        <w:t>Strains and plasmids</w:t>
      </w:r>
      <w:r w:rsidR="002347EB">
        <w:rPr>
          <w:b/>
          <w:bCs/>
        </w:rPr>
        <w:t xml:space="preserve">. </w:t>
      </w:r>
      <w:r w:rsidR="002347EB" w:rsidRPr="00634C42">
        <w:rPr>
          <w:i/>
          <w:iCs/>
        </w:rPr>
        <w:t>Fluorescent experiment</w:t>
      </w:r>
      <w:r w:rsidR="002347EB">
        <w:rPr>
          <w:i/>
          <w:iCs/>
        </w:rPr>
        <w:t>s</w:t>
      </w:r>
      <w:r w:rsidR="002347EB" w:rsidRPr="00634C42">
        <w:rPr>
          <w:i/>
          <w:iCs/>
        </w:rPr>
        <w:t>:</w:t>
      </w:r>
      <w:r w:rsidR="002347EB">
        <w:rPr>
          <w:b/>
          <w:bCs/>
        </w:rPr>
        <w:t xml:space="preserve"> </w:t>
      </w:r>
      <w:r w:rsidR="00EC4487">
        <w:rPr>
          <w:i/>
          <w:iCs/>
        </w:rPr>
        <w:t>E.</w:t>
      </w:r>
      <w:r w:rsidR="00EC4487" w:rsidRPr="0025589C">
        <w:rPr>
          <w:i/>
          <w:iCs/>
        </w:rPr>
        <w:t xml:space="preserve"> </w:t>
      </w:r>
      <w:r w:rsidRPr="0025589C">
        <w:rPr>
          <w:i/>
          <w:iCs/>
        </w:rPr>
        <w:t>coli</w:t>
      </w:r>
      <w:r w:rsidRPr="0025589C">
        <w:t xml:space="preserve"> strains </w:t>
      </w:r>
      <w:r w:rsidR="00B87DFE" w:rsidRPr="0025589C">
        <w:t xml:space="preserve">used were </w:t>
      </w:r>
      <w:r w:rsidRPr="0025589C">
        <w:t>DH5α</w:t>
      </w:r>
      <w:r w:rsidR="00085239">
        <w:t>-GFP</w:t>
      </w:r>
      <w:r w:rsidR="00CB1737" w:rsidRPr="0025589C">
        <w:t xml:space="preserve"> (Berman lab, Tel-Aviv University)</w:t>
      </w:r>
      <w:r w:rsidR="00085239">
        <w:t xml:space="preserve"> and</w:t>
      </w:r>
      <w:r w:rsidRPr="0025589C">
        <w:t xml:space="preserve"> TG1</w:t>
      </w:r>
      <w:r w:rsidR="00085239">
        <w:t>-RFP</w:t>
      </w:r>
      <w:r w:rsidR="00B030EA" w:rsidRPr="0025589C">
        <w:t xml:space="preserve"> (Ron lab, Tel-Aviv University)</w:t>
      </w:r>
      <w:r w:rsidR="00085239">
        <w:t xml:space="preserve"> in experiments A and B; and</w:t>
      </w:r>
      <w:r w:rsidRPr="0025589C">
        <w:t xml:space="preserve"> JM109</w:t>
      </w:r>
      <w:r w:rsidR="00085239">
        <w:t>-GFP</w:t>
      </w:r>
      <w:r w:rsidR="00B030EA" w:rsidRPr="0025589C">
        <w:t xml:space="preserve"> (Nir lab, Tel-Aviv University)</w:t>
      </w:r>
      <w:r w:rsidR="00085239">
        <w:t xml:space="preserve"> </w:t>
      </w:r>
      <w:r w:rsidRPr="0025589C">
        <w:t>and K12 MG1655</w:t>
      </w:r>
      <w:r w:rsidR="007942A2" w:rsidRPr="0025589C">
        <w:t>-</w:t>
      </w:r>
      <w:r w:rsidRPr="0025589C">
        <w:t>Δfnr</w:t>
      </w:r>
      <w:r w:rsidR="00085239">
        <w:t>-RFP</w:t>
      </w:r>
      <w:r w:rsidR="00B030EA" w:rsidRPr="0025589C">
        <w:t xml:space="preserve"> (Ron lab, Tel-Aviv University)</w:t>
      </w:r>
      <w:r w:rsidR="00085239">
        <w:t xml:space="preserve"> in experiment C</w:t>
      </w:r>
      <w:r w:rsidRPr="0025589C">
        <w:t>. GFP or RFP gene</w:t>
      </w:r>
      <w:r w:rsidR="00085239">
        <w:t xml:space="preserve">s were introduced using plasmids that also included genes </w:t>
      </w:r>
      <w:r w:rsidRPr="0025589C">
        <w:t>conferring resistance to kanamycin (</w:t>
      </w:r>
      <w:proofErr w:type="spellStart"/>
      <w:r w:rsidRPr="0025589C">
        <w:t>Kan</w:t>
      </w:r>
      <w:r w:rsidRPr="0025589C">
        <w:rPr>
          <w:vertAlign w:val="superscript"/>
        </w:rPr>
        <w:t>R</w:t>
      </w:r>
      <w:proofErr w:type="spellEnd"/>
      <w:r w:rsidRPr="0025589C">
        <w:t>) and chloramphenicol (</w:t>
      </w:r>
      <w:proofErr w:type="spellStart"/>
      <w:r w:rsidRPr="0025589C">
        <w:t>Cap</w:t>
      </w:r>
      <w:r w:rsidRPr="0025589C">
        <w:rPr>
          <w:vertAlign w:val="superscript"/>
        </w:rPr>
        <w:t>R</w:t>
      </w:r>
      <w:proofErr w:type="spellEnd"/>
      <w:r w:rsidRPr="0025589C">
        <w:t xml:space="preserve">) </w:t>
      </w:r>
      <w:r w:rsidR="00C35103" w:rsidRPr="0025589C">
        <w:t>(</w:t>
      </w:r>
      <w:r w:rsidR="000D44AC" w:rsidRPr="0025589C">
        <w:t xml:space="preserve">Milo lab, Weizmann </w:t>
      </w:r>
      <w:r w:rsidR="000D44AC" w:rsidRPr="002347EB">
        <w:t>Institute of Science</w:t>
      </w:r>
      <w:r w:rsidR="00FB039B" w:rsidRPr="002347EB">
        <w:t xml:space="preserve"> </w:t>
      </w:r>
      <w:r w:rsidR="00C35103" w:rsidRPr="00634C42">
        <w:fldChar w:fldCharType="begin" w:fldLock="1"/>
      </w:r>
      <w:r w:rsidR="00181C68">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non-dropping-particle":"","parse-names":false,"suffix":""},{"dropping-particle":"","family":"Levin-Karp","given":"A.","non-dropping-particle":"","parse-names":false,"suffix":""},{"dropping-particle":"","family":"Barenholz","given":"U.","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3)","plainTextFormattedCitation":"(23)","previouslyFormattedCitation":"(23)"},"properties":{"noteIndex":0},"schema":"https://github.com/citation-style-language/schema/raw/master/csl-citation.json"}</w:instrText>
      </w:r>
      <w:r w:rsidR="00C35103" w:rsidRPr="00634C42">
        <w:fldChar w:fldCharType="separate"/>
      </w:r>
      <w:r w:rsidR="00DB2152" w:rsidRPr="00DB2152">
        <w:rPr>
          <w:noProof/>
        </w:rPr>
        <w:t>(23)</w:t>
      </w:r>
      <w:r w:rsidR="00C35103" w:rsidRPr="00634C42">
        <w:fldChar w:fldCharType="end"/>
      </w:r>
      <w:r w:rsidR="00C35103" w:rsidRPr="002347EB">
        <w:t>)</w:t>
      </w:r>
      <w:r w:rsidRPr="002347EB">
        <w:t>.</w:t>
      </w:r>
      <w:r w:rsidR="00862800" w:rsidRPr="002347EB">
        <w:t xml:space="preserve"> </w:t>
      </w:r>
      <w:proofErr w:type="spellStart"/>
      <w:r w:rsidR="00862800" w:rsidRPr="00634C42">
        <w:rPr>
          <w:i/>
          <w:iCs/>
        </w:rPr>
        <w:t>lacI</w:t>
      </w:r>
      <w:proofErr w:type="spellEnd"/>
      <w:r w:rsidR="00862800" w:rsidRPr="00634C42">
        <w:t xml:space="preserve"> </w:t>
      </w:r>
      <w:r w:rsidR="002347EB" w:rsidRPr="00634C42">
        <w:rPr>
          <w:i/>
          <w:iCs/>
        </w:rPr>
        <w:t>experiment:</w:t>
      </w:r>
      <w:r w:rsidR="002347EB" w:rsidRPr="00634C42">
        <w:t xml:space="preserve"> </w:t>
      </w:r>
      <w:r w:rsidR="00862800" w:rsidRPr="00634C42">
        <w:rPr>
          <w:i/>
          <w:iCs/>
        </w:rPr>
        <w:t>E. coli</w:t>
      </w:r>
      <w:r w:rsidR="00862800" w:rsidRPr="00634C42">
        <w:t xml:space="preserve"> </w:t>
      </w:r>
      <w:r w:rsidR="00EC4487" w:rsidRPr="00634C42">
        <w:t xml:space="preserve">strains </w:t>
      </w:r>
      <w:r w:rsidR="00862800" w:rsidRPr="00634C42">
        <w:t xml:space="preserve">were </w:t>
      </w:r>
      <w:r w:rsidR="00EC4487" w:rsidRPr="00634C42">
        <w:t xml:space="preserve">selected from populations previously evolved by Cooper and Lenski </w:t>
      </w:r>
      <w:r w:rsidR="00EC4487" w:rsidRPr="00634C42">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EC4487" w:rsidRPr="00634C42">
        <w:fldChar w:fldCharType="separate"/>
      </w:r>
      <w:r w:rsidR="00DB2152" w:rsidRPr="00DB2152">
        <w:rPr>
          <w:noProof/>
        </w:rPr>
        <w:t>(14)</w:t>
      </w:r>
      <w:r w:rsidR="00EC4487" w:rsidRPr="00634C42">
        <w:fldChar w:fldCharType="end"/>
      </w:r>
      <w:r w:rsidR="00EC4487" w:rsidRPr="00634C42">
        <w:t>.</w:t>
      </w:r>
      <w:r w:rsidR="00EC4487">
        <w:t xml:space="preserve"> </w:t>
      </w:r>
    </w:p>
    <w:p w14:paraId="09CFC321" w14:textId="77777777" w:rsidR="007A7F01" w:rsidRPr="0025589C" w:rsidRDefault="00C0791B" w:rsidP="00C34C28">
      <w:r w:rsidRPr="0025589C">
        <w:rPr>
          <w:b/>
          <w:bCs/>
        </w:rPr>
        <w:t>Media.</w:t>
      </w:r>
      <w:r w:rsidR="002347EB">
        <w:rPr>
          <w:b/>
          <w:bCs/>
        </w:rPr>
        <w:t xml:space="preserve"> </w:t>
      </w:r>
      <w:r w:rsidR="002347EB" w:rsidRPr="001A67B6">
        <w:rPr>
          <w:i/>
          <w:iCs/>
        </w:rPr>
        <w:t>Fluorescent experiment:</w:t>
      </w:r>
      <w:r w:rsidRPr="0025589C">
        <w:t xml:space="preserve"> </w:t>
      </w:r>
      <w:r w:rsidR="00862800" w:rsidRPr="00862800">
        <w:t>E</w:t>
      </w:r>
      <w:r w:rsidR="007A7F01" w:rsidRPr="00862800">
        <w:t xml:space="preserve">xperiments </w:t>
      </w:r>
      <w:r w:rsidR="00862800">
        <w:t xml:space="preserve">were performed </w:t>
      </w:r>
      <w:r w:rsidR="007A7F01" w:rsidRPr="0025589C">
        <w:t>in LB media</w:t>
      </w:r>
      <w:r w:rsidR="00B87DFE" w:rsidRPr="0025589C">
        <w:t xml:space="preserve"> (</w:t>
      </w:r>
      <w:r w:rsidR="00B030EA" w:rsidRPr="0025589C">
        <w:t xml:space="preserve">5 g/L </w:t>
      </w:r>
      <w:proofErr w:type="spellStart"/>
      <w:r w:rsidR="00B030EA" w:rsidRPr="0025589C">
        <w:t>Bacto</w:t>
      </w:r>
      <w:proofErr w:type="spellEnd"/>
      <w:r w:rsidR="00B030EA" w:rsidRPr="0025589C">
        <w:t xml:space="preserve"> yeast extract (BD</w:t>
      </w:r>
      <w:r w:rsidR="006748EC" w:rsidRPr="0025589C">
        <w:t>,</w:t>
      </w:r>
      <w:r w:rsidR="00B030EA" w:rsidRPr="0025589C">
        <w:t xml:space="preserve"> 212750), 10 g/L </w:t>
      </w:r>
      <w:proofErr w:type="spellStart"/>
      <w:r w:rsidR="00B030EA" w:rsidRPr="0025589C">
        <w:t>Bacto</w:t>
      </w:r>
      <w:proofErr w:type="spellEnd"/>
      <w:r w:rsidR="00B030EA" w:rsidRPr="0025589C">
        <w:t xml:space="preserve"> Tryptone (B</w:t>
      </w:r>
      <w:r w:rsidR="0099154F" w:rsidRPr="0025589C">
        <w:t>D</w:t>
      </w:r>
      <w:r w:rsidR="008179CB" w:rsidRPr="0025589C">
        <w:t>,</w:t>
      </w:r>
      <w:r w:rsidR="0099154F" w:rsidRPr="0025589C">
        <w:t xml:space="preserve"> 211705), 10 g/L </w:t>
      </w:r>
      <w:proofErr w:type="spellStart"/>
      <w:r w:rsidR="0099154F" w:rsidRPr="0025589C">
        <w:t>NaCl</w:t>
      </w:r>
      <w:proofErr w:type="spellEnd"/>
      <w:r w:rsidR="0099154F" w:rsidRPr="0025589C">
        <w:t xml:space="preserve"> (Bio-Lab, </w:t>
      </w:r>
      <w:r w:rsidR="009E70D1" w:rsidRPr="0025589C">
        <w:t>1903</w:t>
      </w:r>
      <w:r w:rsidR="000E7382" w:rsidRPr="0025589C">
        <w:t>05</w:t>
      </w:r>
      <w:r w:rsidR="00B030EA" w:rsidRPr="0025589C">
        <w:t>), DDW 1 L</w:t>
      </w:r>
      <w:r w:rsidR="00B87DFE" w:rsidRPr="0025589C">
        <w:t>)</w:t>
      </w:r>
      <w:r w:rsidR="007A7F01" w:rsidRPr="0025589C">
        <w:t xml:space="preserve"> with 30 </w:t>
      </w:r>
      <w:proofErr w:type="spellStart"/>
      <w:r w:rsidR="007A7F01" w:rsidRPr="0025589C">
        <w:t>μg</w:t>
      </w:r>
      <w:proofErr w:type="spellEnd"/>
      <w:r w:rsidR="007A7F01" w:rsidRPr="0025589C">
        <w:t>/mL kanamycin</w:t>
      </w:r>
      <w:r w:rsidR="00B87DFE" w:rsidRPr="0025589C">
        <w:t xml:space="preserve"> (</w:t>
      </w:r>
      <w:r w:rsidR="004F0742" w:rsidRPr="0025589C">
        <w:t>Caisson Labs, K003</w:t>
      </w:r>
      <w:r w:rsidR="00B87DFE" w:rsidRPr="0025589C">
        <w:t>)</w:t>
      </w:r>
      <w:r w:rsidR="007A7F01" w:rsidRPr="0025589C">
        <w:t xml:space="preserve"> and 34 </w:t>
      </w:r>
      <w:proofErr w:type="spellStart"/>
      <w:r w:rsidR="007A7F01" w:rsidRPr="0025589C">
        <w:t>μg</w:t>
      </w:r>
      <w:proofErr w:type="spellEnd"/>
      <w:r w:rsidR="007A7F01" w:rsidRPr="0025589C">
        <w:t>/mL chloramphenicol</w:t>
      </w:r>
      <w:r w:rsidR="00B87DFE" w:rsidRPr="0025589C">
        <w:t xml:space="preserve"> (</w:t>
      </w:r>
      <w:proofErr w:type="spellStart"/>
      <w:r w:rsidR="004F0742" w:rsidRPr="0025589C">
        <w:t>Duchefa</w:t>
      </w:r>
      <w:proofErr w:type="spellEnd"/>
      <w:r w:rsidR="004F0742" w:rsidRPr="0025589C">
        <w:t xml:space="preserve"> </w:t>
      </w:r>
      <w:proofErr w:type="spellStart"/>
      <w:r w:rsidR="004F0742" w:rsidRPr="0025589C">
        <w:t>Biochemie</w:t>
      </w:r>
      <w:proofErr w:type="spellEnd"/>
      <w:r w:rsidR="004F0742" w:rsidRPr="0025589C">
        <w:t>,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w:t>
      </w:r>
      <w:proofErr w:type="spellStart"/>
      <w:r w:rsidR="007A7F01" w:rsidRPr="0025589C">
        <w:t>Eclipe</w:t>
      </w:r>
      <w:proofErr w:type="spellEnd"/>
      <w:r w:rsidR="007A7F01" w:rsidRPr="0025589C">
        <w:t xml:space="preserve"> </w:t>
      </w:r>
      <w:proofErr w:type="spellStart"/>
      <w:r w:rsidR="007A7F01" w:rsidRPr="0025589C">
        <w:t>Ti</w:t>
      </w:r>
      <w:proofErr w:type="spellEnd"/>
      <w:r w:rsidR="007A7F01" w:rsidRPr="0025589C">
        <w:t>,</w:t>
      </w:r>
      <w:r w:rsidR="00BF6B81">
        <w:t xml:space="preserve"> S1 Figure</w:t>
      </w:r>
      <w:r w:rsidR="007A7F01" w:rsidRPr="0025589C">
        <w:t>).</w:t>
      </w:r>
      <w:r w:rsidR="00862800">
        <w:t xml:space="preserve"> </w:t>
      </w:r>
      <w:proofErr w:type="spellStart"/>
      <w:r w:rsidR="002347EB">
        <w:rPr>
          <w:i/>
          <w:iCs/>
        </w:rPr>
        <w:t>LacI</w:t>
      </w:r>
      <w:proofErr w:type="spellEnd"/>
      <w:r w:rsidR="002347EB">
        <w:rPr>
          <w:i/>
          <w:iCs/>
        </w:rPr>
        <w:t xml:space="preserve"> experiments</w:t>
      </w:r>
      <w:r w:rsidR="002347EB" w:rsidRPr="002347EB">
        <w:rPr>
          <w:i/>
          <w:iCs/>
        </w:rPr>
        <w:t xml:space="preserve">: </w:t>
      </w:r>
      <w:r w:rsidR="00862800" w:rsidRPr="00634C42">
        <w:t xml:space="preserve">Experiments with </w:t>
      </w:r>
      <w:proofErr w:type="spellStart"/>
      <w:r w:rsidR="00862800" w:rsidRPr="00634C42">
        <w:rPr>
          <w:i/>
          <w:iCs/>
        </w:rPr>
        <w:t>lacI</w:t>
      </w:r>
      <w:proofErr w:type="spellEnd"/>
      <w:r w:rsidR="00862800" w:rsidRPr="00634C42">
        <w:t xml:space="preserve"> strains were performed in DM (</w:t>
      </w:r>
      <w:r w:rsidR="00862800" w:rsidRPr="00634C42">
        <w:rPr>
          <w:rFonts w:ascii="Courier New" w:hAnsi="Courier New" w:cs="Courier New"/>
        </w:rPr>
        <w:t>﻿</w:t>
      </w:r>
      <w:r w:rsidR="00862800" w:rsidRPr="00634C42">
        <w:t>Davis</w:t>
      </w:r>
      <w:r w:rsidR="00670449">
        <w:t>-</w:t>
      </w:r>
      <w:proofErr w:type="spellStart"/>
      <w:r w:rsidR="00670449">
        <w:t>Mingioli</w:t>
      </w:r>
      <w:proofErr w:type="spellEnd"/>
      <w:r w:rsidR="00862800" w:rsidRPr="00634C42">
        <w:t xml:space="preserve"> minimal brot</w:t>
      </w:r>
      <w:r w:rsidR="00670449">
        <w:t>h</w:t>
      </w:r>
      <w:r w:rsidR="00862800" w:rsidRPr="00634C42">
        <w:t xml:space="preserve">) with </w:t>
      </w:r>
      <w:r w:rsidR="00AC0E8B">
        <w:t>0.021%</w:t>
      </w:r>
      <w:r w:rsidR="00670449">
        <w:t xml:space="preserve"> lactose (Fig. 6) or </w:t>
      </w:r>
      <w:r w:rsidR="00862800" w:rsidRPr="00634C42">
        <w:t>0.2% glycerol</w:t>
      </w:r>
      <w:r w:rsidR="00670449">
        <w:t xml:space="preserve"> (Fig. 7)</w:t>
      </w:r>
      <w:r w:rsidR="00862800" w:rsidRPr="00634C42">
        <w:t>.</w:t>
      </w:r>
    </w:p>
    <w:p w14:paraId="027D80AA" w14:textId="77777777" w:rsidR="007A7F01" w:rsidRPr="0025589C" w:rsidRDefault="007A7F01" w:rsidP="00C34C28">
      <w:r w:rsidRPr="0025589C">
        <w:rPr>
          <w:b/>
          <w:bCs/>
        </w:rPr>
        <w:t>Growth and competition experiment</w:t>
      </w:r>
      <w:r w:rsidR="00B02278" w:rsidRPr="0025589C">
        <w:rPr>
          <w:b/>
          <w:bCs/>
        </w:rPr>
        <w:t>s</w:t>
      </w:r>
      <w:r w:rsidRPr="0025589C">
        <w:rPr>
          <w:b/>
          <w:bCs/>
        </w:rPr>
        <w:t xml:space="preserve">. </w:t>
      </w:r>
      <w:r w:rsidR="002347EB" w:rsidRPr="001A67B6">
        <w:rPr>
          <w:i/>
          <w:iCs/>
        </w:rPr>
        <w:t>Fluorescent experiment</w:t>
      </w:r>
      <w:r w:rsidR="002347EB">
        <w:rPr>
          <w:i/>
          <w:iCs/>
        </w:rPr>
        <w:t>s</w:t>
      </w:r>
      <w:r w:rsidR="002347EB" w:rsidRPr="001A67B6">
        <w:rPr>
          <w:i/>
          <w:iCs/>
        </w:rPr>
        <w:t>:</w:t>
      </w:r>
      <w:r w:rsidR="002347EB">
        <w:rPr>
          <w:i/>
          <w:iCs/>
        </w:rPr>
        <w:t xml:space="preserve"> </w:t>
      </w:r>
      <w:r w:rsidRPr="0025589C">
        <w:t xml:space="preserve">Strains were inoculated into 3 ml </w:t>
      </w:r>
      <w:proofErr w:type="spellStart"/>
      <w:r w:rsidRPr="0025589C">
        <w:t>LB+Cap+Kan</w:t>
      </w:r>
      <w:proofErr w:type="spellEnd"/>
      <w:r w:rsidRPr="0025589C">
        <w:t xml:space="preserve">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 xml:space="preserve">Cells were then inoculated into 100 </w:t>
      </w:r>
      <w:proofErr w:type="spellStart"/>
      <w:r w:rsidRPr="0025589C">
        <w:t>μL</w:t>
      </w:r>
      <w:proofErr w:type="spellEnd"/>
      <w:r w:rsidRPr="0025589C">
        <w:t xml:space="preserve"> </w:t>
      </w:r>
      <w:proofErr w:type="spellStart"/>
      <w:r w:rsidRPr="0025589C">
        <w:t>LB+Cap+Kan</w:t>
      </w:r>
      <w:proofErr w:type="spellEnd"/>
      <w:r w:rsidRPr="0025589C">
        <w:t xml:space="preserve"> in a 96-well </w:t>
      </w:r>
      <w:r w:rsidR="00560BED">
        <w:t>flat-bottom microplate (Costar) in three sub-experiments:</w:t>
      </w:r>
    </w:p>
    <w:p w14:paraId="23BDABAA" w14:textId="7777777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865D57" w:rsidRPr="0025589C">
        <w:t>ed</w:t>
      </w:r>
      <w:r w:rsidRPr="0025589C">
        <w:t xml:space="preserve"> a </w:t>
      </w:r>
      <w:r w:rsidR="00420670">
        <w:t xml:space="preserve">mono-culture </w:t>
      </w:r>
      <w:r w:rsidRPr="0025589C">
        <w:t xml:space="preserve"> of </w:t>
      </w:r>
      <w:r w:rsidR="00865D57" w:rsidRPr="0025589C">
        <w:t>the</w:t>
      </w:r>
      <w:r w:rsidRPr="0025589C">
        <w:t xml:space="preserve"> GFP-labeled strain</w:t>
      </w:r>
    </w:p>
    <w:p w14:paraId="3E6F4B30" w14:textId="77777777" w:rsidR="007A7F01" w:rsidRPr="0025589C" w:rsidRDefault="007A7F01" w:rsidP="00C34C28">
      <w:pPr>
        <w:pStyle w:val="ListParagraph"/>
        <w:numPr>
          <w:ilvl w:val="0"/>
          <w:numId w:val="1"/>
        </w:numPr>
        <w:ind w:firstLine="284"/>
      </w:pPr>
      <w:r w:rsidRPr="0025589C">
        <w:t xml:space="preserve">30 wells </w:t>
      </w:r>
      <w:r w:rsidR="00865D57" w:rsidRPr="0025589C">
        <w:t xml:space="preserve">contained </w:t>
      </w:r>
      <w:r w:rsidRPr="0025589C">
        <w:t xml:space="preserve">a </w:t>
      </w:r>
      <w:r w:rsidR="00420670">
        <w:t xml:space="preserve">mono-culture </w:t>
      </w:r>
      <w:r w:rsidRPr="0025589C">
        <w:t xml:space="preserve"> of </w:t>
      </w:r>
      <w:r w:rsidR="00865D57" w:rsidRPr="0025589C">
        <w:t xml:space="preserve">the </w:t>
      </w:r>
      <w:r w:rsidRPr="0025589C">
        <w:t>RFP-labeled strain</w:t>
      </w:r>
    </w:p>
    <w:p w14:paraId="4EA44448" w14:textId="7777777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560BED">
        <w:t>ing a mixed culture of both GFP</w:t>
      </w:r>
      <w:r w:rsidRPr="0025589C">
        <w:t xml:space="preserve"> and RFP-labeled strains</w:t>
      </w:r>
    </w:p>
    <w:p w14:paraId="0EDC61D0" w14:textId="77777777" w:rsidR="007A7F01" w:rsidRPr="0025589C" w:rsidRDefault="007A7F01" w:rsidP="00C34C28">
      <w:pPr>
        <w:pStyle w:val="ListParagraph"/>
        <w:numPr>
          <w:ilvl w:val="0"/>
          <w:numId w:val="1"/>
        </w:numPr>
        <w:ind w:firstLine="284"/>
      </w:pPr>
      <w:r w:rsidRPr="0025589C">
        <w:t xml:space="preserve">2 wells </w:t>
      </w:r>
      <w:r w:rsidR="00865D57" w:rsidRPr="0025589C">
        <w:t>contained only growth medium</w:t>
      </w:r>
    </w:p>
    <w:p w14:paraId="37A1325E" w14:textId="77777777" w:rsidR="007A7F01" w:rsidRPr="0025589C" w:rsidRDefault="007A7F01" w:rsidP="00C34C28">
      <w:pPr>
        <w:rPr>
          <w:vertAlign w:val="subscript"/>
        </w:rPr>
      </w:pPr>
      <w:r w:rsidRPr="0025589C">
        <w:t xml:space="preserve"> The cultures were grown</w:t>
      </w:r>
      <w:r w:rsidR="00862800">
        <w:t xml:space="preserve"> at </w:t>
      </w:r>
      <w:r w:rsidR="00862800" w:rsidRPr="0025589C">
        <w:t>30°C</w:t>
      </w:r>
      <w:r w:rsidRPr="0025589C">
        <w:t xml:space="preserve"> in an automatic microplate reader (Tecan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3E1616C4" w14:textId="77777777" w:rsidR="00862800" w:rsidRPr="00862800" w:rsidRDefault="007A7F01">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w:t>
      </w:r>
      <w:proofErr w:type="spellStart"/>
      <w:r w:rsidRPr="0025589C">
        <w:t>Miltenyi</w:t>
      </w:r>
      <w:proofErr w:type="spellEnd"/>
      <w:r w:rsidRPr="0025589C">
        <w:t xml:space="preserve"> </w:t>
      </w:r>
      <w:proofErr w:type="spellStart"/>
      <w:r w:rsidRPr="0025589C">
        <w:t>Biotec</w:t>
      </w:r>
      <w:proofErr w:type="spellEnd"/>
      <w:r w:rsidRPr="0025589C">
        <w:t xml:space="preserve"> </w:t>
      </w:r>
      <w:proofErr w:type="spellStart"/>
      <w:r w:rsidRPr="0025589C">
        <w:t>MACSQuant</w:t>
      </w:r>
      <w:proofErr w:type="spellEnd"/>
      <w:r w:rsidRPr="0025589C">
        <w:t xml:space="preserve">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50)nm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 xml:space="preserve">561nm/615(20)nm </w:t>
      </w:r>
      <w:proofErr w:type="spellStart"/>
      <w:r w:rsidRPr="0025589C">
        <w:t>dsRed</w:t>
      </w:r>
      <w:proofErr w:type="spellEnd"/>
      <w:r w:rsidRPr="0025589C">
        <w:t xml:space="preserve"> laser. Samples were diluted </w:t>
      </w:r>
      <w:r w:rsidR="00865D57" w:rsidRPr="0025589C">
        <w:t xml:space="preserve">further </w:t>
      </w:r>
      <w:r w:rsidRPr="0025589C">
        <w:t xml:space="preserve">to eliminate "double" event (events </w:t>
      </w:r>
      <w:r w:rsidRPr="0025589C">
        <w:lastRenderedPageBreak/>
        <w:t>detected as both "green" and "red" due to high cell density) and noise in the cell sorter</w:t>
      </w:r>
      <w:r w:rsidR="00BF6B81">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Pr="0025589C">
        <w:t>.</w:t>
      </w:r>
      <w:r w:rsidR="002347EB">
        <w:rPr>
          <w:i/>
          <w:iCs/>
        </w:rPr>
        <w:t xml:space="preserve"> </w:t>
      </w:r>
      <w:proofErr w:type="spellStart"/>
      <w:r w:rsidR="002347EB">
        <w:rPr>
          <w:i/>
          <w:iCs/>
        </w:rPr>
        <w:t>L</w:t>
      </w:r>
      <w:r w:rsidR="002347EB" w:rsidRPr="00634C42">
        <w:rPr>
          <w:i/>
          <w:iCs/>
        </w:rPr>
        <w:t>acI</w:t>
      </w:r>
      <w:proofErr w:type="spellEnd"/>
      <w:r w:rsidR="002347EB" w:rsidRPr="00634C42">
        <w:rPr>
          <w:i/>
          <w:iCs/>
        </w:rPr>
        <w:t xml:space="preserve"> experiments: </w:t>
      </w:r>
      <w:r w:rsidR="002347EB" w:rsidRPr="00634C42">
        <w:t>S</w:t>
      </w:r>
      <w:r w:rsidR="00862800" w:rsidRPr="00634C42">
        <w:t>trains were inoculated into 1 mL of LB media and grown overnight</w:t>
      </w:r>
      <w:r w:rsidR="00F0786E" w:rsidRPr="00634C42">
        <w:t>.</w:t>
      </w:r>
      <w:r w:rsidR="00862800" w:rsidRPr="00634C42">
        <w:t xml:space="preserve"> Saturated overnight cultures were diluted and preconditioned to the DM media supplemented with </w:t>
      </w:r>
      <w:r w:rsidR="005E519B">
        <w:t xml:space="preserve">lactose or </w:t>
      </w:r>
      <w:r w:rsidR="00862800" w:rsidRPr="00634C42">
        <w:t xml:space="preserve">glycerol by transferring 1 </w:t>
      </w:r>
      <w:proofErr w:type="spellStart"/>
      <w:r w:rsidR="00862800" w:rsidRPr="00634C42">
        <w:t>μL</w:t>
      </w:r>
      <w:proofErr w:type="spellEnd"/>
      <w:r w:rsidR="00862800" w:rsidRPr="00634C42">
        <w:t xml:space="preserve"> into 1 mL of said growth media and incubat</w:t>
      </w:r>
      <w:r w:rsidR="00B25AD9">
        <w:t>ing</w:t>
      </w:r>
      <w:r w:rsidR="00862800" w:rsidRPr="00634C42">
        <w:t xml:space="preserve"> for 24 hours. </w:t>
      </w:r>
      <w:r w:rsidR="00B25AD9">
        <w:t>T</w:t>
      </w:r>
      <w:r w:rsidR="00862800" w:rsidRPr="00634C42">
        <w:t xml:space="preserve">he next day, 2 </w:t>
      </w:r>
      <w:proofErr w:type="spellStart"/>
      <w:r w:rsidR="00862800" w:rsidRPr="00634C42">
        <w:t>μL</w:t>
      </w:r>
      <w:proofErr w:type="spellEnd"/>
      <w:r w:rsidR="00862800" w:rsidRPr="00634C42">
        <w:t xml:space="preserve"> of the preconditioned culture was transferred into </w:t>
      </w:r>
      <w:commentRangeStart w:id="20"/>
      <w:r w:rsidR="00862800" w:rsidRPr="00634C42">
        <w:t>89</w:t>
      </w:r>
      <w:commentRangeEnd w:id="20"/>
      <w:r w:rsidR="00B25AD9">
        <w:rPr>
          <w:rStyle w:val="CommentReference"/>
        </w:rPr>
        <w:commentReference w:id="20"/>
      </w:r>
      <w:r w:rsidR="00862800" w:rsidRPr="00634C42">
        <w:t xml:space="preserve"> </w:t>
      </w:r>
      <w:proofErr w:type="spellStart"/>
      <w:r w:rsidR="00862800" w:rsidRPr="00634C42">
        <w:t>μL</w:t>
      </w:r>
      <w:proofErr w:type="spellEnd"/>
      <w:r w:rsidR="00862800" w:rsidRPr="00634C42">
        <w:t xml:space="preserve"> of the same media</w:t>
      </w:r>
      <w:r w:rsidR="00F0786E" w:rsidRPr="00634C42">
        <w:t>, with variable IPTG concentrations,</w:t>
      </w:r>
      <w:r w:rsidR="00862800" w:rsidRPr="00634C42">
        <w:t xml:space="preserve"> in a 96-well microplate</w:t>
      </w:r>
      <w:r w:rsidR="00F0786E" w:rsidRPr="00634C42">
        <w:t>. The microplate</w:t>
      </w:r>
      <w:r w:rsidR="00862800" w:rsidRPr="00634C42">
        <w:t xml:space="preserve"> then incubated in a microplate reader (</w:t>
      </w:r>
      <w:proofErr w:type="spellStart"/>
      <w:r w:rsidR="00862800" w:rsidRPr="00634C42">
        <w:t>VersaMax</w:t>
      </w:r>
      <w:proofErr w:type="spellEnd"/>
      <w:r w:rsidR="00862800" w:rsidRPr="00634C42">
        <w:t>) at 37°C until cells reached stationary phase. OD</w:t>
      </w:r>
      <w:r w:rsidR="00862800" w:rsidRPr="00634C42">
        <w:rPr>
          <w:vertAlign w:val="subscript"/>
        </w:rPr>
        <w:t>450</w:t>
      </w:r>
      <w:r w:rsidR="00862800" w:rsidRPr="00634C42">
        <w:t xml:space="preserve"> readings were taken every 5 minutes.</w:t>
      </w:r>
    </w:p>
    <w:p w14:paraId="70743624" w14:textId="77777777" w:rsidR="007A7F01" w:rsidRPr="00F51414" w:rsidRDefault="007A7F01" w:rsidP="00C34C28">
      <w:r w:rsidRPr="0025589C">
        <w:rPr>
          <w:b/>
          <w:bCs/>
        </w:rPr>
        <w:t xml:space="preserve">Data analysis. </w:t>
      </w:r>
      <w:r w:rsidR="002347EB" w:rsidRPr="001A67B6">
        <w:rPr>
          <w:i/>
          <w:iCs/>
        </w:rPr>
        <w:t>Fluorescent experiment</w:t>
      </w:r>
      <w:r w:rsidR="002347EB">
        <w:rPr>
          <w:i/>
          <w:iCs/>
        </w:rPr>
        <w:t>s</w:t>
      </w:r>
      <w:r w:rsidR="002347EB" w:rsidRPr="001A67B6">
        <w:rPr>
          <w:i/>
          <w:iCs/>
        </w:rPr>
        <w:t>:</w:t>
      </w:r>
      <w:r w:rsidR="002347EB">
        <w:rPr>
          <w:i/>
          <w:iCs/>
        </w:rPr>
        <w:t xml:space="preserve"> </w:t>
      </w:r>
      <w:r w:rsidR="00C0791B" w:rsidRPr="0025589C">
        <w:t>Fluorescent cell sorter output data was analyzed using R</w:t>
      </w:r>
      <w:r w:rsidR="00BF6B81">
        <w:t xml:space="preserve"> </w:t>
      </w:r>
      <w:r w:rsidR="00C0791B" w:rsidRPr="0025589C">
        <w:fldChar w:fldCharType="begin" w:fldLock="1"/>
      </w:r>
      <w:r w:rsidR="00181C68">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4)","plainTextFormattedCitation":"(24)","previouslyFormattedCitation":"(24)"},"properties":{"noteIndex":0},"schema":"https://github.com/citation-style-language/schema/raw/master/csl-citation.json"}</w:instrText>
      </w:r>
      <w:r w:rsidR="00C0791B" w:rsidRPr="0025589C">
        <w:fldChar w:fldCharType="separate"/>
      </w:r>
      <w:r w:rsidR="00DB2152" w:rsidRPr="00DB2152">
        <w:rPr>
          <w:noProof/>
        </w:rPr>
        <w:t>(24)</w:t>
      </w:r>
      <w:r w:rsidR="00C0791B" w:rsidRPr="0025589C">
        <w:fldChar w:fldCharType="end"/>
      </w:r>
      <w:r w:rsidR="00C0791B" w:rsidRPr="0025589C">
        <w:t xml:space="preserve"> with the </w:t>
      </w:r>
      <w:proofErr w:type="spellStart"/>
      <w:r w:rsidR="00C0791B" w:rsidRPr="0025589C">
        <w:rPr>
          <w:i/>
          <w:iCs/>
        </w:rPr>
        <w:t>flowPeaks</w:t>
      </w:r>
      <w:proofErr w:type="spellEnd"/>
      <w:r w:rsidR="00C0791B" w:rsidRPr="0025589C">
        <w:t xml:space="preserve"> package that implements an unsupervised flow cytometry clustering algorithm</w:t>
      </w:r>
      <w:r w:rsidR="00BF6B81">
        <w:t xml:space="preserve"> </w:t>
      </w:r>
      <w:r w:rsidR="00C0791B" w:rsidRPr="0025589C">
        <w:fldChar w:fldCharType="begin" w:fldLock="1"/>
      </w:r>
      <w:r w:rsidR="00181C68">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5)","plainTextFormattedCitation":"(25)","previouslyFormattedCitation":"(25)"},"properties":{"noteIndex":0},"schema":"https://github.com/citation-style-language/schema/raw/master/csl-citation.json"}</w:instrText>
      </w:r>
      <w:r w:rsidR="00C0791B" w:rsidRPr="0025589C">
        <w:fldChar w:fldCharType="separate"/>
      </w:r>
      <w:r w:rsidR="00DB2152" w:rsidRPr="00DB2152">
        <w:rPr>
          <w:noProof/>
        </w:rPr>
        <w:t>(25)</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181C68">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00DB2152" w:rsidRPr="00DB2152">
        <w:rPr>
          <w:noProof/>
        </w:rPr>
        <w:t>(22)</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ython packages: NumPy</w:t>
      </w:r>
      <w:r w:rsidR="00605D62">
        <w:t xml:space="preserve"> </w:t>
      </w:r>
      <w:r w:rsidRPr="0025589C">
        <w:fldChar w:fldCharType="begin" w:fldLock="1"/>
      </w:r>
      <w:r w:rsidR="00181C68">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6)","plainTextFormattedCitation":"(26)","previouslyFormattedCitation":"(26)"},"properties":{"noteIndex":0},"schema":"https://github.com/citation-style-language/schema/raw/master/csl-citation.json"}</w:instrText>
      </w:r>
      <w:r w:rsidRPr="0025589C">
        <w:fldChar w:fldCharType="separate"/>
      </w:r>
      <w:r w:rsidR="00DB2152" w:rsidRPr="00DB2152">
        <w:rPr>
          <w:noProof/>
        </w:rPr>
        <w:t>(26)</w:t>
      </w:r>
      <w:r w:rsidRPr="0025589C">
        <w:fldChar w:fldCharType="end"/>
      </w:r>
      <w:r w:rsidRPr="0025589C">
        <w:t>, SciPy</w:t>
      </w:r>
      <w:r w:rsidR="00605D62">
        <w:t xml:space="preserve">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rsidRPr="0025589C">
        <w:t>, Matplotlib</w:t>
      </w:r>
      <w:r w:rsidR="00605D62">
        <w:t xml:space="preserve"> </w:t>
      </w:r>
      <w:r w:rsidRPr="0025589C">
        <w:fldChar w:fldCharType="begin" w:fldLock="1"/>
      </w:r>
      <w:r w:rsidR="00181C68">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28)","plainTextFormattedCitation":"(28)","previouslyFormattedCitation":"(28)"},"properties":{"noteIndex":0},"schema":"https://github.com/citation-style-language/schema/raw/master/csl-citation.json"}</w:instrText>
      </w:r>
      <w:r w:rsidRPr="0025589C">
        <w:fldChar w:fldCharType="separate"/>
      </w:r>
      <w:r w:rsidR="00DB2152" w:rsidRPr="00DB2152">
        <w:rPr>
          <w:noProof/>
        </w:rPr>
        <w:t>(28)</w:t>
      </w:r>
      <w:r w:rsidRPr="0025589C">
        <w:fldChar w:fldCharType="end"/>
      </w:r>
      <w:r w:rsidRPr="0025589C">
        <w:t>, Pandas</w:t>
      </w:r>
      <w:r w:rsidR="00605D62">
        <w:t xml:space="preserve"> </w:t>
      </w:r>
      <w:r w:rsidRPr="0025589C">
        <w:fldChar w:fldCharType="begin" w:fldLock="1"/>
      </w:r>
      <w:r w:rsidR="00181C68">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29)","plainTextFormattedCitation":"(29)","previouslyFormattedCitation":"(29)"},"properties":{"noteIndex":0},"schema":"https://github.com/citation-style-language/schema/raw/master/csl-citation.json"}</w:instrText>
      </w:r>
      <w:r w:rsidRPr="0025589C">
        <w:fldChar w:fldCharType="separate"/>
      </w:r>
      <w:r w:rsidR="00DB2152" w:rsidRPr="00DB2152">
        <w:rPr>
          <w:noProof/>
        </w:rPr>
        <w:t>(29)</w:t>
      </w:r>
      <w:r w:rsidRPr="0025589C">
        <w:fldChar w:fldCharType="end"/>
      </w:r>
      <w:r w:rsidRPr="0025589C">
        <w:t>, Seaborn</w:t>
      </w:r>
      <w:r w:rsidR="00605D62">
        <w:t xml:space="preserve"> </w:t>
      </w:r>
      <w:r w:rsidR="00532013" w:rsidRPr="0025589C">
        <w:fldChar w:fldCharType="begin" w:fldLock="1"/>
      </w:r>
      <w:r w:rsidR="00181C68">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0)","plainTextFormattedCitation":"(30)","previouslyFormattedCitation":"(30)"},"properties":{"noteIndex":0},"schema":"https://github.com/citation-style-language/schema/raw/master/csl-citation.json"}</w:instrText>
      </w:r>
      <w:r w:rsidR="00532013" w:rsidRPr="0025589C">
        <w:fldChar w:fldCharType="separate"/>
      </w:r>
      <w:r w:rsidR="00DB2152" w:rsidRPr="00DB2152">
        <w:rPr>
          <w:noProof/>
        </w:rPr>
        <w:t>(30)</w:t>
      </w:r>
      <w:r w:rsidR="00532013" w:rsidRPr="0025589C">
        <w:fldChar w:fldCharType="end"/>
      </w:r>
      <w:r w:rsidRPr="0025589C">
        <w:t>, LMFIT</w:t>
      </w:r>
      <w:r w:rsidR="00605D62">
        <w:t xml:space="preserve"> </w:t>
      </w:r>
      <w:r w:rsidRPr="0025589C">
        <w:fldChar w:fldCharType="begin" w:fldLock="1"/>
      </w:r>
      <w:r w:rsidR="00181C68">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1)","plainTextFormattedCitation":"(31)","previouslyFormattedCitation":"(31)"},"properties":{"noteIndex":0},"schema":"https://github.com/citation-style-language/schema/raw/master/csl-citation.json"}</w:instrText>
      </w:r>
      <w:r w:rsidRPr="0025589C">
        <w:fldChar w:fldCharType="separate"/>
      </w:r>
      <w:r w:rsidR="00DB2152" w:rsidRPr="00DB2152">
        <w:rPr>
          <w:noProof/>
        </w:rPr>
        <w:t>(31)</w:t>
      </w:r>
      <w:r w:rsidRPr="0025589C">
        <w:fldChar w:fldCharType="end"/>
      </w:r>
      <w:r w:rsidRPr="0025589C">
        <w:t xml:space="preserve">, </w:t>
      </w:r>
      <w:proofErr w:type="spellStart"/>
      <w:r w:rsidRPr="0025589C">
        <w:t>Scikit</w:t>
      </w:r>
      <w:proofErr w:type="spellEnd"/>
      <w:r w:rsidRPr="0025589C">
        <w:t>-learn</w:t>
      </w:r>
      <w:r w:rsidR="00605D62">
        <w:t xml:space="preserve"> </w:t>
      </w:r>
      <w:r w:rsidRPr="0025589C">
        <w:fldChar w:fldCharType="begin" w:fldLock="1"/>
      </w:r>
      <w:r w:rsidR="00181C68">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2)","plainTextFormattedCitation":"(32)","previouslyFormattedCitation":"(32)"},"properties":{"noteIndex":0},"schema":"https://github.com/citation-style-language/schema/raw/master/csl-citation.json"}</w:instrText>
      </w:r>
      <w:r w:rsidRPr="0025589C">
        <w:fldChar w:fldCharType="separate"/>
      </w:r>
      <w:r w:rsidR="00DB2152" w:rsidRPr="00DB2152">
        <w:rPr>
          <w:noProof/>
        </w:rPr>
        <w:t>(32)</w:t>
      </w:r>
      <w:r w:rsidRPr="0025589C">
        <w:fldChar w:fldCharType="end"/>
      </w:r>
      <w:r w:rsidRPr="0025589C">
        <w:t xml:space="preserve">, and </w:t>
      </w:r>
      <w:proofErr w:type="spellStart"/>
      <w:r w:rsidRPr="0025589C">
        <w:t>SymPy</w:t>
      </w:r>
      <w:proofErr w:type="spellEnd"/>
      <w:r w:rsidR="00605D62">
        <w:t xml:space="preserve"> </w:t>
      </w:r>
      <w:r w:rsidRPr="0025589C">
        <w:fldChar w:fldCharType="begin" w:fldLock="1"/>
      </w:r>
      <w:r w:rsidR="00181C68">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3)","plainTextFormattedCitation":"(33)","previouslyFormattedCitation":"(33)"},"properties":{"noteIndex":0},"schema":"https://github.com/citation-style-language/schema/raw/master/csl-citation.json"}</w:instrText>
      </w:r>
      <w:r w:rsidRPr="0025589C">
        <w:fldChar w:fldCharType="separate"/>
      </w:r>
      <w:r w:rsidR="00DB2152" w:rsidRPr="00DB2152">
        <w:rPr>
          <w:noProof/>
        </w:rPr>
        <w:t>(33)</w:t>
      </w:r>
      <w:r w:rsidRPr="0025589C">
        <w:fldChar w:fldCharType="end"/>
      </w:r>
      <w:r w:rsidRPr="0025589C">
        <w:t xml:space="preserve">. </w:t>
      </w:r>
      <w:proofErr w:type="spellStart"/>
      <w:r w:rsidR="002347EB">
        <w:rPr>
          <w:i/>
          <w:iCs/>
        </w:rPr>
        <w:t>LacI</w:t>
      </w:r>
      <w:proofErr w:type="spellEnd"/>
      <w:r w:rsidR="002347EB">
        <w:rPr>
          <w:i/>
          <w:iCs/>
        </w:rPr>
        <w:t xml:space="preserve"> experiments: </w:t>
      </w:r>
      <w:r w:rsidR="00F51414">
        <w:t xml:space="preserve">Growth curves of the </w:t>
      </w:r>
      <w:proofErr w:type="spellStart"/>
      <w:r w:rsidR="00F51414">
        <w:rPr>
          <w:i/>
          <w:iCs/>
        </w:rPr>
        <w:t>lacI</w:t>
      </w:r>
      <w:proofErr w:type="spellEnd"/>
      <w:r w:rsidR="00F51414">
        <w:t xml:space="preserve"> strains were analyzed using the same model</w:t>
      </w:r>
      <w:r w:rsidR="00871F93">
        <w:t>s</w:t>
      </w:r>
      <w:r w:rsidR="00F51414">
        <w:t xml:space="preserve"> but different software implementation.</w:t>
      </w:r>
      <w:r w:rsidR="004E2D88">
        <w:t xml:space="preserve"> We note specific differences in the analysis wherever these apply. </w:t>
      </w:r>
    </w:p>
    <w:p w14:paraId="354DF439" w14:textId="77777777" w:rsidR="003616D0" w:rsidRPr="0025589C" w:rsidRDefault="00C7159E" w:rsidP="00C34C28">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w:t>
      </w:r>
      <w:proofErr w:type="spellStart"/>
      <w:r w:rsidR="00A8110B">
        <w:t>eq</w:t>
      </w:r>
      <w:r w:rsidR="00327F6F">
        <w:t>s</w:t>
      </w:r>
      <w:proofErr w:type="spellEnd"/>
      <w:r w:rsidR="00A8110B">
        <w:t>. 2)</w:t>
      </w:r>
      <w:r w:rsidR="003616D0" w:rsidRPr="0025589C">
        <w:t xml:space="preserve"> to </w:t>
      </w:r>
      <w:r w:rsidR="00327F6F">
        <w:t xml:space="preserve">mono-culture </w:t>
      </w:r>
      <w:r w:rsidR="00A8110B">
        <w:t xml:space="preserve">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SciPy’s </w:t>
      </w:r>
      <w:proofErr w:type="spellStart"/>
      <w:r w:rsidR="00A8110B">
        <w:rPr>
          <w:i/>
          <w:iCs/>
        </w:rPr>
        <w:t>least_squares</w:t>
      </w:r>
      <w:proofErr w:type="spellEnd"/>
      <w:r w:rsidR="00A8110B">
        <w:t xml:space="preserve"> function</w:t>
      </w:r>
      <w:r w:rsidR="00FB039B" w:rsidRPr="0025589C">
        <w:t xml:space="preserve"> </w:t>
      </w:r>
      <w:r w:rsidR="003616D0"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003616D0" w:rsidRPr="0025589C">
        <w:fldChar w:fldCharType="separate"/>
      </w:r>
      <w:r w:rsidR="00DB2152" w:rsidRPr="00DB2152">
        <w:rPr>
          <w:noProof/>
        </w:rPr>
        <w:t>(27)</w:t>
      </w:r>
      <w:r w:rsidR="003616D0" w:rsidRPr="0025589C">
        <w:fldChar w:fldCharType="end"/>
      </w:r>
      <w:r w:rsidR="003616D0" w:rsidRPr="0025589C">
        <w:t xml:space="preserve">. We then calculate the Bayesian Information Criteria (BIC) of several </w:t>
      </w:r>
      <w:r w:rsidR="007942A2" w:rsidRPr="0025589C">
        <w:t>nested models</w:t>
      </w:r>
      <w:r w:rsidR="003616D0" w:rsidRPr="0025589C">
        <w:t xml:space="preserve">, defined by fixing </w:t>
      </w:r>
      <w:r w:rsidR="00686D9D">
        <w:t>the value</w:t>
      </w:r>
      <w:r w:rsidR="00686D9D" w:rsidRPr="0025589C">
        <w:t xml:space="preserve"> </w:t>
      </w:r>
      <w:r w:rsidR="003616D0" w:rsidRPr="0025589C">
        <w:t xml:space="preserve">of </w:t>
      </w:r>
      <w:r w:rsidR="00686D9D">
        <w:t xml:space="preserve">specific </w:t>
      </w:r>
      <w:r w:rsidR="00A8110B">
        <w:t xml:space="preserve">growth </w:t>
      </w:r>
      <w:r w:rsidR="003616D0" w:rsidRPr="0025589C">
        <w:t xml:space="preserve">parameters (see </w:t>
      </w:r>
      <w:r w:rsidR="00262B0E" w:rsidRPr="00876E70">
        <w:rPr>
          <w:b/>
          <w:bCs/>
        </w:rPr>
        <w:t>Appendix</w:t>
      </w:r>
      <w:r w:rsidR="00C0791B" w:rsidRPr="00876E70">
        <w:rPr>
          <w:b/>
          <w:bCs/>
        </w:rPr>
        <w:t xml:space="preserve"> </w:t>
      </w:r>
      <w:r w:rsidR="00756174" w:rsidRPr="00876E70">
        <w:rPr>
          <w:b/>
          <w:bCs/>
        </w:rPr>
        <w:t>1</w:t>
      </w:r>
      <w:r w:rsidR="007942A2" w:rsidRPr="0025589C">
        <w:t xml:space="preserve">, </w:t>
      </w:r>
      <w:r w:rsidR="00605D62" w:rsidRPr="005327AF">
        <w:rPr>
          <w:b/>
          <w:bCs/>
        </w:rPr>
        <w:t>Table</w:t>
      </w:r>
      <w:r w:rsidR="005327AF" w:rsidRPr="005327AF">
        <w:rPr>
          <w:b/>
          <w:bCs/>
        </w:rPr>
        <w:t xml:space="preserve"> S1</w:t>
      </w:r>
      <w:r w:rsidR="00605D62">
        <w:t>,</w:t>
      </w:r>
      <w:r w:rsidR="00327F6F">
        <w:t xml:space="preserve"> and</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E66975" w:rsidRPr="00E66975">
        <w:rPr>
          <w:b/>
          <w:bCs/>
        </w:rPr>
        <w:t>Figure S2</w:t>
      </w:r>
      <w:r w:rsidR="005327AF" w:rsidRPr="005327AF">
        <w:rPr>
          <w:b/>
          <w:bCs/>
        </w:rPr>
        <w:fldChar w:fldCharType="end"/>
      </w:r>
      <w:r w:rsidR="003616D0" w:rsidRPr="0025589C">
        <w:t>). BIC is given by:</w:t>
      </w:r>
    </w:p>
    <w:p w14:paraId="0A9EECFA" w14:textId="77777777" w:rsidR="003616D0" w:rsidRPr="0025589C" w:rsidRDefault="003616D0" w:rsidP="00C34C28">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0DF5E420" w14:textId="77777777" w:rsidR="003616D0" w:rsidRPr="0025589C" w:rsidRDefault="003616D0" w:rsidP="00ED3476">
      <w:pPr>
        <w:ind w:firstLine="0"/>
      </w:pPr>
      <w:r w:rsidRPr="00876E70">
        <w:t xml:space="preserve">where </w:t>
      </w:r>
      <m:oMath>
        <m:r>
          <w:rPr>
            <w:rFonts w:ascii="Cambria Math" w:hAnsi="Cambria Math"/>
          </w:rPr>
          <m:t>k</m:t>
        </m:r>
      </m:oMath>
      <w:r w:rsidRPr="00876E70">
        <w:t xml:space="preserve"> is the number </w:t>
      </w:r>
      <w:r w:rsidR="00DF6D3B" w:rsidRPr="00876E70">
        <w:t xml:space="preserve">of </w:t>
      </w:r>
      <w:r w:rsidRPr="00876E70">
        <w:t xml:space="preserve">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w:t>
      </w:r>
      <w:r w:rsidR="00865D57" w:rsidRPr="0025589C">
        <w:t>ed</w:t>
      </w:r>
      <w:r w:rsidRPr="0025589C">
        <w:t xml:space="preserve"> the model with the lowest BIC</w:t>
      </w:r>
      <w:r w:rsidR="00605D62">
        <w:t xml:space="preserve"> </w:t>
      </w:r>
      <w:r w:rsidRPr="0025589C">
        <w:fldChar w:fldCharType="begin" w:fldLock="1"/>
      </w:r>
      <w:r w:rsidR="00181C68">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4, 35)","plainTextFormattedCitation":"(34, 35)","previouslyFormattedCitation":"(34, 35)"},"properties":{"noteIndex":0},"schema":"https://github.com/citation-style-language/schema/raw/master/csl-citation.json"}</w:instrText>
      </w:r>
      <w:r w:rsidRPr="0025589C">
        <w:fldChar w:fldCharType="separate"/>
      </w:r>
      <w:r w:rsidR="00DB2152" w:rsidRPr="00DB2152">
        <w:rPr>
          <w:noProof/>
        </w:rPr>
        <w:t>(34, 35)</w:t>
      </w:r>
      <w:r w:rsidRPr="0025589C">
        <w:fldChar w:fldCharType="end"/>
      </w:r>
      <w:r w:rsidRPr="0025589C">
        <w:t>.</w:t>
      </w:r>
      <w:r w:rsidR="00E2013F" w:rsidRPr="0025589C">
        <w:t xml:space="preserve"> Other metrics for model selection can be used, but BIC was chosen for its simplicity and flexibility.</w:t>
      </w:r>
      <w:r w:rsidR="00871F93">
        <w:t xml:space="preserve"> </w:t>
      </w:r>
      <w:proofErr w:type="spellStart"/>
      <w:r w:rsidR="004E2D88">
        <w:rPr>
          <w:i/>
          <w:iCs/>
        </w:rPr>
        <w:t>LacI</w:t>
      </w:r>
      <w:proofErr w:type="spellEnd"/>
      <w:r w:rsidR="004E2D88">
        <w:rPr>
          <w:i/>
          <w:iCs/>
        </w:rPr>
        <w:t xml:space="preserve"> experiments:</w:t>
      </w:r>
      <w:r w:rsidR="004E2D88">
        <w:t xml:space="preserve"> </w:t>
      </w:r>
      <w:r w:rsidR="00646E53">
        <w:t xml:space="preserve">Model selection was not </w:t>
      </w:r>
      <w:r w:rsidR="004E2D88">
        <w:t>pe</w:t>
      </w:r>
      <w:r w:rsidR="00B25AD9">
        <w:t>r</w:t>
      </w:r>
      <w:r w:rsidR="004E2D88">
        <w:t>form</w:t>
      </w:r>
      <w:r w:rsidR="00646E53">
        <w:t>ed. Rather,</w:t>
      </w:r>
      <w:r w:rsidR="004E2D88">
        <w:t xml:space="preserve"> we fitted the growth models (</w:t>
      </w:r>
      <w:proofErr w:type="spellStart"/>
      <w:r w:rsidR="004E2D88">
        <w:t>eqs</w:t>
      </w:r>
      <w:proofErr w:type="spellEnd"/>
      <w:r w:rsidR="004E2D88">
        <w:t>. 2)</w:t>
      </w:r>
      <w:r w:rsidR="004E2D88" w:rsidRPr="0025589C">
        <w:t xml:space="preserve"> </w:t>
      </w:r>
      <w:r w:rsidR="004E2D88">
        <w:t>but assumed that t</w:t>
      </w:r>
      <w:r w:rsidR="004E2D88" w:rsidRPr="0025589C">
        <w:t>he rate at which the physiological state adjusts to the new growth conditions</w:t>
      </w:r>
      <w:r w:rsidR="004E2D88">
        <w:t xml:space="preserve"> is equal to the specific growth rate at low density (</w:t>
      </w:r>
      <m:oMath>
        <m:r>
          <w:rPr>
            <w:rFonts w:ascii="Cambria Math" w:hAnsi="Cambria Math"/>
          </w:rPr>
          <m:t>m=r</m:t>
        </m:r>
      </m:oMath>
      <w:r w:rsidR="004E2D88">
        <w:t xml:space="preserve">), in order to achieve more stable model fitting, as suggested by Baranyi </w:t>
      </w:r>
      <w:r w:rsidR="004E2D88">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36)","plainTextFormattedCitation":"(36)","previouslyFormattedCitation":"(36)"},"properties":{"noteIndex":0},"schema":"https://github.com/citation-style-language/schema/raw/master/csl-citation.json"}</w:instrText>
      </w:r>
      <w:r w:rsidR="004E2D88">
        <w:fldChar w:fldCharType="separate"/>
      </w:r>
      <w:r w:rsidR="00DB2152" w:rsidRPr="00DB2152">
        <w:rPr>
          <w:noProof/>
        </w:rPr>
        <w:t>(36)</w:t>
      </w:r>
      <w:r w:rsidR="004E2D88">
        <w:fldChar w:fldCharType="end"/>
      </w:r>
      <w:r w:rsidR="00D2060D">
        <w:t>.</w:t>
      </w:r>
      <w:r w:rsidR="0025633F">
        <w:t xml:space="preserve"> This was not necessary for the fluorescence experiment in which model fitting was stable.</w:t>
      </w:r>
    </w:p>
    <w:p w14:paraId="2D3D6708" w14:textId="77777777" w:rsidR="00C7159E" w:rsidRDefault="00C7159E" w:rsidP="00C34C28">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00560BED">
        <w:rPr>
          <w:b/>
          <w:bCs/>
          <w:noProof/>
        </w:rPr>
        <w:t xml:space="preserve">Figure 2 </w:t>
      </w:r>
      <w:r w:rsidRPr="0025589C">
        <w:rPr>
          <w:noProof/>
        </w:rPr>
        <w:t>and</w:t>
      </w:r>
      <w:r w:rsidRPr="0025589C">
        <w:t xml:space="preserve"> </w:t>
      </w:r>
      <w:r w:rsidR="0040287F" w:rsidRPr="0025589C">
        <w:t>black dashed lines in</w:t>
      </w:r>
      <w:r w:rsidR="00560BED">
        <w:t xml:space="preserve"> </w:t>
      </w:r>
      <w:r w:rsidR="00560BED" w:rsidRPr="00560BED">
        <w:rPr>
          <w:b/>
          <w:bCs/>
        </w:rPr>
        <w:t>Figure 4</w:t>
      </w:r>
      <w:r w:rsidR="00560BED">
        <w:t xml:space="preserve"> and </w:t>
      </w:r>
      <w:r w:rsidR="00560BED" w:rsidRPr="00560BED">
        <w:rPr>
          <w:b/>
          <w:bCs/>
        </w:rPr>
        <w:t>Figure 5</w:t>
      </w:r>
      <w:r w:rsidRPr="0025589C">
        <w:t xml:space="preserve">). A polynomial is fitted to the mean of the growth </w:t>
      </w:r>
      <w:r w:rsidRPr="00876E70">
        <w:t xml:space="preserve">curve data </w:t>
      </w:r>
      <w:r w:rsidRPr="00876E70">
        <w:rPr>
          <w:i/>
          <w:iCs/>
        </w:rPr>
        <w:t>N(t)</w:t>
      </w:r>
      <w:r w:rsidR="00B313D1" w:rsidRPr="00876E70">
        <w:t>.</w:t>
      </w:r>
      <w:r w:rsidRPr="00876E70">
        <w:t xml:space="preserve"> </w:t>
      </w:r>
      <w:r w:rsidR="00B313D1" w:rsidRPr="00876E70">
        <w:t>T</w:t>
      </w:r>
      <w:r w:rsidRPr="00876E70">
        <w:t xml:space="preserve">he time of maximum growth rate </w:t>
      </w:r>
      <w:proofErr w:type="spellStart"/>
      <w:r w:rsidRPr="00876E70">
        <w:rPr>
          <w:i/>
          <w:iCs/>
        </w:rPr>
        <w:t>t</w:t>
      </w:r>
      <w:r w:rsidRPr="00876E70">
        <w:rPr>
          <w:i/>
          <w:iCs/>
          <w:vertAlign w:val="subscript"/>
        </w:rPr>
        <w:t>max</w:t>
      </w:r>
      <w:proofErr w:type="spellEnd"/>
      <w:r w:rsidRPr="00876E70">
        <w:t xml:space="preserve"> is found by differentiating the fitted polynomial and </w:t>
      </w:r>
      <w:r w:rsidRPr="00876E70">
        <w:lastRenderedPageBreak/>
        <w:t>finding the maximum</w:t>
      </w:r>
      <w:r w:rsidR="00B313D1" w:rsidRPr="00876E70">
        <w:t xml:space="preserve"> of the derivative.</w:t>
      </w:r>
      <w:r w:rsidRPr="00876E70">
        <w:t xml:space="preserve"> </w:t>
      </w:r>
      <w:r w:rsidR="00B313D1" w:rsidRPr="00876E70">
        <w:t>V</w:t>
      </w:r>
      <w:r w:rsidRPr="00876E70">
        <w:t xml:space="preserve">alues </w:t>
      </w:r>
      <w:r w:rsidRPr="00876E70">
        <w:rPr>
          <w:i/>
          <w:iCs/>
        </w:rPr>
        <w:t>a</w:t>
      </w:r>
      <w:r w:rsidRPr="00876E70">
        <w:t xml:space="preserve"> and </w:t>
      </w:r>
      <w:r w:rsidRPr="00876E70">
        <w:rPr>
          <w:i/>
          <w:iCs/>
        </w:rPr>
        <w:t>b</w:t>
      </w:r>
      <w:r w:rsidRPr="00876E70">
        <w:t xml:space="preserve"> are found such that </w:t>
      </w:r>
      <w:r w:rsidR="00B313D1" w:rsidRPr="00876E70">
        <w:rPr>
          <w:i/>
          <w:iCs/>
        </w:rPr>
        <w:t>f(t)=</w:t>
      </w:r>
      <w:proofErr w:type="spellStart"/>
      <w:r w:rsidRPr="00876E70">
        <w:rPr>
          <w:i/>
          <w:iCs/>
        </w:rPr>
        <w:t>b+at</w:t>
      </w:r>
      <w:proofErr w:type="spellEnd"/>
      <w:r w:rsidRPr="00876E70" w:rsidDel="00A44F58">
        <w:t xml:space="preserve"> </w:t>
      </w:r>
      <w:r w:rsidRPr="00876E70">
        <w:t>describe</w:t>
      </w:r>
      <w:r w:rsidR="00B313D1" w:rsidRPr="00876E70">
        <w:t>s</w:t>
      </w:r>
      <w:r w:rsidRPr="00876E70">
        <w:t xml:space="preserve"> a tangent line at the point of maximum growth (</w:t>
      </w:r>
      <w:proofErr w:type="spellStart"/>
      <w:r w:rsidRPr="00876E70">
        <w:rPr>
          <w:i/>
          <w:iCs/>
        </w:rPr>
        <w:t>t</w:t>
      </w:r>
      <w:r w:rsidRPr="00876E70">
        <w:rPr>
          <w:i/>
          <w:iCs/>
          <w:vertAlign w:val="subscript"/>
        </w:rPr>
        <w:t>max</w:t>
      </w:r>
      <w:proofErr w:type="spellEnd"/>
      <w:r w:rsidRPr="00876E70">
        <w:rPr>
          <w:i/>
          <w:iCs/>
        </w:rPr>
        <w:t>, N(</w:t>
      </w:r>
      <w:proofErr w:type="spellStart"/>
      <w:r w:rsidRPr="00876E70">
        <w:rPr>
          <w:i/>
          <w:iCs/>
        </w:rPr>
        <w:t>t</w:t>
      </w:r>
      <w:r w:rsidRPr="00876E70">
        <w:rPr>
          <w:i/>
          <w:iCs/>
          <w:vertAlign w:val="subscript"/>
        </w:rPr>
        <w:t>max</w:t>
      </w:r>
      <w:proofErr w:type="spellEnd"/>
      <w:r w:rsidRPr="00876E70">
        <w:rPr>
          <w:i/>
          <w:iCs/>
        </w:rPr>
        <w:t>)</w:t>
      </w:r>
      <w:r w:rsidRPr="00876E70">
        <w:t>)</w:t>
      </w:r>
      <w:r w:rsidR="00B313D1" w:rsidRPr="00876E70">
        <w:t>.</w:t>
      </w:r>
      <w:r w:rsidRPr="00876E70">
        <w:rPr>
          <w:i/>
          <w:iCs/>
        </w:rPr>
        <w:t xml:space="preserve"> </w:t>
      </w:r>
      <w:r w:rsidR="00B313D1" w:rsidRPr="00876E70">
        <w:t>T</w:t>
      </w:r>
      <w:r w:rsidRPr="00876E70">
        <w:t xml:space="preserve">he intercept </w:t>
      </w:r>
      <w:r w:rsidRPr="00876E70">
        <w:rPr>
          <w:i/>
          <w:iCs/>
        </w:rPr>
        <w:t xml:space="preserve">b </w:t>
      </w:r>
      <w:r w:rsidRPr="00876E70">
        <w:t xml:space="preserve">and the slope </w:t>
      </w:r>
      <w:r w:rsidRPr="00876E70">
        <w:rPr>
          <w:i/>
          <w:iCs/>
        </w:rPr>
        <w:t>a</w:t>
      </w:r>
      <w:r w:rsidRPr="00876E70">
        <w:t xml:space="preserve"> are interpreted as the initial density </w:t>
      </w:r>
      <w:r w:rsidRPr="00876E70">
        <w:rPr>
          <w:i/>
          <w:iCs/>
        </w:rPr>
        <w:t>N</w:t>
      </w:r>
      <w:r w:rsidRPr="00876E70">
        <w:rPr>
          <w:i/>
          <w:iCs/>
          <w:vertAlign w:val="subscript"/>
        </w:rPr>
        <w:t>0</w:t>
      </w:r>
      <w:r w:rsidRPr="00876E70">
        <w:rPr>
          <w:i/>
          <w:iCs/>
        </w:rPr>
        <w:t>=</w:t>
      </w:r>
      <w:proofErr w:type="spellStart"/>
      <w:r w:rsidRPr="00876E70">
        <w:rPr>
          <w:i/>
          <w:iCs/>
        </w:rPr>
        <w:t>e</w:t>
      </w:r>
      <w:r w:rsidRPr="00876E70">
        <w:rPr>
          <w:i/>
          <w:iCs/>
          <w:vertAlign w:val="superscript"/>
        </w:rPr>
        <w:t>b</w:t>
      </w:r>
      <w:proofErr w:type="spellEnd"/>
      <w:r w:rsidRPr="00876E70">
        <w:t xml:space="preserve"> and the growth rate </w:t>
      </w:r>
      <w:r w:rsidRPr="00876E70">
        <w:rPr>
          <w:i/>
          <w:iCs/>
        </w:rPr>
        <w:t>r=a</w:t>
      </w:r>
      <w:r w:rsidRPr="00876E70">
        <w:t xml:space="preserve"> in an exponential growth model </w:t>
      </w:r>
      <w:r w:rsidRPr="00876E70">
        <w:rPr>
          <w:i/>
          <w:iCs/>
        </w:rPr>
        <w:t>N(t)=N</w:t>
      </w:r>
      <w:r w:rsidRPr="00876E70">
        <w:rPr>
          <w:i/>
          <w:iCs/>
          <w:vertAlign w:val="subscript"/>
        </w:rPr>
        <w:t>0</w:t>
      </w:r>
      <w:r w:rsidRPr="00876E70">
        <w:rPr>
          <w:i/>
          <w:iCs/>
        </w:rPr>
        <w:t>e</w:t>
      </w:r>
      <w:r w:rsidRPr="00876E70">
        <w:rPr>
          <w:i/>
          <w:iCs/>
          <w:vertAlign w:val="superscript"/>
        </w:rPr>
        <w:t>rt</w:t>
      </w:r>
      <w:r w:rsidRPr="00876E70">
        <w:t xml:space="preserve"> (</w:t>
      </w:r>
      <w:r w:rsidRPr="00876E70">
        <w:rPr>
          <w:i/>
          <w:iCs/>
        </w:rPr>
        <w:t>N</w:t>
      </w:r>
      <w:r w:rsidRPr="00876E70">
        <w:rPr>
          <w:i/>
          <w:iCs/>
          <w:vertAlign w:val="subscript"/>
        </w:rPr>
        <w:t>0</w:t>
      </w:r>
      <w:r w:rsidRPr="00876E70">
        <w:rPr>
          <w:i/>
          <w:iCs/>
        </w:rPr>
        <w:t xml:space="preserve"> </w:t>
      </w:r>
      <w:r w:rsidRPr="00876E70">
        <w:t>is usually disregarded).</w:t>
      </w:r>
    </w:p>
    <w:p w14:paraId="27A67BB8" w14:textId="77777777" w:rsidR="005327AF" w:rsidRDefault="005327AF">
      <w:r>
        <w:rPr>
          <w:b/>
          <w:bCs/>
        </w:rPr>
        <w:t>Fitting competition models.</w:t>
      </w:r>
      <w:r>
        <w:t xml:space="preserve"> To fit competition models</w:t>
      </w:r>
      <w:r w:rsidR="00A8110B">
        <w:t xml:space="preserve"> (</w:t>
      </w:r>
      <w:proofErr w:type="spellStart"/>
      <w:r w:rsidR="00A8110B">
        <w:t>eq</w:t>
      </w:r>
      <w:r w:rsidR="00327F6F">
        <w:t>s</w:t>
      </w:r>
      <w:proofErr w:type="spellEnd"/>
      <w:r w:rsidR="00A8110B">
        <w:t>. 3)</w:t>
      </w:r>
      <w:r>
        <w:t xml:space="preserve"> we used the </w:t>
      </w:r>
      <w:proofErr w:type="spellStart"/>
      <w:r>
        <w:t>Nelder</w:t>
      </w:r>
      <w:proofErr w:type="spellEnd"/>
      <w:r>
        <w:t xml:space="preserve">-Mead </w:t>
      </w:r>
      <w:r w:rsidR="00A8110B">
        <w:t xml:space="preserve">simplex </w:t>
      </w:r>
      <w:r>
        <w:t xml:space="preserve">method (also called downhill simplex method) from SciPy’s </w:t>
      </w:r>
      <w:r w:rsidR="00A8110B">
        <w:rPr>
          <w:i/>
          <w:iCs/>
        </w:rPr>
        <w:t>minimize</w:t>
      </w:r>
      <w:r>
        <w:t xml:space="preserve"> </w:t>
      </w:r>
      <w:r w:rsidR="00A8110B">
        <w:t xml:space="preserve">function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rsidR="00327F6F">
        <w:t>s</w:t>
      </w:r>
      <w:r w:rsidRPr="00876E70">
        <w:t>. 3) and the total OD of mix</w:t>
      </w:r>
      <w:r>
        <w:t xml:space="preserve">ed </w:t>
      </w:r>
      <w:r w:rsidRPr="00876E70">
        <w:t>cultures</w:t>
      </w:r>
      <w:r w:rsidR="00560BED" w:rsidRPr="00876E70">
        <w:t xml:space="preserve">. Other model parameters were fixed to the values estimated </w:t>
      </w:r>
      <w:r w:rsidR="005F02BF" w:rsidRPr="00876E70">
        <w:t>from mono-culture growth curves</w:t>
      </w:r>
      <w:r w:rsidRPr="00876E70">
        <w:t>.</w:t>
      </w:r>
      <w:r w:rsidR="00A8110B" w:rsidRPr="00876E7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w:t>
      </w:r>
      <w:r w:rsidR="00A8110B">
        <w:t xml:space="preserve"> of </w:t>
      </w:r>
      <w:proofErr w:type="spellStart"/>
      <w:r w:rsidR="00A8110B">
        <w:t>eq</w:t>
      </w:r>
      <w:r w:rsidR="00327F6F">
        <w:t>s</w:t>
      </w:r>
      <w:proofErr w:type="spellEnd"/>
      <w:r w:rsidR="00A8110B">
        <w:t>. 3</w:t>
      </w:r>
      <w:r>
        <w:t xml:space="preserve"> with SciPy’s </w:t>
      </w:r>
      <w:proofErr w:type="spellStart"/>
      <w:r>
        <w:rPr>
          <w:i/>
          <w:iCs/>
        </w:rPr>
        <w:t>odeint</w:t>
      </w:r>
      <w:proofErr w:type="spellEnd"/>
      <w:r>
        <w:t xml:space="preserve"> function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t>.</w:t>
      </w:r>
      <w:r w:rsidR="00871F93">
        <w:t xml:space="preserve"> </w:t>
      </w:r>
      <w:proofErr w:type="spellStart"/>
      <w:r w:rsidR="00871F93">
        <w:rPr>
          <w:i/>
          <w:iCs/>
        </w:rPr>
        <w:t>LacI</w:t>
      </w:r>
      <w:proofErr w:type="spellEnd"/>
      <w:r w:rsidR="00871F93">
        <w:rPr>
          <w:i/>
          <w:iCs/>
        </w:rPr>
        <w:t xml:space="preserve"> experiments: </w:t>
      </w:r>
      <w:r w:rsidR="00742C57" w:rsidRPr="00ED3476">
        <w:t>To</w:t>
      </w:r>
      <w:r w:rsidR="00742C57">
        <w:t xml:space="preserve"> estimate the relative cost of expressing the </w:t>
      </w:r>
      <w:r w:rsidR="00742C57">
        <w:rPr>
          <w:i/>
          <w:iCs/>
        </w:rPr>
        <w:t>lac</w:t>
      </w:r>
      <w:r w:rsidR="00742C57">
        <w:t xml:space="preserve"> operon, strains </w:t>
      </w:r>
      <w:r w:rsidR="00ED3476">
        <w:t>must grow</w:t>
      </w:r>
      <w:r w:rsidR="00742C57">
        <w:t xml:space="preserve"> in the presence of different IPTG concentrations, which </w:t>
      </w:r>
      <w:r w:rsidR="00ED3476">
        <w:t xml:space="preserve">is impossible </w:t>
      </w:r>
      <w:r w:rsidR="00742C57">
        <w:t xml:space="preserve">a mixed culture. </w:t>
      </w:r>
      <w:r w:rsidR="00ED3476">
        <w:t>Therefore</w:t>
      </w:r>
      <w:r w:rsidR="00742C57">
        <w:t xml:space="preserve">, </w:t>
      </w:r>
      <w:r w:rsidR="00ED3476">
        <w:t>we did not</w:t>
      </w:r>
      <w:r w:rsidR="00976E57">
        <w:t xml:space="preserve"> perform mixed culture experiments</w:t>
      </w:r>
      <w:r w:rsidR="00984293">
        <w:t>,</w:t>
      </w:r>
      <w:r w:rsidR="00ED3476">
        <w:t xml:space="preserve"> and</w:t>
      </w:r>
      <w:r w:rsidR="00984293">
        <w:t xml:space="preserve">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984293">
        <w:t xml:space="preserve"> </w:t>
      </w:r>
      <w:r w:rsidR="00ED3476">
        <w:t>rather than</w:t>
      </w:r>
      <w:r w:rsidR="00984293">
        <w:t xml:space="preserve"> estimated from growth</w:t>
      </w:r>
      <w:r w:rsidR="00ED3476">
        <w:t xml:space="preserve"> in a mixed culture</w:t>
      </w:r>
      <w:r w:rsidR="00984293">
        <w:t>.</w:t>
      </w:r>
    </w:p>
    <w:p w14:paraId="38E50534" w14:textId="77777777" w:rsidR="00871F93" w:rsidRPr="001C0C2F" w:rsidRDefault="00871F93">
      <w:r w:rsidRPr="00634C42">
        <w:rPr>
          <w:b/>
          <w:bCs/>
        </w:rPr>
        <w:t xml:space="preserve">Estimating </w:t>
      </w:r>
      <w:r>
        <w:rPr>
          <w:b/>
          <w:bCs/>
        </w:rPr>
        <w:t xml:space="preserve">relative fitness. </w:t>
      </w:r>
      <w:proofErr w:type="spellStart"/>
      <w:r w:rsidRPr="00634C42">
        <w:rPr>
          <w:i/>
          <w:iCs/>
        </w:rPr>
        <w:t>LacI</w:t>
      </w:r>
      <w:proofErr w:type="spellEnd"/>
      <w:r w:rsidRPr="00634C42">
        <w:rPr>
          <w:i/>
          <w:iCs/>
        </w:rPr>
        <w:t xml:space="preserve"> experiments:</w:t>
      </w:r>
      <w:r>
        <w:rPr>
          <w:b/>
          <w:bCs/>
          <w:i/>
          <w:iCs/>
        </w:rPr>
        <w:t xml:space="preserve"> </w:t>
      </w:r>
      <w:r>
        <w:t xml:space="preserve">The relative fitness </w:t>
      </w:r>
      <m:oMath>
        <m:r>
          <w:rPr>
            <w:rFonts w:ascii="Cambria Math" w:hAnsi="Cambria Math"/>
          </w:rPr>
          <m:t>W</m:t>
        </m:r>
      </m:oMath>
      <w:r>
        <w:t xml:space="preserve"> of a strain expressing the </w:t>
      </w:r>
      <w:r>
        <w:rPr>
          <w:i/>
          <w:iCs/>
        </w:rPr>
        <w:t>lac</w:t>
      </w:r>
      <w:r>
        <w:t xml:space="preserve"> operon (denoted strain 1) compared to the same strain not expressing the operon (denoted strain 2) was estimated from the ratio of the log fold changes in density over a single growth day, following Lenski et. al. </w:t>
      </w:r>
      <w:r>
        <w:fldChar w:fldCharType="begin" w:fldLock="1"/>
      </w:r>
      <w:r>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fldChar w:fldCharType="separate"/>
      </w:r>
      <w:r w:rsidRPr="00B66EEC">
        <w:rPr>
          <w:noProof/>
        </w:rPr>
        <w:t>(7)</w:t>
      </w:r>
      <w:r>
        <w:fldChar w:fldCharType="end"/>
      </w:r>
      <w:r>
        <w:t>:</w:t>
      </w:r>
    </w:p>
    <w:p w14:paraId="4505810B" w14:textId="77777777" w:rsidR="00871F93" w:rsidRPr="00C34C28" w:rsidRDefault="00871F93" w:rsidP="00871F93">
      <w:pPr>
        <w:jc w:val="right"/>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r w:rsidRPr="0025589C">
        <w:t xml:space="preserve">                                    </w:t>
      </w:r>
      <w:r>
        <w:tab/>
      </w:r>
      <w:r>
        <w:tab/>
      </w:r>
      <w:r w:rsidRPr="0025589C">
        <w:t xml:space="preserve">    </w:t>
      </w:r>
      <w:r>
        <w:t>(4)</w:t>
      </w:r>
    </w:p>
    <w:p w14:paraId="7F346513" w14:textId="77777777" w:rsidR="00871F93" w:rsidRPr="00634C42" w:rsidRDefault="00871F93">
      <w:pPr>
        <w:rPr>
          <w:i/>
          <w:iCs/>
        </w:rPr>
      </w:pPr>
    </w:p>
    <w:p w14:paraId="18168131" w14:textId="77777777" w:rsidR="00D121CE" w:rsidRPr="0025589C" w:rsidRDefault="00D121CE" w:rsidP="00C34C28">
      <w:r w:rsidRPr="0025589C">
        <w:rPr>
          <w:b/>
          <w:bCs/>
        </w:rPr>
        <w:t>Data availability.</w:t>
      </w:r>
      <w:r w:rsidRPr="0025589C">
        <w:t xml:space="preserve"> Data deposited on </w:t>
      </w:r>
      <w:proofErr w:type="spellStart"/>
      <w:r w:rsidR="00ED4128" w:rsidRPr="0025589C">
        <w:rPr>
          <w:i/>
          <w:iCs/>
        </w:rPr>
        <w:t>figshare</w:t>
      </w:r>
      <w:proofErr w:type="spellEnd"/>
      <w:r w:rsidR="00ED4128" w:rsidRPr="0025589C">
        <w:t xml:space="preserve"> (doi:10.6084/m9.figshare.3485984; </w:t>
      </w:r>
      <w:r w:rsidR="00ED4128" w:rsidRPr="0025589C">
        <w:rPr>
          <w:i/>
          <w:iCs/>
        </w:rPr>
        <w:t xml:space="preserve">for editors and reviewers only: </w:t>
      </w:r>
      <w:hyperlink r:id="rId19" w:history="1">
        <w:r w:rsidR="00ED4128" w:rsidRPr="0025589C">
          <w:rPr>
            <w:rStyle w:val="Hyperlink"/>
          </w:rPr>
          <w:t>https://figshare.com/s/b08c6b975779e03ec48e</w:t>
        </w:r>
      </w:hyperlink>
      <w:r w:rsidR="00ED4128" w:rsidRPr="0025589C">
        <w:t>).</w:t>
      </w:r>
      <w:r w:rsidR="00871F93">
        <w:t xml:space="preserve"> </w:t>
      </w:r>
      <w:proofErr w:type="spellStart"/>
      <w:r w:rsidR="00AC1064">
        <w:rPr>
          <w:i/>
          <w:iCs/>
          <w:highlight w:val="red"/>
        </w:rPr>
        <w:t>lacI</w:t>
      </w:r>
      <w:proofErr w:type="spellEnd"/>
      <w:r w:rsidR="00AC1064">
        <w:rPr>
          <w:i/>
          <w:iCs/>
          <w:highlight w:val="red"/>
        </w:rPr>
        <w:t xml:space="preserve"> data?</w:t>
      </w:r>
    </w:p>
    <w:p w14:paraId="3266EEDF" w14:textId="77777777" w:rsidR="007A7F01" w:rsidRPr="0025589C" w:rsidRDefault="007A7F01" w:rsidP="00C34C28">
      <w:r w:rsidRPr="0025589C">
        <w:rPr>
          <w:b/>
          <w:bCs/>
        </w:rPr>
        <w:t>Code availability</w:t>
      </w:r>
      <w:r w:rsidRPr="0025589C">
        <w:t xml:space="preserve">. Source code will be available upon publication at </w:t>
      </w:r>
      <w:hyperlink r:id="rId20" w:history="1">
        <w:r w:rsidRPr="0025589C">
          <w:rPr>
            <w:rStyle w:val="Hyperlink"/>
          </w:rPr>
          <w:t>https://github.com/yoavram/curveball</w:t>
        </w:r>
      </w:hyperlink>
      <w:r w:rsidRPr="0025589C">
        <w:t xml:space="preserve"> ; an installation guide, tutorial, and documentation will be available upon publication at </w:t>
      </w:r>
      <w:hyperlink r:id="rId21"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22" w:history="1">
        <w:r w:rsidRPr="0025589C">
          <w:rPr>
            <w:rStyle w:val="Hyperlink"/>
          </w:rPr>
          <w:t>https://curveball.netlify.com</w:t>
        </w:r>
      </w:hyperlink>
      <w:r w:rsidRPr="0025589C">
        <w:t xml:space="preserve"> (password: </w:t>
      </w:r>
      <w:r w:rsidRPr="0025589C">
        <w:rPr>
          <w:i/>
          <w:iCs/>
        </w:rPr>
        <w:t>dh5alpha</w:t>
      </w:r>
      <w:r w:rsidRPr="0025589C">
        <w:t>).</w:t>
      </w:r>
    </w:p>
    <w:p w14:paraId="31E6B216" w14:textId="77777777" w:rsidR="007A7F01" w:rsidRPr="0025589C" w:rsidRDefault="007A7F01" w:rsidP="00C34C28">
      <w:r w:rsidRPr="00634C42">
        <w:rPr>
          <w:b/>
          <w:bCs/>
        </w:rPr>
        <w:t>Figure reproduction</w:t>
      </w:r>
      <w:r w:rsidRPr="00634C42">
        <w:t xml:space="preserve">. Data was </w:t>
      </w:r>
      <w:r w:rsidR="003B757D" w:rsidRPr="00634C42">
        <w:t>analyzed</w:t>
      </w:r>
      <w:r w:rsidRPr="00634C42">
        <w:t xml:space="preserve"> and figures</w:t>
      </w:r>
      <w:r w:rsidR="0036728F" w:rsidRPr="00634C42">
        <w:t xml:space="preserve"> 1-</w:t>
      </w:r>
      <w:r w:rsidR="0036728F" w:rsidRPr="00871F93">
        <w:rPr>
          <w:highlight w:val="red"/>
        </w:rPr>
        <w:t>5</w:t>
      </w:r>
      <w:r w:rsidRPr="00634C42">
        <w:t xml:space="preserve"> were produced using a </w:t>
      </w:r>
      <w:proofErr w:type="spellStart"/>
      <w:r w:rsidRPr="00634C42">
        <w:t>Jupyter</w:t>
      </w:r>
      <w:proofErr w:type="spellEnd"/>
      <w:r w:rsidRPr="00634C42">
        <w:t xml:space="preserve"> </w:t>
      </w:r>
      <w:r w:rsidR="007E41E1" w:rsidRPr="00634C42">
        <w:t>n</w:t>
      </w:r>
      <w:r w:rsidRPr="00634C42">
        <w:t>otebook</w:t>
      </w:r>
      <w:r w:rsidR="00FB039B" w:rsidRPr="00634C42">
        <w:t xml:space="preserve"> </w:t>
      </w:r>
      <w:r w:rsidRPr="00634C42">
        <w:fldChar w:fldCharType="begin" w:fldLock="1"/>
      </w:r>
      <w:r w:rsidR="00181C68">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37)","plainTextFormattedCitation":"(37)","previouslyFormattedCitation":"(37)"},"properties":{"noteIndex":0},"schema":"https://github.com/citation-style-language/schema/raw/master/csl-citation.json"}</w:instrText>
      </w:r>
      <w:r w:rsidRPr="00634C42">
        <w:fldChar w:fldCharType="separate"/>
      </w:r>
      <w:r w:rsidR="00DB2152" w:rsidRPr="00DB2152">
        <w:rPr>
          <w:noProof/>
        </w:rPr>
        <w:t>(37)</w:t>
      </w:r>
      <w:r w:rsidRPr="00634C42">
        <w:fldChar w:fldCharType="end"/>
      </w:r>
      <w:r w:rsidRPr="00634C42">
        <w:t xml:space="preserve"> </w:t>
      </w:r>
      <w:r w:rsidR="00865D57" w:rsidRPr="00634C42">
        <w:t xml:space="preserve">that </w:t>
      </w:r>
      <w:r w:rsidRPr="00634C42">
        <w:t>will be</w:t>
      </w:r>
      <w:r w:rsidRPr="00634C42">
        <w:rPr>
          <w:i/>
          <w:iCs/>
        </w:rPr>
        <w:t xml:space="preserve"> </w:t>
      </w:r>
      <w:r w:rsidRPr="00634C42">
        <w:t xml:space="preserve">available as a supporting file and at </w:t>
      </w:r>
      <w:hyperlink r:id="rId23" w:history="1">
        <w:r w:rsidRPr="00634C42">
          <w:rPr>
            <w:rStyle w:val="Hyperlink"/>
          </w:rPr>
          <w:t>https://github.com/yoavram/curveball_ms</w:t>
        </w:r>
      </w:hyperlink>
      <w:r w:rsidRPr="00634C42">
        <w:t xml:space="preserve">. </w:t>
      </w:r>
      <w:r w:rsidRPr="00634C42">
        <w:rPr>
          <w:i/>
          <w:iCs/>
        </w:rPr>
        <w:t>For editors and reviewers only:</w:t>
      </w:r>
      <w:r w:rsidRPr="00634C42">
        <w:t xml:space="preserve"> the notebook is available at </w:t>
      </w:r>
      <w:hyperlink r:id="rId24" w:history="1">
        <w:r w:rsidRPr="00634C42">
          <w:rPr>
            <w:rStyle w:val="Hyperlink"/>
          </w:rPr>
          <w:t>https://dl.dropboxusercontent.com/u/1578682/supp.ipynb</w:t>
        </w:r>
      </w:hyperlink>
      <w:r w:rsidRPr="00634C42">
        <w:t>.</w:t>
      </w:r>
    </w:p>
    <w:p w14:paraId="7A4ABDFF" w14:textId="77777777" w:rsidR="00560BED" w:rsidRDefault="00560BED" w:rsidP="00C34C28">
      <w:pPr>
        <w:spacing w:after="200"/>
        <w:rPr>
          <w:rFonts w:eastAsiaTheme="majorEastAsia"/>
          <w:b/>
          <w:bCs/>
          <w:kern w:val="32"/>
          <w:sz w:val="28"/>
          <w:szCs w:val="28"/>
        </w:rPr>
      </w:pPr>
      <w:r>
        <w:br w:type="page"/>
      </w:r>
    </w:p>
    <w:p w14:paraId="2067CED5" w14:textId="77777777" w:rsidR="007A7F01" w:rsidRPr="0025589C" w:rsidRDefault="007A7F01" w:rsidP="00C34C28">
      <w:pPr>
        <w:pStyle w:val="Heading1"/>
        <w:spacing w:line="360" w:lineRule="auto"/>
        <w:ind w:firstLine="284"/>
      </w:pPr>
      <w:r w:rsidRPr="0025589C">
        <w:lastRenderedPageBreak/>
        <w:t>Acknowledgments</w:t>
      </w:r>
    </w:p>
    <w:p w14:paraId="49768A22" w14:textId="77777777" w:rsidR="007942A2" w:rsidRDefault="007A7F01" w:rsidP="00C34C28">
      <w:pPr>
        <w:rPr>
          <w:sz w:val="22"/>
          <w:szCs w:val="22"/>
        </w:rPr>
      </w:pPr>
      <w:r w:rsidRPr="0025589C">
        <w:rPr>
          <w:sz w:val="22"/>
          <w:szCs w:val="22"/>
        </w:rPr>
        <w:t xml:space="preserve">We thank Y. </w:t>
      </w:r>
      <w:proofErr w:type="spellStart"/>
      <w:r w:rsidRPr="0025589C">
        <w:rPr>
          <w:sz w:val="22"/>
          <w:szCs w:val="22"/>
        </w:rPr>
        <w:t>Pilpel</w:t>
      </w:r>
      <w:proofErr w:type="spellEnd"/>
      <w:r w:rsidRPr="0025589C">
        <w:rPr>
          <w:sz w:val="22"/>
          <w:szCs w:val="22"/>
        </w:rPr>
        <w:t xml:space="preserve">, D. </w:t>
      </w:r>
      <w:proofErr w:type="spellStart"/>
      <w:r w:rsidRPr="0025589C">
        <w:rPr>
          <w:sz w:val="22"/>
          <w:szCs w:val="22"/>
        </w:rPr>
        <w:t>Hizi</w:t>
      </w:r>
      <w:proofErr w:type="spellEnd"/>
      <w:r w:rsidRPr="0025589C">
        <w:rPr>
          <w:sz w:val="22"/>
          <w:szCs w:val="22"/>
        </w:rPr>
        <w:t xml:space="preserve">, I. Françoise, I. </w:t>
      </w:r>
      <w:proofErr w:type="spellStart"/>
      <w:r w:rsidRPr="0025589C">
        <w:rPr>
          <w:sz w:val="22"/>
          <w:szCs w:val="22"/>
        </w:rPr>
        <w:t>Frumkin</w:t>
      </w:r>
      <w:proofErr w:type="spellEnd"/>
      <w:r w:rsidRPr="0025589C">
        <w:rPr>
          <w:sz w:val="22"/>
          <w:szCs w:val="22"/>
        </w:rPr>
        <w:t xml:space="preserve">, O. </w:t>
      </w:r>
      <w:proofErr w:type="spellStart"/>
      <w:r w:rsidRPr="0025589C">
        <w:rPr>
          <w:sz w:val="22"/>
          <w:szCs w:val="22"/>
        </w:rPr>
        <w:t>Dahan</w:t>
      </w:r>
      <w:proofErr w:type="spellEnd"/>
      <w:r w:rsidRPr="0025589C">
        <w:rPr>
          <w:sz w:val="22"/>
          <w:szCs w:val="22"/>
        </w:rPr>
        <w:t xml:space="preserve">, A. </w:t>
      </w:r>
      <w:proofErr w:type="spellStart"/>
      <w:r w:rsidRPr="0025589C">
        <w:rPr>
          <w:sz w:val="22"/>
          <w:szCs w:val="22"/>
        </w:rPr>
        <w:t>Yona</w:t>
      </w:r>
      <w:proofErr w:type="spellEnd"/>
      <w:r w:rsidRPr="0025589C">
        <w:rPr>
          <w:sz w:val="22"/>
          <w:szCs w:val="22"/>
        </w:rPr>
        <w:t xml:space="preserve">, T. </w:t>
      </w:r>
      <w:proofErr w:type="spellStart"/>
      <w:r w:rsidRPr="0025589C">
        <w:rPr>
          <w:sz w:val="22"/>
          <w:szCs w:val="22"/>
        </w:rPr>
        <w:t>Pupko</w:t>
      </w:r>
      <w:proofErr w:type="spellEnd"/>
      <w:r w:rsidRPr="0025589C">
        <w:rPr>
          <w:sz w:val="22"/>
          <w:szCs w:val="22"/>
        </w:rPr>
        <w:t xml:space="preserve">, A. </w:t>
      </w:r>
      <w:proofErr w:type="spellStart"/>
      <w:r w:rsidRPr="0025589C">
        <w:rPr>
          <w:sz w:val="22"/>
          <w:szCs w:val="22"/>
        </w:rPr>
        <w:t>Eldar</w:t>
      </w:r>
      <w:proofErr w:type="spellEnd"/>
      <w:r w:rsidRPr="0025589C">
        <w:rPr>
          <w:sz w:val="22"/>
          <w:szCs w:val="22"/>
        </w:rPr>
        <w:t xml:space="preserve">, I. Ben-Zion, E. Even-Tov, H. </w:t>
      </w:r>
      <w:proofErr w:type="spellStart"/>
      <w:r w:rsidRPr="0025589C">
        <w:rPr>
          <w:sz w:val="22"/>
          <w:szCs w:val="22"/>
        </w:rPr>
        <w:t>Acar</w:t>
      </w:r>
      <w:proofErr w:type="spellEnd"/>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w:t>
      </w:r>
      <w:proofErr w:type="spellStart"/>
      <w:r w:rsidR="000D297D" w:rsidRPr="0025589C">
        <w:rPr>
          <w:sz w:val="22"/>
          <w:szCs w:val="22"/>
        </w:rPr>
        <w:t>Masel</w:t>
      </w:r>
      <w:proofErr w:type="spellEnd"/>
      <w:r w:rsidR="000D297D" w:rsidRPr="0025589C">
        <w:rPr>
          <w:sz w:val="22"/>
          <w:szCs w:val="22"/>
        </w:rPr>
        <w:t xml:space="preserve">, </w:t>
      </w:r>
      <w:r w:rsidR="00FA03CE" w:rsidRPr="0025589C">
        <w:rPr>
          <w:sz w:val="22"/>
          <w:szCs w:val="22"/>
        </w:rPr>
        <w:t xml:space="preserve">and E. Rosenberg, </w:t>
      </w:r>
      <w:r w:rsidRPr="0025589C">
        <w:rPr>
          <w:sz w:val="22"/>
          <w:szCs w:val="22"/>
        </w:rPr>
        <w:t xml:space="preserve">for helpful discussions and comments, and L. </w:t>
      </w:r>
      <w:proofErr w:type="spellStart"/>
      <w:r w:rsidRPr="0025589C">
        <w:rPr>
          <w:sz w:val="22"/>
          <w:szCs w:val="22"/>
        </w:rPr>
        <w:t>Zelcbuch</w:t>
      </w:r>
      <w:proofErr w:type="spellEnd"/>
      <w:r w:rsidRPr="0025589C">
        <w:rPr>
          <w:sz w:val="22"/>
          <w:szCs w:val="22"/>
        </w:rPr>
        <w:t xml:space="preserve">, </w:t>
      </w:r>
      <w:r w:rsidRPr="0025589C">
        <w:rPr>
          <w:sz w:val="22"/>
          <w:szCs w:val="22"/>
          <w:lang w:val="en-GB"/>
        </w:rPr>
        <w:t xml:space="preserve">N. Wertheimer, A. Rosenberg, A. Zisman, F. Yang, E. </w:t>
      </w:r>
      <w:proofErr w:type="spellStart"/>
      <w:r w:rsidRPr="0025589C">
        <w:rPr>
          <w:sz w:val="22"/>
          <w:szCs w:val="22"/>
          <w:lang w:val="en-GB"/>
        </w:rPr>
        <w:t>Shtifman</w:t>
      </w:r>
      <w:proofErr w:type="spellEnd"/>
      <w:r w:rsidRPr="0025589C">
        <w:rPr>
          <w:sz w:val="22"/>
          <w:szCs w:val="22"/>
          <w:lang w:val="en-GB"/>
        </w:rPr>
        <w:t xml:space="preserve"> Segal,</w:t>
      </w:r>
      <w:r w:rsidR="00381329" w:rsidRPr="0025589C">
        <w:rPr>
          <w:sz w:val="22"/>
          <w:szCs w:val="22"/>
          <w:lang w:val="en-GB"/>
        </w:rPr>
        <w:t xml:space="preserve"> I. Melamed-Havin,</w:t>
      </w:r>
      <w:r w:rsidRPr="0025589C">
        <w:rPr>
          <w:sz w:val="22"/>
          <w:szCs w:val="22"/>
          <w:lang w:val="en-GB"/>
        </w:rPr>
        <w:t xml:space="preserve"> and R. </w:t>
      </w:r>
      <w:proofErr w:type="spellStart"/>
      <w:r w:rsidRPr="0025589C">
        <w:rPr>
          <w:sz w:val="22"/>
          <w:szCs w:val="22"/>
          <w:lang w:val="en-GB"/>
        </w:rPr>
        <w:t>Yaari</w:t>
      </w:r>
      <w:proofErr w:type="spellEnd"/>
      <w:r w:rsidRPr="0025589C">
        <w:rPr>
          <w:sz w:val="22"/>
          <w:szCs w:val="22"/>
          <w:lang w:val="en-GB"/>
        </w:rPr>
        <w:t xml:space="preserve"> for sharing materials and experimental advice</w:t>
      </w:r>
      <w:r w:rsidRPr="0025589C">
        <w:rPr>
          <w:sz w:val="22"/>
          <w:szCs w:val="22"/>
        </w:rPr>
        <w:t xml:space="preserve">. </w:t>
      </w:r>
    </w:p>
    <w:p w14:paraId="639E2280" w14:textId="77777777" w:rsidR="002A7645" w:rsidRDefault="00A9402F">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the European Research Council FP7/2007-2013/ERC grant 340087 (JB)</w:t>
      </w:r>
      <w:r w:rsidR="008C48B7">
        <w:rPr>
          <w:sz w:val="22"/>
          <w:szCs w:val="22"/>
        </w:rPr>
        <w:t xml:space="preserve">, and the National Science Foundation </w:t>
      </w:r>
      <w:r w:rsidR="008C48B7" w:rsidRPr="009C7D93">
        <w:rPr>
          <w:rFonts w:ascii="Times" w:hAnsi="Times" w:cs="Arial"/>
        </w:rPr>
        <w:t xml:space="preserve">DEB-1253650 </w:t>
      </w:r>
      <w:r w:rsidR="00AB0C53">
        <w:rPr>
          <w:rFonts w:ascii="Times" w:hAnsi="Times" w:cs="Arial"/>
        </w:rPr>
        <w:t>(</w:t>
      </w:r>
      <w:r w:rsidR="008C48B7" w:rsidRPr="009C7D93">
        <w:rPr>
          <w:rFonts w:ascii="Times" w:hAnsi="Times" w:cs="Arial"/>
        </w:rPr>
        <w:t>TFC)</w:t>
      </w:r>
      <w:r w:rsidRPr="00AA2A67">
        <w:rPr>
          <w:sz w:val="22"/>
          <w:szCs w:val="22"/>
        </w:rPr>
        <w:t>.</w:t>
      </w:r>
      <w:r w:rsidR="002A7645">
        <w:rPr>
          <w:sz w:val="22"/>
          <w:szCs w:val="22"/>
        </w:rPr>
        <w:t xml:space="preserve"> </w:t>
      </w:r>
    </w:p>
    <w:p w14:paraId="449E74C5" w14:textId="77777777" w:rsidR="00750BAE" w:rsidRPr="0025589C" w:rsidRDefault="00750BAE" w:rsidP="00C34C28">
      <w:pPr>
        <w:pStyle w:val="Heading1"/>
        <w:spacing w:line="360" w:lineRule="auto"/>
        <w:ind w:firstLine="284"/>
      </w:pPr>
      <w:r w:rsidRPr="0025589C">
        <w:t>References</w:t>
      </w:r>
    </w:p>
    <w:p w14:paraId="0DF29577" w14:textId="77777777" w:rsidR="00181C68" w:rsidRPr="00181C68" w:rsidRDefault="00750BAE" w:rsidP="00181C68">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181C68" w:rsidRPr="00181C68">
        <w:rPr>
          <w:rFonts w:ascii="Times New Roman" w:hAnsi="Times New Roman" w:cs="Times New Roman"/>
          <w:noProof/>
        </w:rPr>
        <w:t xml:space="preserve">1. </w:t>
      </w:r>
      <w:r w:rsidR="00181C68" w:rsidRPr="00181C68">
        <w:rPr>
          <w:rFonts w:ascii="Times New Roman" w:hAnsi="Times New Roman" w:cs="Times New Roman"/>
          <w:noProof/>
        </w:rPr>
        <w:tab/>
        <w:t xml:space="preserve">Chevin L-M (2011) On measuring selection in experimental evolution. </w:t>
      </w:r>
      <w:r w:rsidR="00181C68" w:rsidRPr="00181C68">
        <w:rPr>
          <w:rFonts w:ascii="Times New Roman" w:hAnsi="Times New Roman" w:cs="Times New Roman"/>
          <w:i/>
          <w:iCs/>
          <w:noProof/>
        </w:rPr>
        <w:t>Biol Lett</w:t>
      </w:r>
      <w:r w:rsidR="00181C68" w:rsidRPr="00181C68">
        <w:rPr>
          <w:rFonts w:ascii="Times New Roman" w:hAnsi="Times New Roman" w:cs="Times New Roman"/>
          <w:noProof/>
        </w:rPr>
        <w:t xml:space="preserve"> 7(2):210–3.</w:t>
      </w:r>
    </w:p>
    <w:p w14:paraId="2E5CBF49"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 </w:t>
      </w:r>
      <w:r w:rsidRPr="00181C68">
        <w:rPr>
          <w:rFonts w:ascii="Times New Roman" w:hAnsi="Times New Roman" w:cs="Times New Roman"/>
          <w:noProof/>
        </w:rPr>
        <w:tab/>
        <w:t>Gallet R, Cooper TF, Elena SF, Lenormand T (2012) Measuring selection coefficients below 10</w:t>
      </w:r>
      <w:r w:rsidRPr="00181C68">
        <w:rPr>
          <w:rFonts w:ascii="Times New Roman" w:hAnsi="Times New Roman" w:cs="Times New Roman"/>
          <w:noProof/>
          <w:vertAlign w:val="superscript"/>
        </w:rPr>
        <w:t>-3</w:t>
      </w:r>
      <w:r w:rsidRPr="00181C68">
        <w:rPr>
          <w:rFonts w:ascii="Times New Roman" w:hAnsi="Times New Roman" w:cs="Times New Roman"/>
          <w:noProof/>
        </w:rPr>
        <w:t xml:space="preserve">: method, questions, and prospects. </w:t>
      </w:r>
      <w:r w:rsidRPr="00181C68">
        <w:rPr>
          <w:rFonts w:ascii="Times New Roman" w:hAnsi="Times New Roman" w:cs="Times New Roman"/>
          <w:i/>
          <w:iCs/>
          <w:noProof/>
        </w:rPr>
        <w:t>Genetics</w:t>
      </w:r>
      <w:r w:rsidRPr="00181C68">
        <w:rPr>
          <w:rFonts w:ascii="Times New Roman" w:hAnsi="Times New Roman" w:cs="Times New Roman"/>
          <w:noProof/>
        </w:rPr>
        <w:t xml:space="preserve"> 190(1):175–86.</w:t>
      </w:r>
    </w:p>
    <w:p w14:paraId="3723312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 </w:t>
      </w:r>
      <w:r w:rsidRPr="00181C68">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181C68">
        <w:rPr>
          <w:rFonts w:ascii="Times New Roman" w:hAnsi="Times New Roman" w:cs="Times New Roman"/>
          <w:i/>
          <w:iCs/>
          <w:noProof/>
        </w:rPr>
        <w:t>PLoS One</w:t>
      </w:r>
      <w:r w:rsidRPr="00181C68">
        <w:rPr>
          <w:rFonts w:ascii="Times New Roman" w:hAnsi="Times New Roman" w:cs="Times New Roman"/>
          <w:noProof/>
        </w:rPr>
        <w:t xml:space="preserve"> 10(6):e0126915.</w:t>
      </w:r>
    </w:p>
    <w:p w14:paraId="5C228D7F"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 </w:t>
      </w:r>
      <w:r w:rsidRPr="00181C68">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181C68">
        <w:rPr>
          <w:rFonts w:ascii="Times New Roman" w:hAnsi="Times New Roman" w:cs="Times New Roman"/>
          <w:i/>
          <w:iCs/>
          <w:noProof/>
        </w:rPr>
        <w:t>Mol Biol Evol</w:t>
      </w:r>
      <w:r w:rsidRPr="00181C68">
        <w:rPr>
          <w:rFonts w:ascii="Times New Roman" w:hAnsi="Times New Roman" w:cs="Times New Roman"/>
          <w:noProof/>
        </w:rPr>
        <w:t xml:space="preserve"> 32(10):2675–2680.</w:t>
      </w:r>
    </w:p>
    <w:p w14:paraId="349B2E88"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5. </w:t>
      </w:r>
      <w:r w:rsidRPr="00181C68">
        <w:rPr>
          <w:rFonts w:ascii="Times New Roman" w:hAnsi="Times New Roman" w:cs="Times New Roman"/>
          <w:noProof/>
        </w:rPr>
        <w:tab/>
        <w:t xml:space="preserve">Hall BG, Acar H, Nandipati A, Barlow M (2014) Growth rates made easy. </w:t>
      </w:r>
      <w:r w:rsidRPr="00181C68">
        <w:rPr>
          <w:rFonts w:ascii="Times New Roman" w:hAnsi="Times New Roman" w:cs="Times New Roman"/>
          <w:i/>
          <w:iCs/>
          <w:noProof/>
        </w:rPr>
        <w:t>Mol Biol Evol</w:t>
      </w:r>
      <w:r w:rsidRPr="00181C68">
        <w:rPr>
          <w:rFonts w:ascii="Times New Roman" w:hAnsi="Times New Roman" w:cs="Times New Roman"/>
          <w:noProof/>
        </w:rPr>
        <w:t xml:space="preserve"> 31(1):232–238.</w:t>
      </w:r>
    </w:p>
    <w:p w14:paraId="4054F8BD"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6. </w:t>
      </w:r>
      <w:r w:rsidRPr="00181C68">
        <w:rPr>
          <w:rFonts w:ascii="Times New Roman" w:hAnsi="Times New Roman" w:cs="Times New Roman"/>
          <w:noProof/>
        </w:rPr>
        <w:tab/>
        <w:t xml:space="preserve">Crow JF, Kimura M (1970) </w:t>
      </w:r>
      <w:r w:rsidRPr="00181C68">
        <w:rPr>
          <w:rFonts w:ascii="Times New Roman" w:hAnsi="Times New Roman" w:cs="Times New Roman"/>
          <w:i/>
          <w:iCs/>
          <w:noProof/>
        </w:rPr>
        <w:t>An introduction to population genetics theory</w:t>
      </w:r>
      <w:r w:rsidRPr="00181C68">
        <w:rPr>
          <w:rFonts w:ascii="Times New Roman" w:hAnsi="Times New Roman" w:cs="Times New Roman"/>
          <w:noProof/>
        </w:rPr>
        <w:t xml:space="preserve"> (Burgess Pub. Co., Minneapolis).</w:t>
      </w:r>
    </w:p>
    <w:p w14:paraId="16D742A1"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7. </w:t>
      </w:r>
      <w:r w:rsidRPr="00181C68">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181C68">
        <w:rPr>
          <w:rFonts w:ascii="Times New Roman" w:hAnsi="Times New Roman" w:cs="Times New Roman"/>
          <w:i/>
          <w:iCs/>
          <w:noProof/>
        </w:rPr>
        <w:t>Am Nat</w:t>
      </w:r>
      <w:r w:rsidRPr="00181C68">
        <w:rPr>
          <w:rFonts w:ascii="Times New Roman" w:hAnsi="Times New Roman" w:cs="Times New Roman"/>
          <w:noProof/>
        </w:rPr>
        <w:t xml:space="preserve"> 138(6):1315.</w:t>
      </w:r>
    </w:p>
    <w:p w14:paraId="5B23D767"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8. </w:t>
      </w:r>
      <w:r w:rsidRPr="00181C68">
        <w:rPr>
          <w:rFonts w:ascii="Times New Roman" w:hAnsi="Times New Roman" w:cs="Times New Roman"/>
          <w:noProof/>
        </w:rPr>
        <w:tab/>
        <w:t xml:space="preserve">Wahl LM, Zhu AD (2015) Survival probability of beneficial mutations in bacterial batch culture. </w:t>
      </w:r>
      <w:r w:rsidRPr="00181C68">
        <w:rPr>
          <w:rFonts w:ascii="Times New Roman" w:hAnsi="Times New Roman" w:cs="Times New Roman"/>
          <w:i/>
          <w:iCs/>
          <w:noProof/>
        </w:rPr>
        <w:t>Genetics</w:t>
      </w:r>
      <w:r w:rsidRPr="00181C68">
        <w:rPr>
          <w:rFonts w:ascii="Times New Roman" w:hAnsi="Times New Roman" w:cs="Times New Roman"/>
          <w:noProof/>
        </w:rPr>
        <w:t xml:space="preserve"> 200(1):309–20.</w:t>
      </w:r>
    </w:p>
    <w:p w14:paraId="090B7E1C"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9. </w:t>
      </w:r>
      <w:r w:rsidRPr="00181C68">
        <w:rPr>
          <w:rFonts w:ascii="Times New Roman" w:hAnsi="Times New Roman" w:cs="Times New Roman"/>
          <w:noProof/>
        </w:rPr>
        <w:tab/>
        <w:t xml:space="preserve">Wiser MJ, Lenski RE (2015) A Comparison of Methods to Measure Fitness in </w:t>
      </w:r>
      <w:r w:rsidRPr="00181C68">
        <w:rPr>
          <w:rFonts w:ascii="Times New Roman" w:hAnsi="Times New Roman" w:cs="Times New Roman"/>
          <w:i/>
          <w:iCs/>
          <w:noProof/>
        </w:rPr>
        <w:t>Escherichia coli</w:t>
      </w:r>
      <w:r w:rsidRPr="00181C68">
        <w:rPr>
          <w:rFonts w:ascii="Times New Roman" w:hAnsi="Times New Roman" w:cs="Times New Roman"/>
          <w:noProof/>
        </w:rPr>
        <w:t xml:space="preserve">. </w:t>
      </w:r>
      <w:r w:rsidRPr="00181C68">
        <w:rPr>
          <w:rFonts w:ascii="Times New Roman" w:hAnsi="Times New Roman" w:cs="Times New Roman"/>
          <w:i/>
          <w:iCs/>
          <w:noProof/>
        </w:rPr>
        <w:t>PLoS One</w:t>
      </w:r>
      <w:r w:rsidRPr="00181C68">
        <w:rPr>
          <w:rFonts w:ascii="Times New Roman" w:hAnsi="Times New Roman" w:cs="Times New Roman"/>
          <w:noProof/>
        </w:rPr>
        <w:t xml:space="preserve"> 10(5):e0126210.</w:t>
      </w:r>
    </w:p>
    <w:p w14:paraId="18F1BD09"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0. </w:t>
      </w:r>
      <w:r w:rsidRPr="00181C68">
        <w:rPr>
          <w:rFonts w:ascii="Times New Roman" w:hAnsi="Times New Roman" w:cs="Times New Roman"/>
          <w:noProof/>
        </w:rPr>
        <w:tab/>
        <w:t xml:space="preserve">Bank C, Hietpas RT, Wong A, Bolon DNA, Jensen JD (2014) A Bayesian MCMC Approach To Assess the Complete Distribution of Fitness Effects of New Mutations: Uncovering the </w:t>
      </w:r>
      <w:r w:rsidRPr="00181C68">
        <w:rPr>
          <w:rFonts w:ascii="Times New Roman" w:hAnsi="Times New Roman" w:cs="Times New Roman"/>
          <w:noProof/>
        </w:rPr>
        <w:lastRenderedPageBreak/>
        <w:t xml:space="preserve">Potential for Adaptive Walks in Challenging Environments. </w:t>
      </w:r>
      <w:r w:rsidRPr="00181C68">
        <w:rPr>
          <w:rFonts w:ascii="Times New Roman" w:hAnsi="Times New Roman" w:cs="Times New Roman"/>
          <w:i/>
          <w:iCs/>
          <w:noProof/>
        </w:rPr>
        <w:t>Genetics</w:t>
      </w:r>
      <w:r w:rsidRPr="00181C68">
        <w:rPr>
          <w:rFonts w:ascii="Times New Roman" w:hAnsi="Times New Roman" w:cs="Times New Roman"/>
          <w:noProof/>
        </w:rPr>
        <w:t xml:space="preserve"> 196(3):1–35.</w:t>
      </w:r>
    </w:p>
    <w:p w14:paraId="0CEDB2FA"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1. </w:t>
      </w:r>
      <w:r w:rsidRPr="00181C68">
        <w:rPr>
          <w:rFonts w:ascii="Times New Roman" w:hAnsi="Times New Roman" w:cs="Times New Roman"/>
          <w:noProof/>
        </w:rPr>
        <w:tab/>
        <w:t xml:space="preserve">Levy SF, et al. (2015) Quantitative evolutionary dynamics using high-resolution lineage tracking. </w:t>
      </w:r>
      <w:r w:rsidRPr="00181C68">
        <w:rPr>
          <w:rFonts w:ascii="Times New Roman" w:hAnsi="Times New Roman" w:cs="Times New Roman"/>
          <w:i/>
          <w:iCs/>
          <w:noProof/>
        </w:rPr>
        <w:t>Nature</w:t>
      </w:r>
      <w:r w:rsidRPr="00181C68">
        <w:rPr>
          <w:rFonts w:ascii="Times New Roman" w:hAnsi="Times New Roman" w:cs="Times New Roman"/>
          <w:noProof/>
        </w:rPr>
        <w:t xml:space="preserve"> 519(7542):181–186.</w:t>
      </w:r>
    </w:p>
    <w:p w14:paraId="15F7D6D9"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2. </w:t>
      </w:r>
      <w:r w:rsidRPr="00181C68">
        <w:rPr>
          <w:rFonts w:ascii="Times New Roman" w:hAnsi="Times New Roman" w:cs="Times New Roman"/>
          <w:noProof/>
        </w:rPr>
        <w:tab/>
        <w:t xml:space="preserve">Vasi F, Travisano M, Lenski RE (1994) Long-Term Experimental Evolution in &lt;I&gt;Escherichia-Coli&lt;/i&gt; .II. Changes in Life-History Traits During Adaptation To a Seasonal Environment. </w:t>
      </w:r>
      <w:r w:rsidRPr="00181C68">
        <w:rPr>
          <w:rFonts w:ascii="Times New Roman" w:hAnsi="Times New Roman" w:cs="Times New Roman"/>
          <w:i/>
          <w:iCs/>
          <w:noProof/>
        </w:rPr>
        <w:t>Am Nat</w:t>
      </w:r>
      <w:r w:rsidRPr="00181C68">
        <w:rPr>
          <w:rFonts w:ascii="Times New Roman" w:hAnsi="Times New Roman" w:cs="Times New Roman"/>
          <w:noProof/>
        </w:rPr>
        <w:t xml:space="preserve"> 144(3):432–456.</w:t>
      </w:r>
    </w:p>
    <w:p w14:paraId="5FF9F4E2"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3. </w:t>
      </w:r>
      <w:r w:rsidRPr="00181C68">
        <w:rPr>
          <w:rFonts w:ascii="Times New Roman" w:hAnsi="Times New Roman" w:cs="Times New Roman"/>
          <w:noProof/>
        </w:rPr>
        <w:tab/>
        <w:t xml:space="preserve">Li Y, et al. (2018) Hidden Complexity of Yeast Adaptation under Simple Evolutionary Conditions. </w:t>
      </w:r>
      <w:r w:rsidRPr="00181C68">
        <w:rPr>
          <w:rFonts w:ascii="Times New Roman" w:hAnsi="Times New Roman" w:cs="Times New Roman"/>
          <w:i/>
          <w:iCs/>
          <w:noProof/>
        </w:rPr>
        <w:t>Curr Biol</w:t>
      </w:r>
      <w:r w:rsidRPr="00181C68">
        <w:rPr>
          <w:rFonts w:ascii="Times New Roman" w:hAnsi="Times New Roman" w:cs="Times New Roman"/>
          <w:noProof/>
        </w:rPr>
        <w:t xml:space="preserve"> 28(4):515–525.e6.</w:t>
      </w:r>
    </w:p>
    <w:p w14:paraId="133468D5"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4. </w:t>
      </w:r>
      <w:r w:rsidRPr="00181C68">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181C68">
        <w:rPr>
          <w:rFonts w:ascii="Times New Roman" w:hAnsi="Times New Roman" w:cs="Times New Roman"/>
          <w:i/>
          <w:iCs/>
          <w:noProof/>
        </w:rPr>
        <w:t>BMC Evol Biol</w:t>
      </w:r>
      <w:r w:rsidRPr="00181C68">
        <w:rPr>
          <w:rFonts w:ascii="Times New Roman" w:hAnsi="Times New Roman" w:cs="Times New Roman"/>
          <w:noProof/>
        </w:rPr>
        <w:t xml:space="preserve"> 10(1). doi:10.1186/1471-2148-10-11.</w:t>
      </w:r>
    </w:p>
    <w:p w14:paraId="5CA667FA"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5. </w:t>
      </w:r>
      <w:r w:rsidRPr="00181C68">
        <w:rPr>
          <w:rFonts w:ascii="Times New Roman" w:hAnsi="Times New Roman" w:cs="Times New Roman"/>
          <w:noProof/>
        </w:rPr>
        <w:tab/>
        <w:t xml:space="preserve">Baranyi J, Roberts TA (1994) A dynamic approach to predicting bacterial growth in food. </w:t>
      </w:r>
      <w:r w:rsidRPr="00181C68">
        <w:rPr>
          <w:rFonts w:ascii="Times New Roman" w:hAnsi="Times New Roman" w:cs="Times New Roman"/>
          <w:i/>
          <w:iCs/>
          <w:noProof/>
        </w:rPr>
        <w:t>Int J Food Microbiol</w:t>
      </w:r>
      <w:r w:rsidRPr="00181C68">
        <w:rPr>
          <w:rFonts w:ascii="Times New Roman" w:hAnsi="Times New Roman" w:cs="Times New Roman"/>
          <w:noProof/>
        </w:rPr>
        <w:t xml:space="preserve"> 23:277–294.</w:t>
      </w:r>
    </w:p>
    <w:p w14:paraId="76EFCF4A"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6. </w:t>
      </w:r>
      <w:r w:rsidRPr="00181C68">
        <w:rPr>
          <w:rFonts w:ascii="Times New Roman" w:hAnsi="Times New Roman" w:cs="Times New Roman"/>
          <w:noProof/>
        </w:rPr>
        <w:tab/>
        <w:t xml:space="preserve">Williams FM (1967) A model of cell growth dynamics. </w:t>
      </w:r>
      <w:r w:rsidRPr="00181C68">
        <w:rPr>
          <w:rFonts w:ascii="Times New Roman" w:hAnsi="Times New Roman" w:cs="Times New Roman"/>
          <w:i/>
          <w:iCs/>
          <w:noProof/>
        </w:rPr>
        <w:t>J Theor Biol</w:t>
      </w:r>
      <w:r w:rsidRPr="00181C68">
        <w:rPr>
          <w:rFonts w:ascii="Times New Roman" w:hAnsi="Times New Roman" w:cs="Times New Roman"/>
          <w:noProof/>
        </w:rPr>
        <w:t xml:space="preserve"> 15(2):190–207.</w:t>
      </w:r>
    </w:p>
    <w:p w14:paraId="68F0322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7. </w:t>
      </w:r>
      <w:r w:rsidRPr="00181C68">
        <w:rPr>
          <w:rFonts w:ascii="Times New Roman" w:hAnsi="Times New Roman" w:cs="Times New Roman"/>
          <w:noProof/>
        </w:rPr>
        <w:tab/>
        <w:t xml:space="preserve">Otto SP, Day T (2007) </w:t>
      </w:r>
      <w:r w:rsidRPr="00181C68">
        <w:rPr>
          <w:rFonts w:ascii="Times New Roman" w:hAnsi="Times New Roman" w:cs="Times New Roman"/>
          <w:i/>
          <w:iCs/>
          <w:noProof/>
        </w:rPr>
        <w:t>A biologist’s guide to mathematical modeling in ecology and evolution</w:t>
      </w:r>
      <w:r w:rsidRPr="00181C68">
        <w:rPr>
          <w:rFonts w:ascii="Times New Roman" w:hAnsi="Times New Roman" w:cs="Times New Roman"/>
          <w:noProof/>
        </w:rPr>
        <w:t xml:space="preserve"> (Princeton University Press).</w:t>
      </w:r>
    </w:p>
    <w:p w14:paraId="61C208EB"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8. </w:t>
      </w:r>
      <w:r w:rsidRPr="00181C68">
        <w:rPr>
          <w:rFonts w:ascii="Times New Roman" w:hAnsi="Times New Roman" w:cs="Times New Roman"/>
          <w:noProof/>
        </w:rPr>
        <w:tab/>
        <w:t xml:space="preserve">Frumkin I, et al. (2018) Codon usage of highly expressed genes affects proteome-wide translation efficiency. </w:t>
      </w:r>
      <w:r w:rsidRPr="00181C68">
        <w:rPr>
          <w:rFonts w:ascii="Times New Roman" w:hAnsi="Times New Roman" w:cs="Times New Roman"/>
          <w:i/>
          <w:iCs/>
          <w:noProof/>
        </w:rPr>
        <w:t>Proc Natl Acad Sci</w:t>
      </w:r>
      <w:r w:rsidRPr="00181C68">
        <w:rPr>
          <w:rFonts w:ascii="Times New Roman" w:hAnsi="Times New Roman" w:cs="Times New Roman"/>
          <w:noProof/>
        </w:rPr>
        <w:t xml:space="preserve"> 115(21):E4940–E4949.</w:t>
      </w:r>
    </w:p>
    <w:p w14:paraId="6BDD0306"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9. </w:t>
      </w:r>
      <w:r w:rsidRPr="00181C68">
        <w:rPr>
          <w:rFonts w:ascii="Times New Roman" w:hAnsi="Times New Roman" w:cs="Times New Roman"/>
          <w:noProof/>
        </w:rPr>
        <w:tab/>
        <w:t xml:space="preserve">Hegreness M, Shoresh N, Hartl DL, Kishony R (2006) An equivalence principle for the incorporation of favorable mutations in asexual populations. </w:t>
      </w:r>
      <w:r w:rsidRPr="00181C68">
        <w:rPr>
          <w:rFonts w:ascii="Times New Roman" w:hAnsi="Times New Roman" w:cs="Times New Roman"/>
          <w:i/>
          <w:iCs/>
          <w:noProof/>
        </w:rPr>
        <w:t>Science (80- )</w:t>
      </w:r>
      <w:r w:rsidRPr="00181C68">
        <w:rPr>
          <w:rFonts w:ascii="Times New Roman" w:hAnsi="Times New Roman" w:cs="Times New Roman"/>
          <w:noProof/>
        </w:rPr>
        <w:t xml:space="preserve"> 311(5767):1615–7.</w:t>
      </w:r>
    </w:p>
    <w:p w14:paraId="18C9ED5A"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0. </w:t>
      </w:r>
      <w:r w:rsidRPr="00181C68">
        <w:rPr>
          <w:rFonts w:ascii="Times New Roman" w:hAnsi="Times New Roman" w:cs="Times New Roman"/>
          <w:noProof/>
        </w:rPr>
        <w:tab/>
        <w:t xml:space="preserve">Bell G (2010) Experimental genomics of fitness in yeast. </w:t>
      </w:r>
      <w:r w:rsidRPr="00181C68">
        <w:rPr>
          <w:rFonts w:ascii="Times New Roman" w:hAnsi="Times New Roman" w:cs="Times New Roman"/>
          <w:i/>
          <w:iCs/>
          <w:noProof/>
        </w:rPr>
        <w:t>Proc R Soc B Biol Sci</w:t>
      </w:r>
      <w:r w:rsidRPr="00181C68">
        <w:rPr>
          <w:rFonts w:ascii="Times New Roman" w:hAnsi="Times New Roman" w:cs="Times New Roman"/>
          <w:noProof/>
        </w:rPr>
        <w:t xml:space="preserve"> 277(1687):1459–1467.</w:t>
      </w:r>
    </w:p>
    <w:p w14:paraId="15A34607"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1. </w:t>
      </w:r>
      <w:r w:rsidRPr="00181C68">
        <w:rPr>
          <w:rFonts w:ascii="Times New Roman" w:hAnsi="Times New Roman" w:cs="Times New Roman"/>
          <w:noProof/>
        </w:rPr>
        <w:tab/>
        <w:t xml:space="preserve">Sprouffske K, Wagner A (2016) Growthcurver: An R package for obtaining interpretable metrics from microbial growth curves. </w:t>
      </w:r>
      <w:r w:rsidRPr="00181C68">
        <w:rPr>
          <w:rFonts w:ascii="Times New Roman" w:hAnsi="Times New Roman" w:cs="Times New Roman"/>
          <w:i/>
          <w:iCs/>
          <w:noProof/>
        </w:rPr>
        <w:t>BMC Bioinformatics</w:t>
      </w:r>
      <w:r w:rsidRPr="00181C68">
        <w:rPr>
          <w:rFonts w:ascii="Times New Roman" w:hAnsi="Times New Roman" w:cs="Times New Roman"/>
          <w:noProof/>
        </w:rPr>
        <w:t xml:space="preserve"> 17(1):17–20.</w:t>
      </w:r>
    </w:p>
    <w:p w14:paraId="33C23417"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2. </w:t>
      </w:r>
      <w:r w:rsidRPr="00181C68">
        <w:rPr>
          <w:rFonts w:ascii="Times New Roman" w:hAnsi="Times New Roman" w:cs="Times New Roman"/>
          <w:noProof/>
        </w:rPr>
        <w:tab/>
        <w:t xml:space="preserve">Van Rossum G, others (2007) Python Programming Language. </w:t>
      </w:r>
      <w:r w:rsidRPr="00181C68">
        <w:rPr>
          <w:rFonts w:ascii="Times New Roman" w:hAnsi="Times New Roman" w:cs="Times New Roman"/>
          <w:i/>
          <w:iCs/>
          <w:noProof/>
        </w:rPr>
        <w:t>USENIX Annual Technical Conference</w:t>
      </w:r>
      <w:r w:rsidRPr="00181C68">
        <w:rPr>
          <w:rFonts w:ascii="Times New Roman" w:hAnsi="Times New Roman" w:cs="Times New Roman"/>
          <w:noProof/>
        </w:rPr>
        <w:t>.</w:t>
      </w:r>
    </w:p>
    <w:p w14:paraId="3C551D03"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3. </w:t>
      </w:r>
      <w:r w:rsidRPr="00181C68">
        <w:rPr>
          <w:rFonts w:ascii="Times New Roman" w:hAnsi="Times New Roman" w:cs="Times New Roman"/>
          <w:noProof/>
        </w:rPr>
        <w:tab/>
        <w:t xml:space="preserve">Zelcbuch L, et al. (2013) Spanning high-dimensional expression space using ribosome-binding site combinatorics. </w:t>
      </w:r>
      <w:r w:rsidRPr="00181C68">
        <w:rPr>
          <w:rFonts w:ascii="Times New Roman" w:hAnsi="Times New Roman" w:cs="Times New Roman"/>
          <w:i/>
          <w:iCs/>
          <w:noProof/>
        </w:rPr>
        <w:t>Nucleic Acids Res</w:t>
      </w:r>
      <w:r w:rsidRPr="00181C68">
        <w:rPr>
          <w:rFonts w:ascii="Times New Roman" w:hAnsi="Times New Roman" w:cs="Times New Roman"/>
          <w:noProof/>
        </w:rPr>
        <w:t xml:space="preserve"> 41(9):e98–e98.</w:t>
      </w:r>
    </w:p>
    <w:p w14:paraId="2846E0F2"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4. </w:t>
      </w:r>
      <w:r w:rsidRPr="00181C68">
        <w:rPr>
          <w:rFonts w:ascii="Times New Roman" w:hAnsi="Times New Roman" w:cs="Times New Roman"/>
          <w:noProof/>
        </w:rPr>
        <w:tab/>
        <w:t>R Development Core Team (2012) R: A Language and Environment for Statistical Computing.</w:t>
      </w:r>
    </w:p>
    <w:p w14:paraId="42306A1F"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5. </w:t>
      </w:r>
      <w:r w:rsidRPr="00181C68">
        <w:rPr>
          <w:rFonts w:ascii="Times New Roman" w:hAnsi="Times New Roman" w:cs="Times New Roman"/>
          <w:noProof/>
        </w:rPr>
        <w:tab/>
        <w:t xml:space="preserve">Ge Y, Sealfon SC (2012) flowPeaks: a fast unsupervised clustering for flow cytometry data via K-means and density peak finding. </w:t>
      </w:r>
      <w:r w:rsidRPr="00181C68">
        <w:rPr>
          <w:rFonts w:ascii="Times New Roman" w:hAnsi="Times New Roman" w:cs="Times New Roman"/>
          <w:i/>
          <w:iCs/>
          <w:noProof/>
        </w:rPr>
        <w:t>Bioinformatics</w:t>
      </w:r>
      <w:r w:rsidRPr="00181C68">
        <w:rPr>
          <w:rFonts w:ascii="Times New Roman" w:hAnsi="Times New Roman" w:cs="Times New Roman"/>
          <w:noProof/>
        </w:rPr>
        <w:t xml:space="preserve"> 28(15):2052–2058.</w:t>
      </w:r>
    </w:p>
    <w:p w14:paraId="566408AB"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6. </w:t>
      </w:r>
      <w:r w:rsidRPr="00181C68">
        <w:rPr>
          <w:rFonts w:ascii="Times New Roman" w:hAnsi="Times New Roman" w:cs="Times New Roman"/>
          <w:noProof/>
        </w:rPr>
        <w:tab/>
        <w:t xml:space="preserve">van der Walt S, Colbert SC, Varoquaux G (2011) The NumPy Array: A Structure for Efficient Numerical Computation. </w:t>
      </w:r>
      <w:r w:rsidRPr="00181C68">
        <w:rPr>
          <w:rFonts w:ascii="Times New Roman" w:hAnsi="Times New Roman" w:cs="Times New Roman"/>
          <w:i/>
          <w:iCs/>
          <w:noProof/>
        </w:rPr>
        <w:t>Comput Sci Eng</w:t>
      </w:r>
      <w:r w:rsidRPr="00181C68">
        <w:rPr>
          <w:rFonts w:ascii="Times New Roman" w:hAnsi="Times New Roman" w:cs="Times New Roman"/>
          <w:noProof/>
        </w:rPr>
        <w:t xml:space="preserve"> 13(2):22–30.</w:t>
      </w:r>
    </w:p>
    <w:p w14:paraId="56AD670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7. </w:t>
      </w:r>
      <w:r w:rsidRPr="00181C68">
        <w:rPr>
          <w:rFonts w:ascii="Times New Roman" w:hAnsi="Times New Roman" w:cs="Times New Roman"/>
          <w:noProof/>
        </w:rPr>
        <w:tab/>
        <w:t xml:space="preserve">Jones E, Oliphant T, Peterson P, others (2001) SciPy: Open source scientific tools for Python. </w:t>
      </w:r>
      <w:r w:rsidRPr="00181C68">
        <w:rPr>
          <w:rFonts w:ascii="Times New Roman" w:hAnsi="Times New Roman" w:cs="Times New Roman"/>
          <w:noProof/>
        </w:rPr>
        <w:lastRenderedPageBreak/>
        <w:t>Available at: http://www.scipy.org/.</w:t>
      </w:r>
    </w:p>
    <w:p w14:paraId="5557633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8. </w:t>
      </w:r>
      <w:r w:rsidRPr="00181C68">
        <w:rPr>
          <w:rFonts w:ascii="Times New Roman" w:hAnsi="Times New Roman" w:cs="Times New Roman"/>
          <w:noProof/>
        </w:rPr>
        <w:tab/>
        <w:t xml:space="preserve">Hunter JD (2007) Matplotlib: A 2D Graphics Environment. </w:t>
      </w:r>
      <w:r w:rsidRPr="00181C68">
        <w:rPr>
          <w:rFonts w:ascii="Times New Roman" w:hAnsi="Times New Roman" w:cs="Times New Roman"/>
          <w:i/>
          <w:iCs/>
          <w:noProof/>
        </w:rPr>
        <w:t>Comput Sci Eng</w:t>
      </w:r>
      <w:r w:rsidRPr="00181C68">
        <w:rPr>
          <w:rFonts w:ascii="Times New Roman" w:hAnsi="Times New Roman" w:cs="Times New Roman"/>
          <w:noProof/>
        </w:rPr>
        <w:t xml:space="preserve"> 9(3):90–95.</w:t>
      </w:r>
    </w:p>
    <w:p w14:paraId="14873597"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9. </w:t>
      </w:r>
      <w:r w:rsidRPr="00181C68">
        <w:rPr>
          <w:rFonts w:ascii="Times New Roman" w:hAnsi="Times New Roman" w:cs="Times New Roman"/>
          <w:noProof/>
        </w:rPr>
        <w:tab/>
        <w:t xml:space="preserve">McKinney W (2010) Data Structures for Statistical Computing in Python. </w:t>
      </w:r>
      <w:r w:rsidRPr="00181C68">
        <w:rPr>
          <w:rFonts w:ascii="Times New Roman" w:hAnsi="Times New Roman" w:cs="Times New Roman"/>
          <w:i/>
          <w:iCs/>
          <w:noProof/>
        </w:rPr>
        <w:t>Proceedings of the 9th Python in Science Conference</w:t>
      </w:r>
      <w:r w:rsidRPr="00181C68">
        <w:rPr>
          <w:rFonts w:ascii="Times New Roman" w:hAnsi="Times New Roman" w:cs="Times New Roman"/>
          <w:noProof/>
        </w:rPr>
        <w:t>, eds van der Walt S, Millman J, pp 51–56.</w:t>
      </w:r>
    </w:p>
    <w:p w14:paraId="221FA332"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0. </w:t>
      </w:r>
      <w:r w:rsidRPr="00181C68">
        <w:rPr>
          <w:rFonts w:ascii="Times New Roman" w:hAnsi="Times New Roman" w:cs="Times New Roman"/>
          <w:noProof/>
        </w:rPr>
        <w:tab/>
        <w:t>Waskom M, et al. (2016) seaborn: v0.7.0 (January 2016). doi:10.5281/zenodo.45133.</w:t>
      </w:r>
    </w:p>
    <w:p w14:paraId="32C477A0"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1. </w:t>
      </w:r>
      <w:r w:rsidRPr="00181C68">
        <w:rPr>
          <w:rFonts w:ascii="Times New Roman" w:hAnsi="Times New Roman" w:cs="Times New Roman"/>
          <w:noProof/>
        </w:rPr>
        <w:tab/>
        <w:t>Newville M, Ingargiola A, Stensitzki T, Allen DB (2014) LMFIT: Non-Linear Least-Square Minimization and Curve-Fitting for Python. doi:10.5281/zenodo.11813.</w:t>
      </w:r>
    </w:p>
    <w:p w14:paraId="362E1363"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2. </w:t>
      </w:r>
      <w:r w:rsidRPr="00181C68">
        <w:rPr>
          <w:rFonts w:ascii="Times New Roman" w:hAnsi="Times New Roman" w:cs="Times New Roman"/>
          <w:noProof/>
        </w:rPr>
        <w:tab/>
        <w:t xml:space="preserve">Pedregosa F, et al. (2011) Scikit-learn: Machine Learning in Python. </w:t>
      </w:r>
      <w:r w:rsidRPr="00181C68">
        <w:rPr>
          <w:rFonts w:ascii="Times New Roman" w:hAnsi="Times New Roman" w:cs="Times New Roman"/>
          <w:i/>
          <w:iCs/>
          <w:noProof/>
        </w:rPr>
        <w:t>J Mach Learn Res</w:t>
      </w:r>
      <w:r w:rsidRPr="00181C68">
        <w:rPr>
          <w:rFonts w:ascii="Times New Roman" w:hAnsi="Times New Roman" w:cs="Times New Roman"/>
          <w:noProof/>
        </w:rPr>
        <w:t xml:space="preserve"> 12:2825–2830.</w:t>
      </w:r>
    </w:p>
    <w:p w14:paraId="20AA83C6"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3. </w:t>
      </w:r>
      <w:r w:rsidRPr="00181C68">
        <w:rPr>
          <w:rFonts w:ascii="Times New Roman" w:hAnsi="Times New Roman" w:cs="Times New Roman"/>
          <w:noProof/>
        </w:rPr>
        <w:tab/>
        <w:t>SymPy Development Team (2014) SymPy: Python library for symbolic mathematics.</w:t>
      </w:r>
    </w:p>
    <w:p w14:paraId="488E0F5B"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4. </w:t>
      </w:r>
      <w:r w:rsidRPr="00181C68">
        <w:rPr>
          <w:rFonts w:ascii="Times New Roman" w:hAnsi="Times New Roman" w:cs="Times New Roman"/>
          <w:noProof/>
        </w:rPr>
        <w:tab/>
        <w:t xml:space="preserve">Kass R, Raftery A (1995) Bayes Factors. </w:t>
      </w:r>
      <w:r w:rsidRPr="00181C68">
        <w:rPr>
          <w:rFonts w:ascii="Times New Roman" w:hAnsi="Times New Roman" w:cs="Times New Roman"/>
          <w:i/>
          <w:iCs/>
          <w:noProof/>
        </w:rPr>
        <w:t>J Am Stat Assoc</w:t>
      </w:r>
      <w:r w:rsidRPr="00181C68">
        <w:rPr>
          <w:rFonts w:ascii="Times New Roman" w:hAnsi="Times New Roman" w:cs="Times New Roman"/>
          <w:noProof/>
        </w:rPr>
        <w:t>:773–795.</w:t>
      </w:r>
    </w:p>
    <w:p w14:paraId="0CEFFA64"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5. </w:t>
      </w:r>
      <w:r w:rsidRPr="00181C68">
        <w:rPr>
          <w:rFonts w:ascii="Times New Roman" w:hAnsi="Times New Roman" w:cs="Times New Roman"/>
          <w:noProof/>
        </w:rPr>
        <w:tab/>
        <w:t xml:space="preserve">Ward EJ (2008) A review and comparison of four commonly used Bayesian and maximum likelihood model selection tools. </w:t>
      </w:r>
      <w:r w:rsidRPr="00181C68">
        <w:rPr>
          <w:rFonts w:ascii="Times New Roman" w:hAnsi="Times New Roman" w:cs="Times New Roman"/>
          <w:i/>
          <w:iCs/>
          <w:noProof/>
        </w:rPr>
        <w:t>Ecol Modell</w:t>
      </w:r>
      <w:r w:rsidRPr="00181C68">
        <w:rPr>
          <w:rFonts w:ascii="Times New Roman" w:hAnsi="Times New Roman" w:cs="Times New Roman"/>
          <w:noProof/>
        </w:rPr>
        <w:t xml:space="preserve"> 211(1–2):1–10.</w:t>
      </w:r>
    </w:p>
    <w:p w14:paraId="6D658A1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6. </w:t>
      </w:r>
      <w:r w:rsidRPr="00181C68">
        <w:rPr>
          <w:rFonts w:ascii="Times New Roman" w:hAnsi="Times New Roman" w:cs="Times New Roman"/>
          <w:noProof/>
        </w:rPr>
        <w:tab/>
        <w:t xml:space="preserve">Baranyi J (1997) Simple is good as long as it is enough. </w:t>
      </w:r>
      <w:r w:rsidRPr="00181C68">
        <w:rPr>
          <w:rFonts w:ascii="Times New Roman" w:hAnsi="Times New Roman" w:cs="Times New Roman"/>
          <w:i/>
          <w:iCs/>
          <w:noProof/>
        </w:rPr>
        <w:t>Commentary</w:t>
      </w:r>
      <w:r w:rsidRPr="00181C68">
        <w:rPr>
          <w:rFonts w:ascii="Times New Roman" w:hAnsi="Times New Roman" w:cs="Times New Roman"/>
          <w:noProof/>
        </w:rPr>
        <w:t xml:space="preserve"> (1996):391–394.</w:t>
      </w:r>
    </w:p>
    <w:p w14:paraId="6B709F26"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7. </w:t>
      </w:r>
      <w:r w:rsidRPr="00181C68">
        <w:rPr>
          <w:rFonts w:ascii="Times New Roman" w:hAnsi="Times New Roman" w:cs="Times New Roman"/>
          <w:noProof/>
        </w:rPr>
        <w:tab/>
        <w:t xml:space="preserve">Perez F, Granger BE (2007) IPython: A System for Interactive Scientific Computing. </w:t>
      </w:r>
      <w:r w:rsidRPr="00181C68">
        <w:rPr>
          <w:rFonts w:ascii="Times New Roman" w:hAnsi="Times New Roman" w:cs="Times New Roman"/>
          <w:i/>
          <w:iCs/>
          <w:noProof/>
        </w:rPr>
        <w:t>Comput Sci Eng</w:t>
      </w:r>
      <w:r w:rsidRPr="00181C68">
        <w:rPr>
          <w:rFonts w:ascii="Times New Roman" w:hAnsi="Times New Roman" w:cs="Times New Roman"/>
          <w:noProof/>
        </w:rPr>
        <w:t xml:space="preserve"> 9(3):21–29.</w:t>
      </w:r>
    </w:p>
    <w:p w14:paraId="5A96778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8. </w:t>
      </w:r>
      <w:r w:rsidRPr="00181C68">
        <w:rPr>
          <w:rFonts w:ascii="Times New Roman" w:hAnsi="Times New Roman" w:cs="Times New Roman"/>
          <w:noProof/>
        </w:rPr>
        <w:tab/>
        <w:t xml:space="preserve">Gopalsamy K (1986) Convergence in a resource-based competition system. </w:t>
      </w:r>
      <w:r w:rsidRPr="00181C68">
        <w:rPr>
          <w:rFonts w:ascii="Times New Roman" w:hAnsi="Times New Roman" w:cs="Times New Roman"/>
          <w:i/>
          <w:iCs/>
          <w:noProof/>
        </w:rPr>
        <w:t>Bull Math Biol</w:t>
      </w:r>
      <w:r w:rsidRPr="00181C68">
        <w:rPr>
          <w:rFonts w:ascii="Times New Roman" w:hAnsi="Times New Roman" w:cs="Times New Roman"/>
          <w:noProof/>
        </w:rPr>
        <w:t xml:space="preserve"> 48(5–6):681–699.</w:t>
      </w:r>
    </w:p>
    <w:p w14:paraId="59755B13"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9. </w:t>
      </w:r>
      <w:r w:rsidRPr="00181C68">
        <w:rPr>
          <w:rFonts w:ascii="Times New Roman" w:hAnsi="Times New Roman" w:cs="Times New Roman"/>
          <w:noProof/>
        </w:rPr>
        <w:tab/>
        <w:t xml:space="preserve">Dilao R, Domingos T (1999) A General Approach to the Modelling of Trophic Chains. </w:t>
      </w:r>
      <w:r w:rsidRPr="00181C68">
        <w:rPr>
          <w:rFonts w:ascii="Times New Roman" w:hAnsi="Times New Roman" w:cs="Times New Roman"/>
          <w:i/>
          <w:iCs/>
          <w:noProof/>
        </w:rPr>
        <w:t>Ecol Modell</w:t>
      </w:r>
      <w:r w:rsidRPr="00181C68">
        <w:rPr>
          <w:rFonts w:ascii="Times New Roman" w:hAnsi="Times New Roman" w:cs="Times New Roman"/>
          <w:noProof/>
        </w:rPr>
        <w:t xml:space="preserve"> 132(3):20.</w:t>
      </w:r>
    </w:p>
    <w:p w14:paraId="0633D59A"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0. </w:t>
      </w:r>
      <w:r w:rsidRPr="00181C68">
        <w:rPr>
          <w:rFonts w:ascii="Times New Roman" w:hAnsi="Times New Roman" w:cs="Times New Roman"/>
          <w:noProof/>
        </w:rPr>
        <w:tab/>
        <w:t xml:space="preserve">Richards FJ (1959) A Flexible Growth Function for Empirical Use. </w:t>
      </w:r>
      <w:r w:rsidRPr="00181C68">
        <w:rPr>
          <w:rFonts w:ascii="Times New Roman" w:hAnsi="Times New Roman" w:cs="Times New Roman"/>
          <w:i/>
          <w:iCs/>
          <w:noProof/>
        </w:rPr>
        <w:t>J Exp Bot</w:t>
      </w:r>
      <w:r w:rsidRPr="00181C68">
        <w:rPr>
          <w:rFonts w:ascii="Times New Roman" w:hAnsi="Times New Roman" w:cs="Times New Roman"/>
          <w:noProof/>
        </w:rPr>
        <w:t xml:space="preserve"> 10(2):290–301.</w:t>
      </w:r>
    </w:p>
    <w:p w14:paraId="0D96256D"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1. </w:t>
      </w:r>
      <w:r w:rsidRPr="00181C68">
        <w:rPr>
          <w:rFonts w:ascii="Times New Roman" w:hAnsi="Times New Roman" w:cs="Times New Roman"/>
          <w:noProof/>
        </w:rPr>
        <w:tab/>
        <w:t xml:space="preserve">Clark F, Brook BW, Delean S, Reşit Akçakaya H, Bradshaw CJA (2010) The theta-logistic is unreliable for modelling most census data. </w:t>
      </w:r>
      <w:r w:rsidRPr="00181C68">
        <w:rPr>
          <w:rFonts w:ascii="Times New Roman" w:hAnsi="Times New Roman" w:cs="Times New Roman"/>
          <w:i/>
          <w:iCs/>
          <w:noProof/>
        </w:rPr>
        <w:t>Methods Ecol Evol</w:t>
      </w:r>
      <w:r w:rsidRPr="00181C68">
        <w:rPr>
          <w:rFonts w:ascii="Times New Roman" w:hAnsi="Times New Roman" w:cs="Times New Roman"/>
          <w:noProof/>
        </w:rPr>
        <w:t xml:space="preserve"> 1(3):253–262.</w:t>
      </w:r>
    </w:p>
    <w:p w14:paraId="54268E14"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2. </w:t>
      </w:r>
      <w:r w:rsidRPr="00181C68">
        <w:rPr>
          <w:rFonts w:ascii="Times New Roman" w:hAnsi="Times New Roman" w:cs="Times New Roman"/>
          <w:noProof/>
        </w:rPr>
        <w:tab/>
        <w:t xml:space="preserve">Gilpin ME, Ayala FJ (1973) Global Models of Growth and Competition. </w:t>
      </w:r>
      <w:r w:rsidRPr="00181C68">
        <w:rPr>
          <w:rFonts w:ascii="Times New Roman" w:hAnsi="Times New Roman" w:cs="Times New Roman"/>
          <w:i/>
          <w:iCs/>
          <w:noProof/>
        </w:rPr>
        <w:t>Proc Natl Acad Sci</w:t>
      </w:r>
      <w:r w:rsidRPr="00181C68">
        <w:rPr>
          <w:rFonts w:ascii="Times New Roman" w:hAnsi="Times New Roman" w:cs="Times New Roman"/>
          <w:noProof/>
        </w:rPr>
        <w:t xml:space="preserve"> 70(12 Pt 1-2):3590–3593.</w:t>
      </w:r>
    </w:p>
    <w:p w14:paraId="66257A0B"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3. </w:t>
      </w:r>
      <w:r w:rsidRPr="00181C68">
        <w:rPr>
          <w:rFonts w:ascii="Times New Roman" w:hAnsi="Times New Roman" w:cs="Times New Roman"/>
          <w:noProof/>
        </w:rPr>
        <w:tab/>
        <w:t xml:space="preserve">Verhulst P-F (1838) Notice sur la loi que la population suit dans son accroissement. Correspondance Mathématique et Physique Publiée par A. </w:t>
      </w:r>
      <w:r w:rsidRPr="00181C68">
        <w:rPr>
          <w:rFonts w:ascii="Times New Roman" w:hAnsi="Times New Roman" w:cs="Times New Roman"/>
          <w:i/>
          <w:iCs/>
          <w:noProof/>
        </w:rPr>
        <w:t>Quetelet</w:t>
      </w:r>
      <w:r w:rsidRPr="00181C68">
        <w:rPr>
          <w:rFonts w:ascii="Times New Roman" w:hAnsi="Times New Roman" w:cs="Times New Roman"/>
          <w:noProof/>
        </w:rPr>
        <w:t xml:space="preserve"> 10:113–121.</w:t>
      </w:r>
    </w:p>
    <w:p w14:paraId="46C7DD99" w14:textId="77777777" w:rsidR="00750BAE" w:rsidRPr="0025589C" w:rsidRDefault="00750BAE" w:rsidP="00181C68">
      <w:pPr>
        <w:widowControl w:val="0"/>
        <w:autoSpaceDE w:val="0"/>
        <w:autoSpaceDN w:val="0"/>
        <w:adjustRightInd w:val="0"/>
        <w:ind w:left="640" w:hanging="640"/>
        <w:rPr>
          <w:rFonts w:eastAsiaTheme="majorEastAsia"/>
          <w:b/>
          <w:bCs/>
          <w:kern w:val="32"/>
          <w:sz w:val="32"/>
          <w:szCs w:val="32"/>
        </w:rPr>
      </w:pPr>
      <w:r w:rsidRPr="007E41E1">
        <w:fldChar w:fldCharType="end"/>
      </w:r>
      <w:r w:rsidRPr="0025589C">
        <w:br w:type="page"/>
      </w:r>
    </w:p>
    <w:p w14:paraId="7C8D1C1B" w14:textId="77777777" w:rsidR="00750BAE" w:rsidRPr="0025589C" w:rsidRDefault="00937370" w:rsidP="00C34C28">
      <w:pPr>
        <w:pStyle w:val="Heading1"/>
        <w:spacing w:line="360" w:lineRule="auto"/>
        <w:ind w:firstLine="284"/>
      </w:pPr>
      <w:r w:rsidRPr="0025589C">
        <w:lastRenderedPageBreak/>
        <w:t>Appendices</w:t>
      </w:r>
    </w:p>
    <w:p w14:paraId="4C7C3CBB" w14:textId="77777777" w:rsidR="007A7F01" w:rsidRPr="0025589C" w:rsidRDefault="00937370" w:rsidP="00C34C28">
      <w:pPr>
        <w:pStyle w:val="Heading2"/>
        <w:spacing w:line="360" w:lineRule="auto"/>
        <w:ind w:firstLine="284"/>
      </w:pPr>
      <w:r w:rsidRPr="0025589C">
        <w:t xml:space="preserve">Appendix </w:t>
      </w:r>
      <w:r w:rsidR="00750BAE" w:rsidRPr="0025589C">
        <w:t>1</w:t>
      </w:r>
      <w:r w:rsidR="0095414A">
        <w:t xml:space="preserve">: </w:t>
      </w:r>
      <w:r w:rsidR="00420670">
        <w:t xml:space="preserve">Mono-culture </w:t>
      </w:r>
      <w:r w:rsidR="007A7F01" w:rsidRPr="0025589C">
        <w:t xml:space="preserve"> model</w:t>
      </w:r>
    </w:p>
    <w:p w14:paraId="5532B4C3" w14:textId="77777777" w:rsidR="007A7F01" w:rsidRPr="0025589C" w:rsidRDefault="007A7F01" w:rsidP="00C34C28">
      <w:r w:rsidRPr="0025589C">
        <w:t>We derive our growth models from a resource consumption perspective</w:t>
      </w:r>
      <w:r w:rsidR="00FB039B" w:rsidRPr="0025589C">
        <w:t xml:space="preserve"> </w:t>
      </w:r>
      <w:r w:rsidRPr="0025589C">
        <w:fldChar w:fldCharType="begin" w:fldLock="1"/>
      </w:r>
      <w:r w:rsidR="00181C68">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17, 38)","plainTextFormattedCitation":"(17, 38)","previouslyFormattedCitation":"(17, 38)"},"properties":{"noteIndex":0},"schema":"https://github.com/citation-style-language/schema/raw/master/csl-citation.json"}</w:instrText>
      </w:r>
      <w:r w:rsidRPr="0025589C">
        <w:fldChar w:fldCharType="separate"/>
      </w:r>
      <w:r w:rsidR="00DB2152" w:rsidRPr="00DB2152">
        <w:rPr>
          <w:noProof/>
        </w:rPr>
        <w:t>(17, 38)</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154D8D16" w14:textId="77777777" w:rsidR="007A7F01" w:rsidRPr="0025589C" w:rsidRDefault="007A7F01" w:rsidP="00C34C28">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5B2A3C37" w14:textId="77777777" w:rsidR="007A7F01" w:rsidRPr="0025589C" w:rsidRDefault="007A7F01" w:rsidP="00C34C28">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30B9D750" w14:textId="77777777" w:rsidTr="000A28AB">
        <w:tc>
          <w:tcPr>
            <w:tcW w:w="1242" w:type="dxa"/>
            <w:vAlign w:val="center"/>
          </w:tcPr>
          <w:p w14:paraId="7E54DECC" w14:textId="77777777" w:rsidR="00550FF4" w:rsidRPr="0025589C" w:rsidRDefault="00550FF4" w:rsidP="00C34C28">
            <w:pPr>
              <w:jc w:val="right"/>
            </w:pPr>
          </w:p>
        </w:tc>
        <w:tc>
          <w:tcPr>
            <w:tcW w:w="5812" w:type="dxa"/>
            <w:vAlign w:val="center"/>
          </w:tcPr>
          <w:p w14:paraId="18F429A1" w14:textId="77777777" w:rsidR="00550FF4" w:rsidRPr="0025589C" w:rsidRDefault="008263B6"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69EDC028" w14:textId="77777777" w:rsidR="00550FF4" w:rsidRPr="0025589C" w:rsidRDefault="007E41E1" w:rsidP="00C34C28">
            <w:pPr>
              <w:jc w:val="right"/>
            </w:pPr>
            <w:r>
              <w:t>(</w:t>
            </w:r>
            <w:r w:rsidR="00550FF4" w:rsidRPr="0025589C">
              <w:t>A1a</w:t>
            </w:r>
            <w:r>
              <w:t>)</w:t>
            </w:r>
          </w:p>
          <w:p w14:paraId="60F1A0FC" w14:textId="77777777" w:rsidR="00550FF4" w:rsidRPr="0025589C" w:rsidRDefault="007E41E1" w:rsidP="00C34C28">
            <w:pPr>
              <w:jc w:val="right"/>
            </w:pPr>
            <w:r>
              <w:t>(</w:t>
            </w:r>
            <w:r w:rsidR="00550FF4" w:rsidRPr="0025589C">
              <w:t>A1b</w:t>
            </w:r>
            <w:r>
              <w:t>)</w:t>
            </w:r>
          </w:p>
        </w:tc>
      </w:tr>
    </w:tbl>
    <w:p w14:paraId="6485E3E3" w14:textId="77777777" w:rsidR="00550FF4" w:rsidRPr="0025589C" w:rsidRDefault="00550FF4" w:rsidP="00C34C28">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7F8474C5" w14:textId="77777777" w:rsidR="00550FF4" w:rsidRPr="0025589C" w:rsidRDefault="00550FF4" w:rsidP="00C34C2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1780ACB2" w14:textId="77777777" w:rsidR="00550FF4" w:rsidRPr="0025589C" w:rsidRDefault="008263B6" w:rsidP="00C34C28">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E6DD758" w14:textId="77777777" w:rsidR="00550FF4" w:rsidRPr="0025589C" w:rsidRDefault="00550FF4" w:rsidP="00C34C28">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16EB2B08" w14:textId="77777777" w:rsidR="00550FF4" w:rsidRPr="0025589C" w:rsidRDefault="00550FF4" w:rsidP="005A4292">
      <w:pPr>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50EEBDE0" w14:textId="77777777" w:rsidTr="00B57EC6">
        <w:tc>
          <w:tcPr>
            <w:tcW w:w="1242" w:type="dxa"/>
            <w:vAlign w:val="center"/>
          </w:tcPr>
          <w:p w14:paraId="56DE8023" w14:textId="77777777" w:rsidR="007A7F01" w:rsidRPr="0025589C" w:rsidRDefault="007A7F01" w:rsidP="00C34C28">
            <w:pPr>
              <w:jc w:val="right"/>
            </w:pPr>
          </w:p>
        </w:tc>
        <w:tc>
          <w:tcPr>
            <w:tcW w:w="5812" w:type="dxa"/>
            <w:vAlign w:val="center"/>
          </w:tcPr>
          <w:p w14:paraId="30E69B54" w14:textId="77777777" w:rsidR="007A7F01" w:rsidRPr="0025589C" w:rsidRDefault="008263B6"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19E1AC7A" w14:textId="77777777" w:rsidR="007A7F01" w:rsidRPr="0025589C" w:rsidRDefault="007E41E1" w:rsidP="00C34C28">
            <w:pPr>
              <w:jc w:val="right"/>
            </w:pPr>
            <w:r>
              <w:t>(</w:t>
            </w:r>
            <w:r w:rsidR="007A7F01" w:rsidRPr="0025589C">
              <w:t>A</w:t>
            </w:r>
            <w:r w:rsidR="00550FF4" w:rsidRPr="0025589C">
              <w:t>2</w:t>
            </w:r>
            <w:r w:rsidR="007A7F01" w:rsidRPr="0025589C">
              <w:t>a</w:t>
            </w:r>
            <w:r>
              <w:t>)</w:t>
            </w:r>
          </w:p>
          <w:p w14:paraId="01A27853" w14:textId="77777777" w:rsidR="007A7F01" w:rsidRPr="0025589C" w:rsidRDefault="007E41E1" w:rsidP="00C34C28">
            <w:pPr>
              <w:jc w:val="right"/>
            </w:pPr>
            <w:r>
              <w:t>(</w:t>
            </w:r>
            <w:r w:rsidR="007A7F01" w:rsidRPr="0025589C">
              <w:t>A</w:t>
            </w:r>
            <w:r w:rsidR="00550FF4" w:rsidRPr="0025589C">
              <w:t>2</w:t>
            </w:r>
            <w:r w:rsidR="007A7F01" w:rsidRPr="0025589C">
              <w:t>b</w:t>
            </w:r>
            <w:r>
              <w:t>)</w:t>
            </w:r>
          </w:p>
        </w:tc>
      </w:tr>
    </w:tbl>
    <w:p w14:paraId="71F71D47" w14:textId="77777777" w:rsidR="00550FF4" w:rsidRPr="0025589C" w:rsidRDefault="007A7F01" w:rsidP="005A4292">
      <w:pPr>
        <w:ind w:firstLine="0"/>
      </w:pPr>
      <w:r w:rsidRPr="0025589C">
        <w:t xml:space="preserve">with </w:t>
      </w:r>
      <m:oMath>
        <m:r>
          <w:rPr>
            <w:rFonts w:ascii="Cambria Math" w:hAnsi="Cambria Math"/>
          </w:rPr>
          <m:t>μ=ϵν</m:t>
        </m:r>
      </m:oMath>
      <w:r w:rsidRPr="0025589C">
        <w:t xml:space="preserve">. </w:t>
      </w:r>
    </w:p>
    <w:p w14:paraId="302B2F78" w14:textId="77777777" w:rsidR="007A7F01" w:rsidRPr="0025589C" w:rsidRDefault="007A7F01" w:rsidP="00C34C28">
      <w:r w:rsidRPr="0025589C">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181C68">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39)","plainTextFormattedCitation":"(39)","previouslyFormattedCitation":"(39)"},"properties":{"noteIndex":0},"schema":"https://github.com/citation-style-language/schema/raw/master/csl-citation.json"}</w:instrText>
      </w:r>
      <w:r w:rsidRPr="0025589C">
        <w:fldChar w:fldCharType="separate"/>
      </w:r>
      <w:r w:rsidR="00DB2152" w:rsidRPr="00DB2152">
        <w:rPr>
          <w:noProof/>
        </w:rPr>
        <w:t>(39)</w:t>
      </w:r>
      <w:r w:rsidRPr="0025589C">
        <w:fldChar w:fldCharType="end"/>
      </w:r>
      <w:r w:rsidRPr="0025589C">
        <w:t xml:space="preserve">. We find that </w:t>
      </w:r>
      <w:r w:rsidRPr="0025589C">
        <w:rPr>
          <w:i/>
          <w:iCs/>
        </w:rPr>
        <w:t>M</w:t>
      </w:r>
      <w:r w:rsidRPr="0025589C">
        <w:t xml:space="preserve"> is constant</w:t>
      </w:r>
    </w:p>
    <w:p w14:paraId="03C8E00B" w14:textId="77777777" w:rsidR="007A7F01" w:rsidRPr="0025589C" w:rsidRDefault="008263B6" w:rsidP="00C34C2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4C47CA7B" w14:textId="77777777" w:rsidR="007A7F01" w:rsidRPr="0025589C" w:rsidRDefault="007A7F01" w:rsidP="00C34C28">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66C1623E" w14:textId="77777777" w:rsidTr="00B57EC6">
        <w:tc>
          <w:tcPr>
            <w:tcW w:w="1951" w:type="dxa"/>
            <w:vAlign w:val="center"/>
          </w:tcPr>
          <w:p w14:paraId="792FAB45" w14:textId="77777777" w:rsidR="007A7F01" w:rsidRPr="0025589C" w:rsidRDefault="007A7F01" w:rsidP="00C34C28">
            <w:pPr>
              <w:jc w:val="right"/>
            </w:pPr>
          </w:p>
        </w:tc>
        <w:tc>
          <w:tcPr>
            <w:tcW w:w="5103" w:type="dxa"/>
            <w:vAlign w:val="center"/>
          </w:tcPr>
          <w:p w14:paraId="34CA670F" w14:textId="77777777" w:rsidR="007A7F01" w:rsidRPr="0025589C" w:rsidRDefault="008263B6" w:rsidP="00C34C28">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53E080FE" w14:textId="77777777" w:rsidR="007A7F01" w:rsidRPr="0025589C" w:rsidRDefault="007E41E1" w:rsidP="00C34C28">
            <w:pPr>
              <w:jc w:val="right"/>
            </w:pPr>
            <w:r>
              <w:t>(</w:t>
            </w:r>
            <w:r w:rsidR="007A7F01" w:rsidRPr="0025589C">
              <w:t>A3</w:t>
            </w:r>
            <w:r>
              <w:t>)</w:t>
            </w:r>
          </w:p>
        </w:tc>
      </w:tr>
    </w:tbl>
    <w:p w14:paraId="23E2D9CA" w14:textId="77777777" w:rsidR="007A7F01" w:rsidRPr="0025589C" w:rsidRDefault="007A7F01" w:rsidP="00C34C28">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531D0CAD" w14:textId="77777777" w:rsidTr="00B57EC6">
        <w:tc>
          <w:tcPr>
            <w:tcW w:w="1951" w:type="dxa"/>
            <w:vAlign w:val="center"/>
          </w:tcPr>
          <w:p w14:paraId="50C9D81F" w14:textId="77777777" w:rsidR="007A7F01" w:rsidRPr="0025589C" w:rsidRDefault="007A7F01" w:rsidP="00C34C28">
            <w:pPr>
              <w:jc w:val="right"/>
            </w:pPr>
          </w:p>
        </w:tc>
        <w:tc>
          <w:tcPr>
            <w:tcW w:w="5103" w:type="dxa"/>
            <w:vAlign w:val="center"/>
          </w:tcPr>
          <w:p w14:paraId="6A7510E0" w14:textId="77777777" w:rsidR="007A7F01" w:rsidRPr="0025589C" w:rsidRDefault="008263B6"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281545A1" w14:textId="77777777" w:rsidR="007A7F01" w:rsidRPr="0025589C" w:rsidRDefault="007E41E1" w:rsidP="00C34C28">
            <w:pPr>
              <w:jc w:val="right"/>
            </w:pPr>
            <w:r>
              <w:t>(</w:t>
            </w:r>
            <w:r w:rsidR="007A7F01" w:rsidRPr="0025589C">
              <w:t>A4</w:t>
            </w:r>
            <w:r>
              <w:t>)</w:t>
            </w:r>
          </w:p>
        </w:tc>
      </w:tr>
    </w:tbl>
    <w:p w14:paraId="1C7C24DD" w14:textId="77777777" w:rsidR="007A7F01" w:rsidRPr="0025589C" w:rsidRDefault="007A7F01" w:rsidP="005A4292">
      <w:pPr>
        <w:ind w:firstLine="0"/>
      </w:pPr>
      <w:r w:rsidRPr="0025589C">
        <w:t>which is the Richards differential equation</w:t>
      </w:r>
      <w:r w:rsidR="00FB039B" w:rsidRPr="0025589C">
        <w:t xml:space="preserve"> </w:t>
      </w:r>
      <w:r w:rsidRPr="0025589C">
        <w:fldChar w:fldCharType="begin" w:fldLock="1"/>
      </w:r>
      <w:r w:rsidR="00181C68">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DB2152" w:rsidRPr="00DB2152">
        <w:rPr>
          <w:noProof/>
        </w:rPr>
        <w:t>(40)</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619EE7DB" w14:textId="77777777" w:rsidR="007A7F01" w:rsidRPr="0025589C" w:rsidRDefault="007A7F01" w:rsidP="00C34C28">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2831B7E4" w14:textId="77777777" w:rsidR="007A7F01" w:rsidRPr="0025589C" w:rsidRDefault="007A7F01" w:rsidP="00C34C2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16687EEC" w14:textId="77777777" w:rsidR="007A7F01" w:rsidRPr="0025589C" w:rsidRDefault="007A7F01" w:rsidP="00C34C28">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Pr="0025589C">
        <w:t xml:space="preserve"> suggested add</w:t>
      </w:r>
      <w:r w:rsidR="002D0284">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0799EC9E" w14:textId="77777777" w:rsidTr="00B57EC6">
        <w:tc>
          <w:tcPr>
            <w:tcW w:w="1951" w:type="dxa"/>
            <w:vAlign w:val="center"/>
          </w:tcPr>
          <w:p w14:paraId="41D9D616" w14:textId="77777777" w:rsidR="007A7F01" w:rsidRPr="0025589C" w:rsidRDefault="007A7F01" w:rsidP="00C34C28">
            <w:pPr>
              <w:jc w:val="right"/>
            </w:pPr>
          </w:p>
        </w:tc>
        <w:tc>
          <w:tcPr>
            <w:tcW w:w="5103" w:type="dxa"/>
            <w:vAlign w:val="center"/>
          </w:tcPr>
          <w:p w14:paraId="5CF6E63A" w14:textId="77777777" w:rsidR="007A7F01" w:rsidRPr="0025589C" w:rsidRDefault="008263B6"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6EB2FEB" w14:textId="77777777" w:rsidR="007A7F01" w:rsidRPr="0025589C" w:rsidRDefault="007E41E1" w:rsidP="00C34C28">
            <w:pPr>
              <w:jc w:val="right"/>
            </w:pPr>
            <w:r>
              <w:t>(</w:t>
            </w:r>
            <w:r w:rsidR="007A7F01" w:rsidRPr="0025589C">
              <w:t>A5</w:t>
            </w:r>
            <w:r>
              <w:t>)</w:t>
            </w:r>
          </w:p>
        </w:tc>
      </w:tr>
    </w:tbl>
    <w:p w14:paraId="37171D40" w14:textId="77777777" w:rsidR="00EB3A9A" w:rsidRPr="0025589C" w:rsidRDefault="007A7F01" w:rsidP="00C34C28">
      <w:proofErr w:type="spellStart"/>
      <w:r w:rsidRPr="0025589C">
        <w:t>Baranyi</w:t>
      </w:r>
      <w:proofErr w:type="spellEnd"/>
      <w:r w:rsidRPr="0025589C">
        <w:t xml:space="preserve"> and Roberts suggested a </w:t>
      </w:r>
      <w:proofErr w:type="spellStart"/>
      <w:r w:rsidRPr="0025589C">
        <w:t>Michaelis</w:t>
      </w:r>
      <w:proofErr w:type="spellEnd"/>
      <w:r w:rsidRPr="0025589C">
        <w:t>-Menten type of function</w:t>
      </w:r>
      <w:r w:rsidR="007E41E1">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25589C">
        <w:fldChar w:fldCharType="separate"/>
      </w:r>
      <w:r w:rsidR="00DB2152" w:rsidRPr="00DB2152">
        <w:rPr>
          <w:noProof/>
        </w:rPr>
        <w:t>(36)</w:t>
      </w:r>
      <w:r w:rsidRPr="0025589C">
        <w:fldChar w:fldCharType="end"/>
      </w:r>
    </w:p>
    <w:p w14:paraId="0CC9EE67" w14:textId="77777777" w:rsidR="00EB3A9A" w:rsidRPr="0025589C" w:rsidRDefault="00EB3A9A" w:rsidP="00C34C28">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39CBAA34" w14:textId="77777777" w:rsidR="00D8570D" w:rsidRPr="0025589C" w:rsidRDefault="007A7F01" w:rsidP="005A4292">
      <w:pPr>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554D5CFD" w14:textId="77777777" w:rsidR="00D8570D" w:rsidRPr="0025589C" w:rsidRDefault="00D8570D" w:rsidP="00C34C28">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13F5366C" w14:textId="77777777" w:rsidR="006711F5" w:rsidRPr="0025589C" w:rsidRDefault="00D8570D" w:rsidP="005A4292">
      <w:pPr>
        <w:ind w:firstLine="0"/>
      </w:pPr>
      <w:r w:rsidRPr="0025589C">
        <w:t xml:space="preserve">Therefore, integrating </w:t>
      </w:r>
      <w:r w:rsidR="007A7F01" w:rsidRPr="0025589C">
        <w:t xml:space="preserve">eq. A5 produces </w:t>
      </w:r>
      <w:proofErr w:type="spellStart"/>
      <w:r w:rsidR="007A7F01" w:rsidRPr="0025589C">
        <w:t>eq</w:t>
      </w:r>
      <w:r w:rsidR="00A606B0">
        <w:t>s</w:t>
      </w:r>
      <w:proofErr w:type="spellEnd"/>
      <w:r w:rsidR="007A7F01" w:rsidRPr="0025589C">
        <w:t xml:space="preserve">. 2. </w:t>
      </w:r>
    </w:p>
    <w:p w14:paraId="41357EE9" w14:textId="77777777" w:rsidR="006711F5" w:rsidRPr="0025589C" w:rsidRDefault="006711F5" w:rsidP="00C34C28">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181C68">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manualFormatting":"(see Richards 1959, who uses different variables: W=N,A=K,m=ν+1,k=r</w:instrText>
      </w:r>
      <w:r w:rsidR="00181C68">
        <w:rPr>
          <w:rFonts w:ascii="Cambria Math" w:hAnsi="Cambria Math" w:cs="Cambria Math"/>
          <w:noProof/>
        </w:rPr>
        <w:instrText>⋅</w:instrText>
      </w:r>
      <w:r w:rsidR="00181C68">
        <w:rPr>
          <w:noProof/>
        </w:rPr>
        <w:instrText>ν)","plainTextFormattedCitation":"(40)","previouslyFormattedCitation":"(40)"},"properties":{"noteIndex":0},"schema":"https://github.com/citation-style-language/schema/raw/master/csl-citation.json"}</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t>
      </w:r>
      <w:r w:rsidR="002D0284">
        <w:rPr>
          <w:noProof/>
        </w:rPr>
        <w:t>who</w:t>
      </w:r>
      <w:r w:rsidR="00B5774D">
        <w:rPr>
          <w:noProof/>
        </w:rPr>
        <w:t xml:space="preserve">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3C529AE5" w14:textId="77777777" w:rsidR="00257358" w:rsidRPr="0025589C" w:rsidRDefault="00257358" w:rsidP="00C34C28">
      <w:r w:rsidRPr="0025589C">
        <w:t xml:space="preserve">We use six forms of the </w:t>
      </w:r>
      <w:proofErr w:type="spellStart"/>
      <w:r w:rsidRPr="0025589C">
        <w:t>Baranyi</w:t>
      </w:r>
      <w:proofErr w:type="spellEnd"/>
      <w:r w:rsidRPr="0025589C">
        <w:t>-Roberts model (</w:t>
      </w:r>
      <w:r w:rsidR="002D0284">
        <w:t xml:space="preserve">see </w:t>
      </w:r>
      <w:r w:rsidR="007E41E1" w:rsidRPr="002D0284">
        <w:t>Figure</w:t>
      </w:r>
      <w:r w:rsidR="002D0284" w:rsidRPr="002D0284">
        <w:t xml:space="preserve"> S2</w:t>
      </w:r>
      <w:r w:rsidR="007E41E1" w:rsidRPr="002D0284">
        <w:t>, Table</w:t>
      </w:r>
      <w:r w:rsidR="002D0284" w:rsidRPr="002D0284">
        <w:t xml:space="preserve"> S</w:t>
      </w:r>
      <w:r w:rsidR="002D0284" w:rsidRPr="002D0284">
        <w:rPr>
          <w:b/>
          <w:bCs/>
        </w:rPr>
        <w:t>1</w:t>
      </w:r>
      <w:r w:rsidRPr="0025589C">
        <w:t xml:space="preserve">). The full model is described by </w:t>
      </w:r>
      <w:proofErr w:type="spellStart"/>
      <w:r w:rsidRPr="0025589C">
        <w:t>eq</w:t>
      </w:r>
      <w:r w:rsidR="00A606B0">
        <w:t>s</w:t>
      </w:r>
      <w:proofErr w:type="spellEnd"/>
      <w:r w:rsidRPr="0025589C">
        <w:t xml:space="preserve">.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w:t>
      </w:r>
      <w:r w:rsidR="002D0284">
        <w:t>as</w:t>
      </w:r>
      <w:r w:rsidR="002C084B">
        <w:t xml:space="preserv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2D0284">
        <w:t xml:space="preserve"> in order</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36, 41)","plainTextFormattedCitation":"(36, 41)","previouslyFormattedCitation":"(36, 41)"},"properties":{"noteIndex":0},"schema":"https://github.com/citation-style-language/schema/raw/master/csl-citation.json"}</w:instrText>
      </w:r>
      <w:r w:rsidRPr="0025589C">
        <w:fldChar w:fldCharType="separate"/>
      </w:r>
      <w:r w:rsidR="00DB2152" w:rsidRPr="00DB2152">
        <w:rPr>
          <w:noProof/>
        </w:rPr>
        <w:t>(36, 41)</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25589C">
        <w:fldChar w:fldCharType="separate"/>
      </w:r>
      <w:r w:rsidR="00DB2152" w:rsidRPr="00DB2152">
        <w:rPr>
          <w:noProof/>
        </w:rPr>
        <w:t>(36)</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m:t>
        </m:r>
        <m:r>
          <w:rPr>
            <w:rFonts w:ascii="Cambria Math" w:hAnsi="Cambria Math"/>
          </w:rPr>
          <w:lastRenderedPageBreak/>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r w:rsidR="005573D2" w:rsidRPr="0025589C">
        <w:t>rds model</w:t>
      </w:r>
      <w:r w:rsidR="00FB039B" w:rsidRPr="0025589C">
        <w:t xml:space="preserve"> </w:t>
      </w:r>
      <w:r w:rsidRPr="0025589C">
        <w:fldChar w:fldCharType="begin" w:fldLock="1"/>
      </w:r>
      <w:r w:rsidR="00181C68">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DB2152" w:rsidRPr="00DB2152">
        <w:rPr>
          <w:noProof/>
        </w:rPr>
        <w:t>(40)</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181C68">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2)","plainTextFormattedCitation":"(42)","previouslyFormattedCitation":"(42)"},"properties":{"noteIndex":0},"schema":"https://github.com/citation-style-language/schema/raw/master/csl-citation.json"}</w:instrText>
      </w:r>
      <w:r w:rsidRPr="0025589C">
        <w:fldChar w:fldCharType="separate"/>
      </w:r>
      <w:r w:rsidR="00DB2152" w:rsidRPr="00DB2152">
        <w:rPr>
          <w:noProof/>
        </w:rPr>
        <w:t>(42)</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480D0C65" w14:textId="77777777" w:rsidR="007A7F01" w:rsidRPr="0025589C" w:rsidRDefault="00937370" w:rsidP="00C34C28">
      <w:pPr>
        <w:pStyle w:val="Heading2"/>
        <w:spacing w:line="360" w:lineRule="auto"/>
        <w:ind w:firstLine="284"/>
      </w:pPr>
      <w:bookmarkStart w:id="21" w:name="_Ref439853477"/>
      <w:r w:rsidRPr="0025589C">
        <w:t>Appendix</w:t>
      </w:r>
      <w:r w:rsidR="00BD6542" w:rsidRPr="0025589C">
        <w:t xml:space="preserve"> </w:t>
      </w:r>
      <w:r w:rsidR="00750BAE" w:rsidRPr="0025589C">
        <w:t>2</w:t>
      </w:r>
      <w:r w:rsidR="0095414A">
        <w:t xml:space="preserve">: </w:t>
      </w:r>
      <w:r w:rsidR="007A7F01" w:rsidRPr="0025589C">
        <w:t>Mixed culture model</w:t>
      </w:r>
      <w:bookmarkEnd w:id="21"/>
    </w:p>
    <w:p w14:paraId="37A16A4A" w14:textId="77777777" w:rsidR="007A7F01" w:rsidRPr="0025589C" w:rsidRDefault="007A7F01" w:rsidP="00C34C28">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A77C05" w14:textId="77777777" w:rsidTr="00B57EC6">
        <w:tc>
          <w:tcPr>
            <w:tcW w:w="1951" w:type="dxa"/>
            <w:vAlign w:val="center"/>
          </w:tcPr>
          <w:p w14:paraId="46776C6E" w14:textId="77777777" w:rsidR="007A7F01" w:rsidRPr="0025589C" w:rsidRDefault="007A7F01" w:rsidP="00C34C28">
            <w:pPr>
              <w:jc w:val="right"/>
              <w:rPr>
                <w:i/>
                <w:iCs/>
              </w:rPr>
            </w:pPr>
          </w:p>
        </w:tc>
        <w:tc>
          <w:tcPr>
            <w:tcW w:w="5103" w:type="dxa"/>
            <w:vAlign w:val="center"/>
          </w:tcPr>
          <w:p w14:paraId="6E877FBD" w14:textId="77777777" w:rsidR="007A7F01" w:rsidRPr="0025589C" w:rsidRDefault="008263B6"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5F3C764F" w14:textId="77777777" w:rsidR="007A7F01" w:rsidRPr="0025589C" w:rsidRDefault="007E41E1" w:rsidP="00C34C28">
            <w:pPr>
              <w:jc w:val="right"/>
            </w:pPr>
            <w:r>
              <w:t>(</w:t>
            </w:r>
            <w:r w:rsidR="007A7F01" w:rsidRPr="0025589C">
              <w:t>B1a</w:t>
            </w:r>
            <w:r>
              <w:t>)</w:t>
            </w:r>
          </w:p>
          <w:p w14:paraId="2D93B042" w14:textId="77777777" w:rsidR="007A7F01" w:rsidRPr="0025589C" w:rsidRDefault="007E41E1" w:rsidP="00C34C28">
            <w:pPr>
              <w:jc w:val="right"/>
            </w:pPr>
            <w:r>
              <w:t>(B1b)</w:t>
            </w:r>
          </w:p>
          <w:p w14:paraId="15DD9B9C" w14:textId="77777777" w:rsidR="007A7F01" w:rsidRPr="0025589C" w:rsidRDefault="007E41E1" w:rsidP="00C34C28">
            <w:pPr>
              <w:jc w:val="right"/>
              <w:rPr>
                <w:i/>
                <w:iCs/>
              </w:rPr>
            </w:pPr>
            <w:r>
              <w:t>(</w:t>
            </w:r>
            <w:r w:rsidR="007A7F01" w:rsidRPr="0025589C">
              <w:t>B1c</w:t>
            </w:r>
            <w:r>
              <w:t>)</w:t>
            </w:r>
          </w:p>
        </w:tc>
      </w:tr>
    </w:tbl>
    <w:p w14:paraId="414DCF8A" w14:textId="77777777" w:rsidR="007A7F01" w:rsidRPr="0025589C" w:rsidRDefault="007A7F01" w:rsidP="00C34C28">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proofErr w:type="spellStart"/>
      <w:r w:rsidRPr="0025589C">
        <w:rPr>
          <w:i/>
          <w:iCs/>
        </w:rPr>
        <w:t>i</w:t>
      </w:r>
      <w:proofErr w:type="spellEnd"/>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3CA378FA" w14:textId="77777777" w:rsidTr="00B57EC6">
        <w:tc>
          <w:tcPr>
            <w:tcW w:w="1951" w:type="dxa"/>
            <w:vAlign w:val="center"/>
          </w:tcPr>
          <w:p w14:paraId="611FC78F" w14:textId="77777777" w:rsidR="007A7F01" w:rsidRPr="0025589C" w:rsidRDefault="007A7F01" w:rsidP="00C34C28">
            <w:pPr>
              <w:jc w:val="right"/>
              <w:rPr>
                <w:i/>
                <w:iCs/>
              </w:rPr>
            </w:pPr>
          </w:p>
        </w:tc>
        <w:tc>
          <w:tcPr>
            <w:tcW w:w="5103" w:type="dxa"/>
            <w:vAlign w:val="center"/>
          </w:tcPr>
          <w:p w14:paraId="1B379E68" w14:textId="77777777" w:rsidR="007A7F01" w:rsidRPr="0025589C" w:rsidRDefault="008263B6"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3FC4AD02" w14:textId="77777777" w:rsidR="007A7F01" w:rsidRPr="0025589C" w:rsidRDefault="007E41E1" w:rsidP="00C34C28">
            <w:pPr>
              <w:jc w:val="right"/>
            </w:pPr>
            <w:r>
              <w:t>(B2a)</w:t>
            </w:r>
          </w:p>
          <w:p w14:paraId="772E0C86" w14:textId="77777777" w:rsidR="007A7F01" w:rsidRPr="0025589C" w:rsidRDefault="007E41E1" w:rsidP="00C34C28">
            <w:pPr>
              <w:jc w:val="right"/>
              <w:rPr>
                <w:i/>
                <w:iCs/>
              </w:rPr>
            </w:pPr>
            <w:r>
              <w:t>(</w:t>
            </w:r>
            <w:r w:rsidR="007A7F01" w:rsidRPr="0025589C">
              <w:t>B2b</w:t>
            </w:r>
            <w:r>
              <w:t>)</w:t>
            </w:r>
          </w:p>
        </w:tc>
      </w:tr>
    </w:tbl>
    <w:p w14:paraId="6664D1E1" w14:textId="77777777" w:rsidR="007A7F01" w:rsidRPr="0025589C" w:rsidRDefault="007A7F01" w:rsidP="005A4292">
      <w:pPr>
        <w:tabs>
          <w:tab w:val="left" w:pos="1803"/>
          <w:tab w:val="center" w:pos="4153"/>
        </w:tabs>
        <w:ind w:firstLine="0"/>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 xml:space="preserve">To get </w:t>
      </w:r>
      <w:proofErr w:type="spellStart"/>
      <w:r w:rsidR="0095414A">
        <w:t>eq</w:t>
      </w:r>
      <w:r w:rsidR="00A606B0">
        <w:t>s</w:t>
      </w:r>
      <w:proofErr w:type="spellEnd"/>
      <w:r w:rsidR="0095414A">
        <w:t xml:space="preserve">. 3 from </w:t>
      </w:r>
      <w:proofErr w:type="spellStart"/>
      <w:r w:rsidR="0095414A">
        <w:t>eq</w:t>
      </w:r>
      <w:r w:rsidR="00A606B0">
        <w:t>s</w:t>
      </w:r>
      <w:proofErr w:type="spellEnd"/>
      <w:r w:rsidR="0095414A">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w:t>
      </w:r>
      <w:r w:rsidR="002D0284">
        <w:t>5</w:t>
      </w:r>
      <w:r w:rsidR="0095414A">
        <w:t xml:space="preserve"> in </w:t>
      </w:r>
      <w:r w:rsidR="0095414A" w:rsidRPr="00876E70">
        <w:rPr>
          <w:b/>
          <w:bCs/>
        </w:rPr>
        <w:t>Appendix 1</w:t>
      </w:r>
      <w:r w:rsidR="0095414A">
        <w:t>.</w:t>
      </w:r>
    </w:p>
    <w:p w14:paraId="44D49462" w14:textId="77777777" w:rsidR="007A7F01" w:rsidRPr="0025589C" w:rsidRDefault="007A7F01" w:rsidP="00C34C28">
      <w:pPr>
        <w:tabs>
          <w:tab w:val="left" w:pos="1803"/>
          <w:tab w:val="center" w:pos="4153"/>
        </w:tabs>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00284475">
        <w:t>two</w:t>
      </w:r>
      <w:r w:rsidR="00284475" w:rsidRPr="0025589C">
        <w:t xml:space="preserve"> </w:t>
      </w:r>
      <w:r w:rsidRPr="0025589C">
        <w:t>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668C1C5F" w14:textId="77777777" w:rsidTr="00B57EC6">
        <w:tc>
          <w:tcPr>
            <w:tcW w:w="1951" w:type="dxa"/>
            <w:vAlign w:val="center"/>
          </w:tcPr>
          <w:p w14:paraId="2A4D3FCE" w14:textId="77777777" w:rsidR="007A7F01" w:rsidRPr="0025589C" w:rsidRDefault="007A7F01" w:rsidP="00C34C28">
            <w:pPr>
              <w:jc w:val="right"/>
              <w:rPr>
                <w:i/>
                <w:iCs/>
              </w:rPr>
            </w:pPr>
          </w:p>
        </w:tc>
        <w:tc>
          <w:tcPr>
            <w:tcW w:w="5103" w:type="dxa"/>
            <w:vAlign w:val="center"/>
          </w:tcPr>
          <w:p w14:paraId="70959142" w14:textId="77777777" w:rsidR="007A7F01" w:rsidRPr="0025589C" w:rsidRDefault="008263B6"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34F27F7F" w14:textId="77777777" w:rsidR="007A7F01" w:rsidRPr="0025589C" w:rsidRDefault="007E41E1" w:rsidP="00C34C28">
            <w:pPr>
              <w:jc w:val="right"/>
            </w:pPr>
            <w:r>
              <w:t>(B3a)</w:t>
            </w:r>
          </w:p>
          <w:p w14:paraId="561201FA" w14:textId="77777777" w:rsidR="007A7F01" w:rsidRPr="0025589C" w:rsidRDefault="007E41E1" w:rsidP="00C34C28">
            <w:pPr>
              <w:jc w:val="right"/>
            </w:pPr>
            <w:r>
              <w:t>(B3b)</w:t>
            </w:r>
          </w:p>
          <w:p w14:paraId="0BE2C1AB" w14:textId="77777777" w:rsidR="007A7F01" w:rsidRPr="0025589C" w:rsidRDefault="007E41E1" w:rsidP="00C34C28">
            <w:pPr>
              <w:jc w:val="right"/>
            </w:pPr>
            <w:r>
              <w:t>(B3c)</w:t>
            </w:r>
          </w:p>
          <w:p w14:paraId="152C7B8A" w14:textId="77777777" w:rsidR="007A7F01" w:rsidRPr="0025589C" w:rsidRDefault="007E41E1" w:rsidP="00C34C28">
            <w:pPr>
              <w:jc w:val="right"/>
            </w:pPr>
            <w:r>
              <w:t>(B3d)</w:t>
            </w:r>
          </w:p>
        </w:tc>
      </w:tr>
    </w:tbl>
    <w:p w14:paraId="28294E0B" w14:textId="77777777" w:rsidR="007A7F01" w:rsidRPr="0025589C" w:rsidRDefault="007A7F01" w:rsidP="00C34C28">
      <w:pPr>
        <w:tabs>
          <w:tab w:val="left" w:pos="1803"/>
          <w:tab w:val="center" w:pos="4153"/>
        </w:tabs>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w:t>
      </w:r>
      <w:r w:rsidR="005F02BF">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3A3B431" w14:textId="77777777" w:rsidR="007A7F01" w:rsidRPr="0025589C" w:rsidRDefault="007A7F01" w:rsidP="00C34C28">
      <w:pPr>
        <w:tabs>
          <w:tab w:val="left" w:pos="1803"/>
          <w:tab w:val="center" w:pos="4153"/>
        </w:tabs>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4F2ABB47" w14:textId="77777777" w:rsidTr="00B57EC6">
        <w:tc>
          <w:tcPr>
            <w:tcW w:w="1951" w:type="dxa"/>
            <w:vAlign w:val="center"/>
          </w:tcPr>
          <w:p w14:paraId="4A449E7B" w14:textId="77777777" w:rsidR="007A7F01" w:rsidRPr="0025589C" w:rsidRDefault="007A7F01" w:rsidP="00C34C28">
            <w:pPr>
              <w:jc w:val="right"/>
              <w:rPr>
                <w:i/>
                <w:iCs/>
              </w:rPr>
            </w:pPr>
          </w:p>
        </w:tc>
        <w:tc>
          <w:tcPr>
            <w:tcW w:w="5103" w:type="dxa"/>
            <w:vAlign w:val="center"/>
          </w:tcPr>
          <w:p w14:paraId="4580B6FD" w14:textId="77777777" w:rsidR="007A7F01" w:rsidRPr="0025589C" w:rsidRDefault="008263B6"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75F8EDBC" w14:textId="77777777" w:rsidR="007A7F01" w:rsidRPr="0025589C" w:rsidRDefault="007E41E1" w:rsidP="00C34C28">
            <w:pPr>
              <w:jc w:val="right"/>
            </w:pPr>
            <w:r>
              <w:t>(B4a)</w:t>
            </w:r>
          </w:p>
          <w:p w14:paraId="69C53FBA" w14:textId="77777777" w:rsidR="007A7F01" w:rsidRPr="0025589C" w:rsidRDefault="007E41E1" w:rsidP="00C34C28">
            <w:pPr>
              <w:jc w:val="right"/>
            </w:pPr>
            <w:r>
              <w:t>(B4b)</w:t>
            </w:r>
          </w:p>
        </w:tc>
      </w:tr>
    </w:tbl>
    <w:p w14:paraId="355F8489" w14:textId="77777777" w:rsidR="0095414A" w:rsidRDefault="007A7F01" w:rsidP="00C34C28">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2C6C4B45" w14:textId="77777777" w:rsidR="0095414A" w:rsidRDefault="0095414A" w:rsidP="00C34C28">
      <w:pPr>
        <w:spacing w:after="200"/>
      </w:pPr>
      <w:r>
        <w:br w:type="page"/>
      </w:r>
    </w:p>
    <w:p w14:paraId="51906531" w14:textId="77777777" w:rsidR="007E41E1" w:rsidRDefault="007E41E1" w:rsidP="00C34C28">
      <w:pPr>
        <w:pStyle w:val="Heading1"/>
        <w:spacing w:line="360" w:lineRule="auto"/>
        <w:ind w:firstLine="284"/>
      </w:pPr>
      <w:r>
        <w:lastRenderedPageBreak/>
        <w:t>Supporting information</w:t>
      </w:r>
    </w:p>
    <w:p w14:paraId="2B86DB73" w14:textId="77777777" w:rsidR="002C16C6" w:rsidRDefault="00FE4A98" w:rsidP="00C34C28">
      <w:pPr>
        <w:pStyle w:val="Caption"/>
        <w:keepNext/>
        <w:spacing w:line="360" w:lineRule="auto"/>
        <w:jc w:val="center"/>
      </w:pPr>
      <w:bookmarkStart w:id="22" w:name="_Ref447623874"/>
      <w:r>
        <w:rPr>
          <w:noProof/>
          <w:color w:val="auto"/>
          <w:sz w:val="24"/>
          <w:szCs w:val="24"/>
        </w:rPr>
        <w:drawing>
          <wp:inline distT="0" distB="0" distL="0" distR="0" wp14:anchorId="3666CC84" wp14:editId="20C0A7B1">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6F9D8BAA" w14:textId="77777777"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1</w:t>
      </w:r>
      <w:r w:rsidRPr="009B1A45">
        <w:rPr>
          <w:color w:val="auto"/>
          <w:sz w:val="22"/>
          <w:szCs w:val="22"/>
        </w:rPr>
        <w:fldChar w:fldCharType="end"/>
      </w:r>
      <w:r w:rsidRPr="009B1A45">
        <w:rPr>
          <w:color w:val="auto"/>
          <w:sz w:val="22"/>
          <w:szCs w:val="22"/>
        </w:rPr>
        <w:t xml:space="preserve">. </w:t>
      </w:r>
      <w:bookmarkEnd w:id="22"/>
      <w:r w:rsidR="007E41E1" w:rsidRPr="009B1A45">
        <w:rPr>
          <w:color w:val="auto"/>
          <w:sz w:val="22"/>
          <w:szCs w:val="22"/>
        </w:rPr>
        <w:t xml:space="preserve">Fluorescence microscopy of </w:t>
      </w:r>
      <w:r w:rsidR="007E41E1" w:rsidRPr="009B1A45">
        <w:rPr>
          <w:i/>
          <w:iCs/>
          <w:color w:val="auto"/>
          <w:sz w:val="22"/>
          <w:szCs w:val="22"/>
        </w:rPr>
        <w:t xml:space="preserve">E. coli </w:t>
      </w:r>
      <w:r w:rsidR="007E41E1" w:rsidRPr="009B1A45">
        <w:rPr>
          <w:color w:val="auto"/>
          <w:sz w:val="22"/>
          <w:szCs w:val="22"/>
        </w:rPr>
        <w:t xml:space="preserve">strains carrying GFP or RFP. </w:t>
      </w:r>
      <w:r w:rsidR="007E41E1" w:rsidRPr="009B1A45">
        <w:rPr>
          <w:b w:val="0"/>
          <w:bCs w:val="0"/>
          <w:color w:val="auto"/>
          <w:sz w:val="22"/>
          <w:szCs w:val="22"/>
        </w:rPr>
        <w:t>Image of a mixture of TG1-RFP</w:t>
      </w:r>
      <w:r w:rsidRPr="009B1A45">
        <w:rPr>
          <w:b w:val="0"/>
          <w:bCs w:val="0"/>
          <w:color w:val="auto"/>
          <w:sz w:val="22"/>
          <w:szCs w:val="22"/>
        </w:rPr>
        <w:t xml:space="preserve"> (strain A1 and B1)</w:t>
      </w:r>
      <w:r w:rsidR="007E41E1" w:rsidRPr="009B1A45">
        <w:rPr>
          <w:b w:val="0"/>
          <w:bCs w:val="0"/>
          <w:color w:val="auto"/>
          <w:sz w:val="22"/>
          <w:szCs w:val="22"/>
        </w:rPr>
        <w:t xml:space="preserve"> </w:t>
      </w:r>
      <w:r w:rsidRPr="009B1A45">
        <w:rPr>
          <w:b w:val="0"/>
          <w:bCs w:val="0"/>
          <w:color w:val="auto"/>
          <w:sz w:val="22"/>
          <w:szCs w:val="22"/>
        </w:rPr>
        <w:t xml:space="preserve">and DH5α-GFP (strain A2 and B2) </w:t>
      </w:r>
      <w:r w:rsidR="007E41E1" w:rsidRPr="009B1A45">
        <w:rPr>
          <w:b w:val="0"/>
          <w:bCs w:val="0"/>
          <w:color w:val="auto"/>
          <w:sz w:val="22"/>
          <w:szCs w:val="22"/>
        </w:rPr>
        <w:t>cells.</w:t>
      </w:r>
    </w:p>
    <w:p w14:paraId="0A03DE24" w14:textId="77777777" w:rsidR="00FE4A98" w:rsidRDefault="00FE4A98" w:rsidP="00C34C28">
      <w:pPr>
        <w:spacing w:after="200"/>
        <w:rPr>
          <w:b/>
          <w:bCs/>
        </w:rPr>
      </w:pPr>
      <w:bookmarkStart w:id="23" w:name="_Ref453761140"/>
      <w:bookmarkStart w:id="24" w:name="_Ref453761136"/>
      <w:r>
        <w:br w:type="page"/>
      </w:r>
    </w:p>
    <w:p w14:paraId="516DB569" w14:textId="77777777" w:rsidR="002C16C6" w:rsidRDefault="00FE4A98" w:rsidP="00C34C28">
      <w:pPr>
        <w:pStyle w:val="Caption"/>
        <w:keepNext/>
        <w:spacing w:line="360" w:lineRule="auto"/>
        <w:jc w:val="center"/>
      </w:pPr>
      <w:r>
        <w:rPr>
          <w:noProof/>
          <w:color w:val="auto"/>
          <w:sz w:val="24"/>
          <w:szCs w:val="24"/>
        </w:rPr>
        <w:lastRenderedPageBreak/>
        <w:drawing>
          <wp:inline distT="0" distB="0" distL="0" distR="0" wp14:anchorId="19EDEC92" wp14:editId="57996A84">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78D56F08" w14:textId="77777777" w:rsidR="007E41E1" w:rsidRPr="009B1A45" w:rsidRDefault="002C16C6" w:rsidP="00C34C28">
      <w:pPr>
        <w:pStyle w:val="Caption"/>
        <w:spacing w:line="360" w:lineRule="auto"/>
        <w:rPr>
          <w:b w:val="0"/>
          <w:bCs w:val="0"/>
          <w:color w:val="auto"/>
          <w:sz w:val="22"/>
          <w:szCs w:val="22"/>
        </w:rPr>
      </w:pPr>
      <w:bookmarkStart w:id="25"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2</w:t>
      </w:r>
      <w:r w:rsidRPr="009B1A45">
        <w:rPr>
          <w:color w:val="auto"/>
          <w:sz w:val="22"/>
          <w:szCs w:val="22"/>
        </w:rPr>
        <w:fldChar w:fldCharType="end"/>
      </w:r>
      <w:bookmarkEnd w:id="25"/>
      <w:r w:rsidRPr="009B1A45">
        <w:rPr>
          <w:color w:val="auto"/>
          <w:sz w:val="22"/>
          <w:szCs w:val="22"/>
        </w:rPr>
        <w:t xml:space="preserve">. </w:t>
      </w:r>
      <w:bookmarkEnd w:id="23"/>
      <w:r w:rsidR="007E41E1" w:rsidRPr="009B1A45">
        <w:rPr>
          <w:color w:val="auto"/>
          <w:sz w:val="22"/>
          <w:szCs w:val="22"/>
        </w:rPr>
        <w:t xml:space="preserve">Growth models hierarchy. </w:t>
      </w:r>
      <w:r w:rsidR="007E41E1" w:rsidRPr="009B1A45">
        <w:rPr>
          <w:b w:val="0"/>
          <w:bCs w:val="0"/>
          <w:color w:val="auto"/>
          <w:sz w:val="22"/>
          <w:szCs w:val="22"/>
        </w:rPr>
        <w:t xml:space="preserve">The </w:t>
      </w:r>
      <w:proofErr w:type="spellStart"/>
      <w:r w:rsidR="007E41E1" w:rsidRPr="009B1A45">
        <w:rPr>
          <w:b w:val="0"/>
          <w:bCs w:val="0"/>
          <w:color w:val="auto"/>
          <w:sz w:val="22"/>
          <w:szCs w:val="22"/>
        </w:rPr>
        <w:t>Baranyi</w:t>
      </w:r>
      <w:proofErr w:type="spellEnd"/>
      <w:r w:rsidR="007E41E1" w:rsidRPr="009B1A45">
        <w:rPr>
          <w:b w:val="0"/>
          <w:bCs w:val="0"/>
          <w:color w:val="auto"/>
          <w:sz w:val="22"/>
          <w:szCs w:val="22"/>
        </w:rPr>
        <w:t xml:space="preserve">-Roberts model and five nested models defined by fixing one or two parameters. See </w:t>
      </w:r>
      <w:r w:rsidR="007E41E1" w:rsidRPr="009B1A45">
        <w:rPr>
          <w:color w:val="auto"/>
          <w:sz w:val="22"/>
          <w:szCs w:val="22"/>
        </w:rPr>
        <w:t xml:space="preserve">Appendix 1 </w:t>
      </w:r>
      <w:r w:rsidR="007E41E1" w:rsidRPr="009B1A45">
        <w:rPr>
          <w:b w:val="0"/>
          <w:bCs w:val="0"/>
          <w:color w:val="auto"/>
          <w:sz w:val="22"/>
          <w:szCs w:val="22"/>
        </w:rPr>
        <w:t xml:space="preserve">and </w:t>
      </w:r>
      <w:r w:rsidR="007E41E1" w:rsidRPr="009B1A45">
        <w:rPr>
          <w:color w:val="auto"/>
          <w:sz w:val="22"/>
          <w:szCs w:val="22"/>
        </w:rPr>
        <w:t xml:space="preserve">Table </w:t>
      </w:r>
      <w:r w:rsidR="000F53ED" w:rsidRPr="009B1A45">
        <w:rPr>
          <w:color w:val="auto"/>
          <w:sz w:val="22"/>
          <w:szCs w:val="22"/>
        </w:rPr>
        <w:t>S1</w:t>
      </w:r>
      <w:r w:rsidR="000F53ED" w:rsidRPr="009B1A45">
        <w:rPr>
          <w:b w:val="0"/>
          <w:bCs w:val="0"/>
          <w:color w:val="auto"/>
          <w:sz w:val="22"/>
          <w:szCs w:val="22"/>
        </w:rPr>
        <w:t xml:space="preserve"> </w:t>
      </w:r>
      <w:r w:rsidR="007E41E1" w:rsidRPr="009B1A45">
        <w:rPr>
          <w:b w:val="0"/>
          <w:bCs w:val="0"/>
          <w:color w:val="auto"/>
          <w:sz w:val="22"/>
          <w:szCs w:val="22"/>
        </w:rPr>
        <w:t>for more details.</w:t>
      </w:r>
      <w:bookmarkEnd w:id="24"/>
    </w:p>
    <w:p w14:paraId="2F1189B5" w14:textId="77777777" w:rsidR="00FE4A98" w:rsidRDefault="00FE4A98" w:rsidP="00C34C28">
      <w:pPr>
        <w:spacing w:after="200"/>
        <w:rPr>
          <w:b/>
          <w:bCs/>
        </w:rPr>
      </w:pPr>
      <w:bookmarkStart w:id="26" w:name="_Ref454205793"/>
    </w:p>
    <w:p w14:paraId="4EDCABB6" w14:textId="77777777" w:rsidR="00643E5F" w:rsidRDefault="00643E5F" w:rsidP="00C34C28">
      <w:pPr>
        <w:spacing w:after="200"/>
        <w:rPr>
          <w:b/>
          <w:bCs/>
        </w:rPr>
      </w:pPr>
    </w:p>
    <w:p w14:paraId="02B43F7C" w14:textId="77777777" w:rsidR="00643E5F" w:rsidRDefault="00643E5F" w:rsidP="00C34C28">
      <w:pPr>
        <w:spacing w:after="200"/>
        <w:rPr>
          <w:b/>
          <w:bCs/>
        </w:rPr>
      </w:pPr>
    </w:p>
    <w:p w14:paraId="57F42DC5" w14:textId="77777777" w:rsidR="002C16C6" w:rsidRDefault="00FE4A98" w:rsidP="00C34C28">
      <w:pPr>
        <w:pStyle w:val="Caption"/>
        <w:keepNext/>
        <w:spacing w:line="360" w:lineRule="auto"/>
        <w:jc w:val="center"/>
      </w:pPr>
      <w:r>
        <w:rPr>
          <w:noProof/>
          <w:sz w:val="24"/>
          <w:szCs w:val="24"/>
        </w:rPr>
        <w:drawing>
          <wp:inline distT="0" distB="0" distL="0" distR="0" wp14:anchorId="33981CC0" wp14:editId="6D93C092">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4D8CC179" w14:textId="77777777"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3</w:t>
      </w:r>
      <w:r w:rsidRPr="009B1A45">
        <w:rPr>
          <w:color w:val="auto"/>
          <w:sz w:val="22"/>
          <w:szCs w:val="22"/>
        </w:rPr>
        <w:fldChar w:fldCharType="end"/>
      </w:r>
      <w:r w:rsidRPr="009B1A45">
        <w:rPr>
          <w:color w:val="auto"/>
          <w:sz w:val="22"/>
          <w:szCs w:val="22"/>
        </w:rPr>
        <w:t xml:space="preserve">. </w:t>
      </w:r>
      <w:bookmarkEnd w:id="26"/>
      <w:r w:rsidR="007E41E1" w:rsidRPr="009B1A45">
        <w:rPr>
          <w:color w:val="auto"/>
          <w:sz w:val="22"/>
          <w:szCs w:val="22"/>
        </w:rPr>
        <w:t>Mixed culture growth predictions with confidence intervals.</w:t>
      </w:r>
      <w:r w:rsidR="007E41E1" w:rsidRPr="009B1A45">
        <w:rPr>
          <w:b w:val="0"/>
          <w:bCs w:val="0"/>
          <w:color w:val="auto"/>
          <w:sz w:val="22"/>
          <w:szCs w:val="22"/>
        </w:rPr>
        <w:t xml:space="preserve"> </w:t>
      </w:r>
      <w:r w:rsidR="003E3C9C" w:rsidRPr="009B1A45">
        <w:rPr>
          <w:b w:val="0"/>
          <w:bCs w:val="0"/>
          <w:color w:val="auto"/>
          <w:sz w:val="22"/>
          <w:szCs w:val="22"/>
        </w:rPr>
        <w:t>See legend of</w:t>
      </w:r>
      <w:r w:rsidR="000F53ED" w:rsidRPr="009B1A45">
        <w:rPr>
          <w:b w:val="0"/>
          <w:bCs w:val="0"/>
          <w:color w:val="auto"/>
          <w:sz w:val="22"/>
          <w:szCs w:val="22"/>
        </w:rPr>
        <w:t xml:space="preserve"> </w:t>
      </w:r>
      <w:r w:rsidR="000F53ED" w:rsidRPr="009B1A45">
        <w:rPr>
          <w:b w:val="0"/>
          <w:bCs w:val="0"/>
          <w:color w:val="auto"/>
          <w:sz w:val="22"/>
          <w:szCs w:val="22"/>
        </w:rPr>
        <w:fldChar w:fldCharType="begin"/>
      </w:r>
      <w:r w:rsidR="000F53ED" w:rsidRPr="009B1A45">
        <w:rPr>
          <w:b w:val="0"/>
          <w:bCs w:val="0"/>
          <w:color w:val="auto"/>
          <w:sz w:val="22"/>
          <w:szCs w:val="22"/>
        </w:rPr>
        <w:instrText xml:space="preserve"> REF _Ref509481405 \h </w:instrText>
      </w:r>
      <w:r w:rsidR="00C54697" w:rsidRPr="009B1A45">
        <w:rPr>
          <w:b w:val="0"/>
          <w:bCs w:val="0"/>
          <w:color w:val="auto"/>
          <w:sz w:val="22"/>
          <w:szCs w:val="22"/>
        </w:rPr>
        <w:instrText xml:space="preserve"> \* MERGEFORMAT </w:instrText>
      </w:r>
      <w:r w:rsidR="000F53ED" w:rsidRPr="009B1A45">
        <w:rPr>
          <w:b w:val="0"/>
          <w:bCs w:val="0"/>
          <w:color w:val="auto"/>
          <w:sz w:val="22"/>
          <w:szCs w:val="22"/>
        </w:rPr>
      </w:r>
      <w:r w:rsidR="000F53ED" w:rsidRPr="009B1A45">
        <w:rPr>
          <w:b w:val="0"/>
          <w:bCs w:val="0"/>
          <w:color w:val="auto"/>
          <w:sz w:val="22"/>
          <w:szCs w:val="22"/>
        </w:rPr>
        <w:fldChar w:fldCharType="separate"/>
      </w:r>
      <w:r w:rsidR="00E66975" w:rsidRPr="00F3419E">
        <w:rPr>
          <w:color w:val="000000" w:themeColor="text1"/>
          <w:sz w:val="22"/>
          <w:szCs w:val="22"/>
        </w:rPr>
        <w:t xml:space="preserve">Figure </w:t>
      </w:r>
      <w:r w:rsidR="00E66975">
        <w:rPr>
          <w:noProof/>
          <w:color w:val="000000" w:themeColor="text1"/>
          <w:sz w:val="22"/>
          <w:szCs w:val="22"/>
        </w:rPr>
        <w:t>5</w:t>
      </w:r>
      <w:r w:rsidR="000F53ED" w:rsidRPr="009B1A45">
        <w:rPr>
          <w:b w:val="0"/>
          <w:bCs w:val="0"/>
          <w:color w:val="auto"/>
          <w:sz w:val="22"/>
          <w:szCs w:val="22"/>
        </w:rPr>
        <w:fldChar w:fldCharType="end"/>
      </w:r>
      <w:r w:rsidR="000F53ED" w:rsidRPr="009B1A45">
        <w:rPr>
          <w:b w:val="0"/>
          <w:bCs w:val="0"/>
          <w:color w:val="auto"/>
          <w:sz w:val="22"/>
          <w:szCs w:val="22"/>
        </w:rPr>
        <w:t xml:space="preserve"> </w:t>
      </w:r>
      <w:r w:rsidR="003E3C9C" w:rsidRPr="009B1A45">
        <w:rPr>
          <w:b w:val="0"/>
          <w:bCs w:val="0"/>
          <w:color w:val="auto"/>
          <w:sz w:val="22"/>
          <w:szCs w:val="22"/>
        </w:rPr>
        <w:t xml:space="preserve">for description of the markers and lines. </w:t>
      </w:r>
      <w:r w:rsidR="007E41E1" w:rsidRPr="009B1A45">
        <w:rPr>
          <w:b w:val="0"/>
          <w:bCs w:val="0"/>
          <w:color w:val="auto"/>
          <w:sz w:val="22"/>
          <w:szCs w:val="22"/>
        </w:rPr>
        <w:t>The gray area shows the 95% confidence interval</w:t>
      </w:r>
      <w:r w:rsidR="003E3C9C" w:rsidRPr="009B1A45">
        <w:rPr>
          <w:b w:val="0"/>
          <w:bCs w:val="0"/>
          <w:color w:val="auto"/>
          <w:sz w:val="22"/>
          <w:szCs w:val="22"/>
        </w:rPr>
        <w:t xml:space="preserve"> of the best-fit model</w:t>
      </w:r>
      <w:r w:rsidR="007E41E1" w:rsidRPr="009B1A45">
        <w:rPr>
          <w:b w:val="0"/>
          <w:bCs w:val="0"/>
          <w:color w:val="auto"/>
          <w:sz w:val="22"/>
          <w:szCs w:val="22"/>
        </w:rPr>
        <w:t>, calculated using bootstrap (1</w:t>
      </w:r>
      <w:r w:rsidR="003E3C9C" w:rsidRPr="009B1A45">
        <w:rPr>
          <w:b w:val="0"/>
          <w:bCs w:val="0"/>
          <w:color w:val="auto"/>
          <w:sz w:val="22"/>
          <w:szCs w:val="22"/>
        </w:rPr>
        <w:t>,</w:t>
      </w:r>
      <w:r w:rsidR="007E41E1" w:rsidRPr="009B1A45">
        <w:rPr>
          <w:b w:val="0"/>
          <w:bCs w:val="0"/>
          <w:color w:val="auto"/>
          <w:sz w:val="22"/>
          <w:szCs w:val="22"/>
        </w:rPr>
        <w:t>000 samples).</w:t>
      </w:r>
    </w:p>
    <w:p w14:paraId="2BE726CF" w14:textId="77777777" w:rsidR="00FE4A98" w:rsidRDefault="00FE4A98" w:rsidP="00C34C28">
      <w:pPr>
        <w:spacing w:after="200"/>
        <w:rPr>
          <w:b/>
          <w:bCs/>
        </w:rPr>
      </w:pPr>
      <w:bookmarkStart w:id="27" w:name="_Ref453761035"/>
      <w:r>
        <w:br w:type="page"/>
      </w:r>
    </w:p>
    <w:bookmarkEnd w:id="27"/>
    <w:p w14:paraId="5DC8A399" w14:textId="77777777" w:rsidR="00AD4132" w:rsidRPr="002732BE" w:rsidRDefault="00AD4132" w:rsidP="00C34C28">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Growth models.</w:t>
      </w:r>
    </w:p>
    <w:tbl>
      <w:tblPr>
        <w:tblStyle w:val="MediumList1"/>
        <w:tblW w:w="0" w:type="auto"/>
        <w:jc w:val="center"/>
        <w:tblLook w:val="04A0" w:firstRow="1" w:lastRow="0" w:firstColumn="1" w:lastColumn="0" w:noHBand="0" w:noVBand="1"/>
      </w:tblPr>
      <w:tblGrid>
        <w:gridCol w:w="1201"/>
        <w:gridCol w:w="1106"/>
        <w:gridCol w:w="1377"/>
        <w:gridCol w:w="1106"/>
        <w:gridCol w:w="1340"/>
      </w:tblGrid>
      <w:tr w:rsidR="00AD4132" w:rsidRPr="001E0803" w14:paraId="2E4BCAF7"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538FA99" w14:textId="77777777" w:rsidR="00AD4132" w:rsidRPr="001E0803" w:rsidRDefault="00AD4132" w:rsidP="00C34C28">
            <w:pPr>
              <w:jc w:val="center"/>
              <w:rPr>
                <w:sz w:val="18"/>
                <w:szCs w:val="18"/>
              </w:rPr>
            </w:pPr>
            <w:r w:rsidRPr="001E0803">
              <w:rPr>
                <w:sz w:val="18"/>
                <w:szCs w:val="18"/>
              </w:rPr>
              <w:t>Model name</w:t>
            </w:r>
          </w:p>
        </w:tc>
        <w:tc>
          <w:tcPr>
            <w:tcW w:w="0" w:type="dxa"/>
            <w:vAlign w:val="center"/>
          </w:tcPr>
          <w:p w14:paraId="25F2AD81"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0" w:type="dxa"/>
            <w:vAlign w:val="center"/>
          </w:tcPr>
          <w:p w14:paraId="69F6F352"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0" w:type="dxa"/>
            <w:vAlign w:val="center"/>
          </w:tcPr>
          <w:p w14:paraId="41E1793D"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0" w:type="dxa"/>
            <w:vAlign w:val="center"/>
          </w:tcPr>
          <w:p w14:paraId="01F4FAF2"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A3EBA03"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2CB6304A"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0" w:type="dxa"/>
            <w:vAlign w:val="center"/>
          </w:tcPr>
          <w:p w14:paraId="64674718"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0" w:type="dxa"/>
            <w:vAlign w:val="center"/>
          </w:tcPr>
          <w:p w14:paraId="691F571B" w14:textId="77777777" w:rsidR="00AD4132" w:rsidRPr="001E0803" w:rsidRDefault="008263B6"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725D9C85"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0C4A81DF"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dxa"/>
            <w:vAlign w:val="center"/>
          </w:tcPr>
          <w:p w14:paraId="2164FCB0"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1E0803">
              <w:rPr>
                <w:sz w:val="18"/>
                <w:szCs w:val="18"/>
              </w:rPr>
              <w:fldChar w:fldCharType="separate"/>
            </w:r>
            <w:r w:rsidR="00DB2152" w:rsidRPr="00DB2152">
              <w:rPr>
                <w:noProof/>
                <w:sz w:val="18"/>
                <w:szCs w:val="18"/>
              </w:rPr>
              <w:t>(15)</w:t>
            </w:r>
            <w:r w:rsidRPr="001E0803">
              <w:rPr>
                <w:sz w:val="18"/>
                <w:szCs w:val="18"/>
              </w:rPr>
              <w:fldChar w:fldCharType="end"/>
            </w:r>
          </w:p>
        </w:tc>
      </w:tr>
      <w:tr w:rsidR="00AD4132" w:rsidRPr="001E0803" w14:paraId="354F306E"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1372E946"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0" w:type="dxa"/>
            <w:vAlign w:val="center"/>
          </w:tcPr>
          <w:p w14:paraId="3A6BD049"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0" w:type="dxa"/>
            <w:vAlign w:val="center"/>
          </w:tcPr>
          <w:p w14:paraId="552260A7" w14:textId="77777777" w:rsidR="00AD4132" w:rsidRPr="001E0803" w:rsidRDefault="008263B6"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22E2C23C"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704229EC"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7AE4956B"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3A01C2CE"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0" w:type="dxa"/>
            <w:vAlign w:val="center"/>
          </w:tcPr>
          <w:p w14:paraId="709B2051"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0" w:type="dxa"/>
            <w:vAlign w:val="center"/>
          </w:tcPr>
          <w:p w14:paraId="0A33A835" w14:textId="77777777" w:rsidR="00AD4132" w:rsidRPr="001E0803" w:rsidRDefault="008263B6"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7AC8B891" w14:textId="77777777" w:rsidR="00AD4132" w:rsidRPr="001E0803"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0" w:type="dxa"/>
            <w:vAlign w:val="center"/>
          </w:tcPr>
          <w:p w14:paraId="015D7F2D"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301A70C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2E45334B" w14:textId="77777777" w:rsidR="00AD4132" w:rsidRPr="001E0803" w:rsidRDefault="00AD4132" w:rsidP="00C34C28">
            <w:pPr>
              <w:jc w:val="center"/>
              <w:rPr>
                <w:sz w:val="18"/>
                <w:szCs w:val="18"/>
              </w:rPr>
            </w:pPr>
            <w:r w:rsidRPr="001E0803">
              <w:rPr>
                <w:sz w:val="18"/>
                <w:szCs w:val="18"/>
              </w:rPr>
              <w:t>Richards 1959</w:t>
            </w:r>
          </w:p>
        </w:tc>
        <w:tc>
          <w:tcPr>
            <w:tcW w:w="0" w:type="dxa"/>
            <w:vAlign w:val="center"/>
          </w:tcPr>
          <w:p w14:paraId="2FCD883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0" w:type="dxa"/>
            <w:vAlign w:val="center"/>
          </w:tcPr>
          <w:p w14:paraId="7AEF296D" w14:textId="77777777" w:rsidR="00AD4132" w:rsidRPr="00B36A9E" w:rsidRDefault="008263B6"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0" w:type="dxa"/>
            <w:vAlign w:val="center"/>
          </w:tcPr>
          <w:p w14:paraId="44152213" w14:textId="77777777" w:rsidR="00AD4132" w:rsidRPr="001E0803" w:rsidRDefault="008263B6"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79C906E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1E0803">
              <w:rPr>
                <w:sz w:val="18"/>
                <w:szCs w:val="18"/>
              </w:rPr>
              <w:fldChar w:fldCharType="separate"/>
            </w:r>
            <w:r w:rsidR="00DB2152" w:rsidRPr="00DB2152">
              <w:rPr>
                <w:noProof/>
                <w:sz w:val="18"/>
                <w:szCs w:val="18"/>
              </w:rPr>
              <w:t>(40)</w:t>
            </w:r>
            <w:r w:rsidRPr="001E0803">
              <w:rPr>
                <w:sz w:val="18"/>
                <w:szCs w:val="18"/>
              </w:rPr>
              <w:fldChar w:fldCharType="end"/>
            </w:r>
          </w:p>
        </w:tc>
      </w:tr>
      <w:tr w:rsidR="00AD4132" w:rsidRPr="001E0803" w14:paraId="663E2AD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1659096"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0" w:type="dxa"/>
            <w:vAlign w:val="center"/>
          </w:tcPr>
          <w:p w14:paraId="30687B7F"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0" w:type="dxa"/>
            <w:vAlign w:val="center"/>
          </w:tcPr>
          <w:p w14:paraId="33568909" w14:textId="77777777" w:rsidR="00AD4132" w:rsidRPr="001E0803" w:rsidRDefault="008263B6"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19D3F1B4" w14:textId="77777777" w:rsidR="00AD4132" w:rsidRPr="00B36A9E"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72EC56E6"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6FCEA934"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1E0803">
              <w:rPr>
                <w:sz w:val="18"/>
                <w:szCs w:val="18"/>
              </w:rPr>
              <w:fldChar w:fldCharType="separate"/>
            </w:r>
            <w:r w:rsidR="00DB2152" w:rsidRPr="00DB2152">
              <w:rPr>
                <w:noProof/>
                <w:sz w:val="18"/>
                <w:szCs w:val="18"/>
              </w:rPr>
              <w:t>(36)</w:t>
            </w:r>
            <w:r w:rsidRPr="001E0803">
              <w:rPr>
                <w:sz w:val="18"/>
                <w:szCs w:val="18"/>
              </w:rPr>
              <w:fldChar w:fldCharType="end"/>
            </w:r>
          </w:p>
        </w:tc>
      </w:tr>
      <w:tr w:rsidR="00AD4132" w:rsidRPr="001E0803" w14:paraId="46ACFEE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9FEA384" w14:textId="77777777" w:rsidR="00AD4132" w:rsidRPr="001E0803" w:rsidRDefault="00AD4132" w:rsidP="00C34C28">
            <w:pPr>
              <w:jc w:val="center"/>
              <w:rPr>
                <w:sz w:val="18"/>
                <w:szCs w:val="18"/>
              </w:rPr>
            </w:pPr>
            <w:r w:rsidRPr="001E0803">
              <w:rPr>
                <w:sz w:val="18"/>
                <w:szCs w:val="18"/>
              </w:rPr>
              <w:t>Logistic</w:t>
            </w:r>
          </w:p>
        </w:tc>
        <w:tc>
          <w:tcPr>
            <w:tcW w:w="0" w:type="dxa"/>
            <w:vAlign w:val="center"/>
          </w:tcPr>
          <w:p w14:paraId="38D3F33E"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0" w:type="dxa"/>
            <w:vAlign w:val="center"/>
          </w:tcPr>
          <w:p w14:paraId="362767C4" w14:textId="77777777" w:rsidR="00AD4132" w:rsidRPr="001E0803" w:rsidRDefault="008263B6"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0" w:type="dxa"/>
            <w:vAlign w:val="center"/>
          </w:tcPr>
          <w:p w14:paraId="20C4A6AB" w14:textId="77777777" w:rsidR="00AD4132" w:rsidRPr="001E0803" w:rsidRDefault="00B36A9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333AA725" w14:textId="77777777" w:rsidR="00AD4132" w:rsidRPr="001E0803" w:rsidRDefault="008263B6"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6C2AF2AE" w14:textId="77777777" w:rsidR="00AD4132" w:rsidRPr="001E0803" w:rsidRDefault="00AD4132"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3)","plainTextFormattedCitation":"(43)","previouslyFormattedCitation":"(43)"},"properties":{"noteIndex":0},"schema":"https://github.com/citation-style-language/schema/raw/master/csl-citation.json"}</w:instrText>
            </w:r>
            <w:r w:rsidRPr="001E0803">
              <w:rPr>
                <w:sz w:val="18"/>
                <w:szCs w:val="18"/>
              </w:rPr>
              <w:fldChar w:fldCharType="separate"/>
            </w:r>
            <w:r w:rsidR="00DB2152" w:rsidRPr="00DB2152">
              <w:rPr>
                <w:noProof/>
                <w:sz w:val="18"/>
                <w:szCs w:val="18"/>
              </w:rPr>
              <w:t>(43)</w:t>
            </w:r>
            <w:r w:rsidRPr="001E0803">
              <w:rPr>
                <w:sz w:val="18"/>
                <w:szCs w:val="18"/>
              </w:rPr>
              <w:fldChar w:fldCharType="end"/>
            </w:r>
          </w:p>
        </w:tc>
      </w:tr>
    </w:tbl>
    <w:p w14:paraId="75BC1AAA" w14:textId="77777777" w:rsidR="00FE4A98" w:rsidRPr="009B1A45" w:rsidRDefault="00AD4132" w:rsidP="00C34C28">
      <w:pPr>
        <w:jc w:val="center"/>
        <w:rPr>
          <w:sz w:val="22"/>
          <w:szCs w:val="22"/>
        </w:rPr>
      </w:pPr>
      <w:r w:rsidRPr="009B1A45">
        <w:rPr>
          <w:sz w:val="22"/>
          <w:szCs w:val="22"/>
        </w:rPr>
        <w:t xml:space="preserve">The table lists the growth models used for fitting growth curve data. All models are defined by </w:t>
      </w:r>
      <w:proofErr w:type="spellStart"/>
      <w:r w:rsidRPr="009B1A45">
        <w:rPr>
          <w:sz w:val="22"/>
          <w:szCs w:val="22"/>
        </w:rPr>
        <w:t>eqs</w:t>
      </w:r>
      <w:proofErr w:type="spellEnd"/>
      <w:r w:rsidRPr="009B1A45">
        <w:rPr>
          <w:sz w:val="22"/>
          <w:szCs w:val="22"/>
        </w:rPr>
        <w:t xml:space="preserve">.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w:t>
      </w:r>
      <w:r w:rsidR="00B36A9E" w:rsidRPr="00876E70">
        <w:rPr>
          <w:sz w:val="22"/>
          <w:szCs w:val="22"/>
        </w:rPr>
        <w:t>deceleration parameter</w:t>
      </w:r>
      <w:r w:rsidRPr="00876E70">
        <w:rPr>
          <w:sz w:val="22"/>
          <w:szCs w:val="22"/>
        </w:rPr>
        <w:t xml:space="preserve">;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r w:rsidRPr="009B1A45">
        <w:rPr>
          <w:sz w:val="22"/>
          <w:szCs w:val="22"/>
        </w:rPr>
        <w:t>evant. See also the hierarchy diagram in</w:t>
      </w:r>
      <w:r w:rsidR="00B36A9E" w:rsidRPr="009B1A45">
        <w:rPr>
          <w:sz w:val="22"/>
          <w:szCs w:val="22"/>
        </w:rPr>
        <w:t xml:space="preserve"> </w:t>
      </w:r>
      <w:r w:rsidR="00B36A9E" w:rsidRPr="009B1A45">
        <w:rPr>
          <w:b/>
          <w:bCs/>
          <w:sz w:val="22"/>
          <w:szCs w:val="22"/>
        </w:rPr>
        <w:fldChar w:fldCharType="begin"/>
      </w:r>
      <w:r w:rsidR="00B36A9E" w:rsidRPr="009B1A45">
        <w:rPr>
          <w:b/>
          <w:bCs/>
          <w:sz w:val="22"/>
          <w:szCs w:val="22"/>
        </w:rPr>
        <w:instrText xml:space="preserve"> REF _Ref509484308 \h  \* MERGEFORMAT </w:instrText>
      </w:r>
      <w:r w:rsidR="00B36A9E" w:rsidRPr="009B1A45">
        <w:rPr>
          <w:b/>
          <w:bCs/>
          <w:sz w:val="22"/>
          <w:szCs w:val="22"/>
        </w:rPr>
      </w:r>
      <w:r w:rsidR="00B36A9E" w:rsidRPr="009B1A45">
        <w:rPr>
          <w:b/>
          <w:bCs/>
          <w:sz w:val="22"/>
          <w:szCs w:val="22"/>
        </w:rPr>
        <w:fldChar w:fldCharType="separate"/>
      </w:r>
      <w:r w:rsidR="00E66975" w:rsidRPr="00E66975">
        <w:rPr>
          <w:b/>
          <w:bCs/>
          <w:sz w:val="22"/>
          <w:szCs w:val="22"/>
        </w:rPr>
        <w:t>Figure S2</w:t>
      </w:r>
      <w:r w:rsidR="00B36A9E" w:rsidRPr="009B1A45">
        <w:rPr>
          <w:b/>
          <w:bCs/>
          <w:sz w:val="22"/>
          <w:szCs w:val="22"/>
        </w:rPr>
        <w:fldChar w:fldCharType="end"/>
      </w:r>
      <w:r w:rsidRPr="009B1A45">
        <w:rPr>
          <w:sz w:val="22"/>
          <w:szCs w:val="22"/>
        </w:rPr>
        <w:t xml:space="preserve"> and a detailed discussion in </w:t>
      </w:r>
      <w:r w:rsidRPr="009B1A45">
        <w:rPr>
          <w:b/>
          <w:bCs/>
          <w:sz w:val="22"/>
          <w:szCs w:val="22"/>
        </w:rPr>
        <w:t>Appendix 1</w:t>
      </w:r>
      <w:r w:rsidRPr="009B1A45">
        <w:rPr>
          <w:sz w:val="22"/>
          <w:szCs w:val="22"/>
        </w:rPr>
        <w:t>.</w:t>
      </w:r>
    </w:p>
    <w:p w14:paraId="4C57ECC9" w14:textId="77777777" w:rsidR="00643E5F" w:rsidRDefault="00643E5F" w:rsidP="00C34C28">
      <w:pPr>
        <w:spacing w:after="200"/>
      </w:pPr>
    </w:p>
    <w:p w14:paraId="6423ACC4" w14:textId="77777777" w:rsidR="00812388" w:rsidRDefault="00812388" w:rsidP="00C34C28">
      <w:pPr>
        <w:spacing w:after="200"/>
        <w:rPr>
          <w:b/>
          <w:bCs/>
        </w:rPr>
      </w:pPr>
      <w:bookmarkStart w:id="28" w:name="_Ref453683761"/>
      <w:r>
        <w:rPr>
          <w:b/>
          <w:bCs/>
        </w:rPr>
        <w:br w:type="page"/>
      </w:r>
    </w:p>
    <w:p w14:paraId="47A7BB90" w14:textId="77777777" w:rsidR="002C16C6" w:rsidRPr="002732BE" w:rsidRDefault="002C16C6" w:rsidP="00C34C28">
      <w:pPr>
        <w:outlineLvl w:val="0"/>
        <w:rPr>
          <w:b/>
          <w:bCs/>
        </w:rPr>
      </w:pPr>
      <w:r w:rsidRPr="002732BE">
        <w:rPr>
          <w:b/>
          <w:bCs/>
        </w:rPr>
        <w:lastRenderedPageBreak/>
        <w:t>Tabl</w:t>
      </w:r>
      <w:bookmarkEnd w:id="28"/>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jc w:val="center"/>
        <w:tblLook w:val="04A0" w:firstRow="1" w:lastRow="0" w:firstColumn="1" w:lastColumn="0" w:noHBand="0" w:noVBand="1"/>
      </w:tblPr>
      <w:tblGrid>
        <w:gridCol w:w="709"/>
        <w:gridCol w:w="571"/>
        <w:gridCol w:w="360"/>
        <w:gridCol w:w="438"/>
        <w:gridCol w:w="467"/>
        <w:gridCol w:w="469"/>
        <w:gridCol w:w="436"/>
        <w:gridCol w:w="436"/>
        <w:gridCol w:w="469"/>
        <w:gridCol w:w="467"/>
        <w:gridCol w:w="438"/>
        <w:gridCol w:w="360"/>
        <w:gridCol w:w="754"/>
        <w:gridCol w:w="12"/>
      </w:tblGrid>
      <w:tr w:rsidR="009E5344" w:rsidRPr="001E0803" w14:paraId="4FCD610C" w14:textId="77777777" w:rsidTr="00C34C28">
        <w:trPr>
          <w:gridAfter w:val="1"/>
          <w:cnfStyle w:val="100000000000" w:firstRow="1" w:lastRow="0" w:firstColumn="0" w:lastColumn="0" w:oddVBand="0" w:evenVBand="0" w:oddHBand="0"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08D34D6C" w14:textId="77777777" w:rsidR="009E5344" w:rsidRPr="001E0803" w:rsidRDefault="009E5344" w:rsidP="00C34C28">
            <w:pPr>
              <w:jc w:val="center"/>
              <w:rPr>
                <w:sz w:val="18"/>
                <w:szCs w:val="18"/>
              </w:rPr>
            </w:pPr>
          </w:p>
        </w:tc>
        <w:tc>
          <w:tcPr>
            <w:tcW w:w="0" w:type="dxa"/>
            <w:gridSpan w:val="4"/>
          </w:tcPr>
          <w:p w14:paraId="2D4DCE00"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0" w:type="dxa"/>
            <w:gridSpan w:val="4"/>
          </w:tcPr>
          <w:p w14:paraId="1CE49E75"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0" w:type="dxa"/>
            <w:gridSpan w:val="4"/>
          </w:tcPr>
          <w:p w14:paraId="099FBAC9"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1F4A10D2"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gridSpan w:val="2"/>
          </w:tcPr>
          <w:p w14:paraId="1510F3C3" w14:textId="77777777" w:rsidR="009E5344" w:rsidRPr="001E0803" w:rsidRDefault="009E5344" w:rsidP="00C34C28">
            <w:pPr>
              <w:jc w:val="center"/>
              <w:rPr>
                <w:i/>
                <w:iCs/>
                <w:sz w:val="18"/>
                <w:szCs w:val="18"/>
              </w:rPr>
            </w:pPr>
            <w:r w:rsidRPr="001E0803">
              <w:rPr>
                <w:i/>
                <w:iCs/>
                <w:sz w:val="18"/>
                <w:szCs w:val="18"/>
              </w:rPr>
              <w:t>Strain</w:t>
            </w:r>
          </w:p>
          <w:p w14:paraId="4664309E" w14:textId="77777777" w:rsidR="009E5344" w:rsidRPr="001E0803" w:rsidRDefault="009E5344" w:rsidP="00C34C28">
            <w:pPr>
              <w:jc w:val="center"/>
              <w:rPr>
                <w:sz w:val="18"/>
                <w:szCs w:val="18"/>
              </w:rPr>
            </w:pPr>
            <w:r w:rsidRPr="001E0803">
              <w:rPr>
                <w:i/>
                <w:iCs/>
                <w:sz w:val="18"/>
                <w:szCs w:val="18"/>
              </w:rPr>
              <w:t>Parameter</w:t>
            </w:r>
          </w:p>
        </w:tc>
        <w:tc>
          <w:tcPr>
            <w:tcW w:w="0" w:type="dxa"/>
            <w:gridSpan w:val="2"/>
          </w:tcPr>
          <w:p w14:paraId="0CAA00C2"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0" w:type="dxa"/>
            <w:gridSpan w:val="2"/>
          </w:tcPr>
          <w:p w14:paraId="70EBC068"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0" w:type="dxa"/>
            <w:gridSpan w:val="2"/>
          </w:tcPr>
          <w:p w14:paraId="1F413CE3"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0" w:type="dxa"/>
            <w:gridSpan w:val="2"/>
          </w:tcPr>
          <w:p w14:paraId="24C9818B"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0" w:type="dxa"/>
            <w:gridSpan w:val="2"/>
          </w:tcPr>
          <w:p w14:paraId="617B8A5C"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0" w:type="dxa"/>
            <w:gridSpan w:val="2"/>
          </w:tcPr>
          <w:p w14:paraId="5B77D598"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65D313D7"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777411A4" w14:textId="77777777" w:rsidR="009E5344" w:rsidRPr="001E0803" w:rsidRDefault="008263B6"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0" w:type="dxa"/>
            <w:gridSpan w:val="2"/>
          </w:tcPr>
          <w:p w14:paraId="3AD5BA1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0" w:type="dxa"/>
            <w:gridSpan w:val="2"/>
          </w:tcPr>
          <w:p w14:paraId="3451B5F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0" w:type="dxa"/>
            <w:gridSpan w:val="2"/>
          </w:tcPr>
          <w:p w14:paraId="3DBF8161"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0" w:type="dxa"/>
            <w:gridSpan w:val="2"/>
          </w:tcPr>
          <w:p w14:paraId="76D3313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0" w:type="dxa"/>
            <w:gridSpan w:val="2"/>
          </w:tcPr>
          <w:p w14:paraId="1F14EA8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0" w:type="dxa"/>
            <w:gridSpan w:val="2"/>
          </w:tcPr>
          <w:p w14:paraId="0076BA3B"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301A07F6"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6DAD17F7"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K</m:t>
                </m:r>
              </m:oMath>
            </m:oMathPara>
          </w:p>
        </w:tc>
        <w:tc>
          <w:tcPr>
            <w:tcW w:w="0" w:type="dxa"/>
            <w:gridSpan w:val="2"/>
          </w:tcPr>
          <w:p w14:paraId="247D4383"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0" w:type="dxa"/>
            <w:gridSpan w:val="2"/>
          </w:tcPr>
          <w:p w14:paraId="7493B7E7"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0" w:type="dxa"/>
            <w:gridSpan w:val="2"/>
          </w:tcPr>
          <w:p w14:paraId="6203056A"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0" w:type="dxa"/>
            <w:gridSpan w:val="2"/>
          </w:tcPr>
          <w:p w14:paraId="28F38DF3"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0" w:type="dxa"/>
            <w:gridSpan w:val="2"/>
          </w:tcPr>
          <w:p w14:paraId="22995FF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0" w:type="dxa"/>
            <w:gridSpan w:val="2"/>
          </w:tcPr>
          <w:p w14:paraId="71038BE0"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7AF15C90"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71B03E4F"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r</m:t>
                </m:r>
              </m:oMath>
            </m:oMathPara>
          </w:p>
        </w:tc>
        <w:tc>
          <w:tcPr>
            <w:tcW w:w="0" w:type="dxa"/>
            <w:gridSpan w:val="2"/>
          </w:tcPr>
          <w:p w14:paraId="115343A7"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0" w:type="dxa"/>
            <w:gridSpan w:val="2"/>
          </w:tcPr>
          <w:p w14:paraId="42572753"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0" w:type="dxa"/>
            <w:gridSpan w:val="2"/>
          </w:tcPr>
          <w:p w14:paraId="248C63D6"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0" w:type="dxa"/>
            <w:gridSpan w:val="2"/>
          </w:tcPr>
          <w:p w14:paraId="38DEC390"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0" w:type="dxa"/>
            <w:gridSpan w:val="2"/>
          </w:tcPr>
          <w:p w14:paraId="55013557"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0" w:type="dxa"/>
            <w:gridSpan w:val="2"/>
          </w:tcPr>
          <w:p w14:paraId="2A683621"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743E478"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1878F295"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ν</m:t>
                </m:r>
              </m:oMath>
            </m:oMathPara>
          </w:p>
        </w:tc>
        <w:tc>
          <w:tcPr>
            <w:tcW w:w="0" w:type="dxa"/>
            <w:gridSpan w:val="2"/>
          </w:tcPr>
          <w:p w14:paraId="72FEF1C0"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0" w:type="dxa"/>
            <w:gridSpan w:val="2"/>
          </w:tcPr>
          <w:p w14:paraId="398D58B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0" w:type="dxa"/>
            <w:gridSpan w:val="2"/>
          </w:tcPr>
          <w:p w14:paraId="7E91825A"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0" w:type="dxa"/>
            <w:gridSpan w:val="2"/>
          </w:tcPr>
          <w:p w14:paraId="2F42AC0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0" w:type="dxa"/>
            <w:gridSpan w:val="2"/>
          </w:tcPr>
          <w:p w14:paraId="2BCE9A21"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0" w:type="dxa"/>
            <w:gridSpan w:val="2"/>
          </w:tcPr>
          <w:p w14:paraId="2FFBBB0E"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211757C1"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bottom w:val="nil"/>
            </w:tcBorders>
          </w:tcPr>
          <w:p w14:paraId="32A0CE60" w14:textId="77777777" w:rsidR="009E5344" w:rsidRPr="001E0803" w:rsidRDefault="008263B6"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0" w:type="dxa"/>
            <w:gridSpan w:val="2"/>
            <w:tcBorders>
              <w:bottom w:val="nil"/>
            </w:tcBorders>
          </w:tcPr>
          <w:p w14:paraId="5E19F93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0" w:type="dxa"/>
            <w:gridSpan w:val="2"/>
            <w:tcBorders>
              <w:bottom w:val="nil"/>
            </w:tcBorders>
          </w:tcPr>
          <w:p w14:paraId="257B7420"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0" w:type="dxa"/>
            <w:gridSpan w:val="2"/>
            <w:tcBorders>
              <w:bottom w:val="nil"/>
            </w:tcBorders>
          </w:tcPr>
          <w:p w14:paraId="0C22B6B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2AC90C3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7DE72DA3"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0" w:type="dxa"/>
            <w:gridSpan w:val="2"/>
            <w:tcBorders>
              <w:bottom w:val="nil"/>
            </w:tcBorders>
          </w:tcPr>
          <w:p w14:paraId="28CED03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F12CCD"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tcPr>
          <w:p w14:paraId="178E454E"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m</m:t>
                </m:r>
              </m:oMath>
            </m:oMathPara>
          </w:p>
        </w:tc>
        <w:tc>
          <w:tcPr>
            <w:tcW w:w="0" w:type="dxa"/>
            <w:gridSpan w:val="2"/>
            <w:tcBorders>
              <w:top w:val="nil"/>
              <w:bottom w:val="single" w:sz="4" w:space="0" w:color="auto"/>
            </w:tcBorders>
          </w:tcPr>
          <w:p w14:paraId="4805920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0" w:type="dxa"/>
            <w:gridSpan w:val="2"/>
            <w:tcBorders>
              <w:top w:val="nil"/>
              <w:bottom w:val="single" w:sz="4" w:space="0" w:color="auto"/>
            </w:tcBorders>
          </w:tcPr>
          <w:p w14:paraId="18C02ECD"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0" w:type="dxa"/>
            <w:gridSpan w:val="2"/>
            <w:tcBorders>
              <w:top w:val="nil"/>
              <w:bottom w:val="single" w:sz="4" w:space="0" w:color="auto"/>
            </w:tcBorders>
          </w:tcPr>
          <w:p w14:paraId="1FD0258C"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0F3D32BF"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39D0766B"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0" w:type="dxa"/>
            <w:gridSpan w:val="2"/>
            <w:tcBorders>
              <w:top w:val="nil"/>
              <w:bottom w:val="single" w:sz="4" w:space="0" w:color="auto"/>
            </w:tcBorders>
          </w:tcPr>
          <w:p w14:paraId="0D5BC715"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350627C" w14:textId="77777777" w:rsidR="002C16C6" w:rsidRPr="009B1A45" w:rsidRDefault="002C16C6" w:rsidP="00C34C28">
      <w:pPr>
        <w:jc w:val="center"/>
        <w:rPr>
          <w:sz w:val="22"/>
          <w:szCs w:val="22"/>
        </w:rPr>
      </w:pPr>
      <w:r w:rsidRPr="009B1A45">
        <w:rPr>
          <w:sz w:val="22"/>
          <w:szCs w:val="22"/>
        </w:rPr>
        <w:t>* denotes fixed parameters.</w:t>
      </w:r>
    </w:p>
    <w:p w14:paraId="3DDED064" w14:textId="77777777" w:rsidR="002C16C6" w:rsidRPr="009B1A45" w:rsidRDefault="002C16C6" w:rsidP="00C34C28">
      <w:pPr>
        <w:jc w:val="center"/>
        <w:rPr>
          <w:sz w:val="22"/>
          <w:szCs w:val="22"/>
        </w:rPr>
      </w:pPr>
      <w:r w:rsidRPr="009B1A45">
        <w:rPr>
          <w:sz w:val="22"/>
          <w:szCs w:val="22"/>
        </w:rPr>
        <w:t>- denotes invalid parameter values.</w:t>
      </w:r>
    </w:p>
    <w:p w14:paraId="27ED5FA7" w14:textId="77777777" w:rsidR="007E41E1" w:rsidRPr="009B1A45" w:rsidRDefault="007E41E1" w:rsidP="00C34C28">
      <w:pPr>
        <w:pStyle w:val="Caption"/>
        <w:spacing w:line="360" w:lineRule="auto"/>
        <w:jc w:val="center"/>
        <w:rPr>
          <w:b w:val="0"/>
          <w:bCs w:val="0"/>
          <w:color w:val="auto"/>
          <w:sz w:val="22"/>
          <w:szCs w:val="22"/>
        </w:rPr>
      </w:pPr>
      <w:r w:rsidRPr="009B1A45">
        <w:rPr>
          <w:b w:val="0"/>
          <w:bCs w:val="0"/>
          <w:color w:val="auto"/>
          <w:sz w:val="22"/>
          <w:szCs w:val="22"/>
        </w:rPr>
        <w:t>The table lists the growth models used for fitting gr</w:t>
      </w:r>
      <w:r w:rsidR="002C16C6" w:rsidRPr="009B1A45">
        <w:rPr>
          <w:b w:val="0"/>
          <w:bCs w:val="0"/>
          <w:color w:val="auto"/>
          <w:sz w:val="22"/>
          <w:szCs w:val="22"/>
        </w:rPr>
        <w:t xml:space="preserve">owth curve data. All models are </w:t>
      </w:r>
      <w:r w:rsidRPr="009B1A45">
        <w:rPr>
          <w:b w:val="0"/>
          <w:bCs w:val="0"/>
          <w:color w:val="auto"/>
          <w:sz w:val="22"/>
          <w:szCs w:val="22"/>
        </w:rPr>
        <w:t xml:space="preserve">defined by </w:t>
      </w:r>
      <w:proofErr w:type="spellStart"/>
      <w:r w:rsidRPr="009B1A45">
        <w:rPr>
          <w:b w:val="0"/>
          <w:bCs w:val="0"/>
          <w:color w:val="auto"/>
          <w:sz w:val="22"/>
          <w:szCs w:val="22"/>
        </w:rPr>
        <w:t>eqs</w:t>
      </w:r>
      <w:proofErr w:type="spellEnd"/>
      <w:r w:rsidRPr="009B1A45">
        <w:rPr>
          <w:b w:val="0"/>
          <w:bCs w:val="0"/>
          <w:color w:val="auto"/>
          <w:sz w:val="22"/>
          <w:szCs w:val="22"/>
        </w:rPr>
        <w:t xml:space="preserve">. 1 and 2, </w:t>
      </w:r>
      <w:r w:rsidR="00284475">
        <w:rPr>
          <w:b w:val="0"/>
          <w:bCs w:val="0"/>
          <w:color w:val="auto"/>
          <w:sz w:val="22"/>
          <w:szCs w:val="22"/>
        </w:rPr>
        <w:t>with</w:t>
      </w:r>
      <w:r w:rsidR="00284475" w:rsidRPr="009B1A45">
        <w:rPr>
          <w:b w:val="0"/>
          <w:bCs w:val="0"/>
          <w:color w:val="auto"/>
          <w:sz w:val="22"/>
          <w:szCs w:val="22"/>
        </w:rPr>
        <w:t xml:space="preserve"> </w:t>
      </w:r>
      <w:r w:rsidRPr="009B1A45">
        <w:rPr>
          <w:b w:val="0"/>
          <w:bCs w:val="0"/>
          <w:color w:val="auto"/>
          <w:sz w:val="22"/>
          <w:szCs w:val="22"/>
        </w:rPr>
        <w:t>specific parameter</w:t>
      </w:r>
      <w:r w:rsidR="0091128E">
        <w:rPr>
          <w:b w:val="0"/>
          <w:bCs w:val="0"/>
          <w:color w:val="auto"/>
          <w:sz w:val="22"/>
          <w:szCs w:val="22"/>
        </w:rPr>
        <w:t xml:space="preserve"> value</w:t>
      </w:r>
      <w:r w:rsidRPr="009B1A45">
        <w:rPr>
          <w:b w:val="0"/>
          <w:bCs w:val="0"/>
          <w:color w:val="auto"/>
          <w:sz w:val="22"/>
          <w:szCs w:val="22"/>
        </w:rPr>
        <w:t>s</w:t>
      </w:r>
      <w:r w:rsidR="00284475">
        <w:rPr>
          <w:b w:val="0"/>
          <w:bCs w:val="0"/>
          <w:color w:val="auto"/>
          <w:sz w:val="22"/>
          <w:szCs w:val="22"/>
        </w:rPr>
        <w:t xml:space="preserve"> fixed</w:t>
      </w:r>
      <w:r w:rsidRPr="009B1A45">
        <w:rPr>
          <w:b w:val="0"/>
          <w:bCs w:val="0"/>
          <w:color w:val="auto"/>
          <w:sz w:val="22"/>
          <w:szCs w:val="22"/>
        </w:rPr>
        <w:t>.</w:t>
      </w:r>
    </w:p>
    <w:p w14:paraId="587B538C" w14:textId="77777777" w:rsidR="007E41E1" w:rsidRPr="007E41E1" w:rsidRDefault="007E41E1" w:rsidP="00C34C28"/>
    <w:sectPr w:rsidR="007E41E1" w:rsidRPr="007E41E1" w:rsidSect="00577A2C">
      <w:headerReference w:type="even" r:id="rId28"/>
      <w:headerReference w:type="default" r:id="rId29"/>
      <w:footerReference w:type="even" r:id="rId30"/>
      <w:footerReference w:type="default" r:id="rId31"/>
      <w:type w:val="continuous"/>
      <w:pgSz w:w="11906" w:h="16838"/>
      <w:pgMar w:top="1440" w:right="1080" w:bottom="1440" w:left="1080" w:header="709" w:footer="709" w:gutter="0"/>
      <w:lnNumType w:countBy="1" w:restart="continuous"/>
      <w:cols w:space="708"/>
      <w:titlePg/>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 w:author="Judith Berman" w:date="2018-12-20T22:11:00Z" w:initials="MOU">
    <w:p w14:paraId="21EB909D" w14:textId="77777777" w:rsidR="008263B6" w:rsidRDefault="008263B6">
      <w:pPr>
        <w:pStyle w:val="CommentText"/>
      </w:pPr>
      <w:r>
        <w:rPr>
          <w:rStyle w:val="CommentReference"/>
        </w:rPr>
        <w:annotationRef/>
      </w:r>
      <w:r>
        <w:t>Can this go to methods?</w:t>
      </w:r>
    </w:p>
  </w:comment>
  <w:comment w:id="15" w:author="Judith Berman" w:date="2018-12-20T22:14:00Z" w:initials="MOU">
    <w:p w14:paraId="65179141" w14:textId="77777777" w:rsidR="008263B6" w:rsidRDefault="008263B6">
      <w:pPr>
        <w:pStyle w:val="CommentText"/>
      </w:pPr>
      <w:r>
        <w:rPr>
          <w:rStyle w:val="CommentReference"/>
        </w:rPr>
        <w:annotationRef/>
      </w:r>
      <w:r>
        <w:t xml:space="preserve">X axis should read: Expression level (relative </w:t>
      </w:r>
      <w:proofErr w:type="spellStart"/>
      <w:r>
        <w:t>ot</w:t>
      </w:r>
      <w:proofErr w:type="spellEnd"/>
      <w:r>
        <w:t xml:space="preserve"> ancestor) and the relative fitness costs on Y axis should explain relative to what.</w:t>
      </w:r>
    </w:p>
  </w:comment>
  <w:comment w:id="16" w:author="Judith Berman" w:date="2018-12-20T22:17:00Z" w:initials="MOU">
    <w:p w14:paraId="542C499F" w14:textId="77777777" w:rsidR="008263B6" w:rsidRDefault="008263B6">
      <w:pPr>
        <w:pStyle w:val="CommentText"/>
      </w:pPr>
      <w:r>
        <w:rPr>
          <w:rStyle w:val="CommentReference"/>
        </w:rPr>
        <w:annotationRef/>
      </w:r>
      <w:r>
        <w:t>Refs?</w:t>
      </w:r>
    </w:p>
    <w:p w14:paraId="42113EE4" w14:textId="77777777" w:rsidR="008263B6" w:rsidRDefault="008263B6">
      <w:pPr>
        <w:pStyle w:val="CommentText"/>
      </w:pPr>
    </w:p>
  </w:comment>
  <w:comment w:id="20" w:author="TF Cooper" w:date="2018-12-02T23:12:00Z" w:initials="tcooper">
    <w:p w14:paraId="2AA67A69" w14:textId="77777777" w:rsidR="008263B6" w:rsidRDefault="008263B6">
      <w:pPr>
        <w:pStyle w:val="CommentText"/>
      </w:pPr>
      <w:r>
        <w:rPr>
          <w:rStyle w:val="CommentReference"/>
        </w:rPr>
        <w:annotationRef/>
      </w:r>
      <w:r>
        <w:t xml:space="preserve">I'll check, seems lo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EB909D" w15:done="0"/>
  <w15:commentEx w15:paraId="65179141" w15:done="0"/>
  <w15:commentEx w15:paraId="42113EE4" w15:done="0"/>
  <w15:commentEx w15:paraId="2AA67A6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EB909D" w16cid:durableId="1FC6A7D5"/>
  <w16cid:commentId w16cid:paraId="65179141" w16cid:durableId="1FC6A7D6"/>
  <w16cid:commentId w16cid:paraId="42113EE4" w16cid:durableId="1FC6A7D7"/>
  <w16cid:commentId w16cid:paraId="2AA67A69" w16cid:durableId="1FC6A7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53EC0C" w14:textId="77777777" w:rsidR="00DA30EC" w:rsidRDefault="00DA30EC">
      <w:pPr>
        <w:spacing w:line="240" w:lineRule="auto"/>
      </w:pPr>
      <w:r>
        <w:separator/>
      </w:r>
    </w:p>
  </w:endnote>
  <w:endnote w:type="continuationSeparator" w:id="0">
    <w:p w14:paraId="7336642B" w14:textId="77777777" w:rsidR="00DA30EC" w:rsidRDefault="00DA3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0A500C31" w14:textId="77777777" w:rsidR="008263B6" w:rsidRDefault="008263B6">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BF062EE" w14:textId="77777777" w:rsidR="008263B6" w:rsidRDefault="008263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Content>
      <w:p w14:paraId="56DA10F6" w14:textId="77777777" w:rsidR="008263B6" w:rsidRDefault="008263B6" w:rsidP="00B57EC6">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06C98C3B" w14:textId="77777777" w:rsidR="008263B6" w:rsidRDefault="008263B6" w:rsidP="00B57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4E141F" w14:textId="77777777" w:rsidR="00DA30EC" w:rsidRDefault="00DA30EC">
      <w:pPr>
        <w:spacing w:line="240" w:lineRule="auto"/>
      </w:pPr>
      <w:r>
        <w:separator/>
      </w:r>
    </w:p>
  </w:footnote>
  <w:footnote w:type="continuationSeparator" w:id="0">
    <w:p w14:paraId="1BD99657" w14:textId="77777777" w:rsidR="00DA30EC" w:rsidRDefault="00DA30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9409A4" w14:textId="77777777" w:rsidR="008263B6" w:rsidRDefault="008263B6" w:rsidP="00B57EC6">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5869E" w14:textId="6317DF05" w:rsidR="008263B6" w:rsidRDefault="008263B6" w:rsidP="009E4CD4">
    <w:pPr>
      <w:pStyle w:val="Header"/>
      <w:ind w:firstLine="0"/>
    </w:pPr>
    <w:r>
      <w:t>Ram et al.</w:t>
    </w:r>
    <w:r>
      <w:ptab w:relativeTo="margin" w:alignment="right" w:leader="none"/>
    </w:r>
    <w:r>
      <w:fldChar w:fldCharType="begin"/>
    </w:r>
    <w:r>
      <w:instrText xml:space="preserve"> DATE \@ "MMMM d, yyyy" </w:instrText>
    </w:r>
    <w:r>
      <w:fldChar w:fldCharType="separate"/>
    </w:r>
    <w:r>
      <w:rPr>
        <w:noProof/>
      </w:rPr>
      <w:t>December 21, 2018</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01"/>
    <w:rsid w:val="000006D8"/>
    <w:rsid w:val="00001E91"/>
    <w:rsid w:val="00002FC0"/>
    <w:rsid w:val="00004144"/>
    <w:rsid w:val="0001182F"/>
    <w:rsid w:val="00021FC6"/>
    <w:rsid w:val="00023370"/>
    <w:rsid w:val="00030B8A"/>
    <w:rsid w:val="00031E11"/>
    <w:rsid w:val="00032ADE"/>
    <w:rsid w:val="000359DC"/>
    <w:rsid w:val="00035E3F"/>
    <w:rsid w:val="00036524"/>
    <w:rsid w:val="00036845"/>
    <w:rsid w:val="00041194"/>
    <w:rsid w:val="0005062D"/>
    <w:rsid w:val="000513DE"/>
    <w:rsid w:val="00057C05"/>
    <w:rsid w:val="00062691"/>
    <w:rsid w:val="000632B8"/>
    <w:rsid w:val="00066190"/>
    <w:rsid w:val="000748D0"/>
    <w:rsid w:val="00076838"/>
    <w:rsid w:val="00081FEB"/>
    <w:rsid w:val="000837F4"/>
    <w:rsid w:val="00085239"/>
    <w:rsid w:val="00087440"/>
    <w:rsid w:val="000921F7"/>
    <w:rsid w:val="00092C8C"/>
    <w:rsid w:val="000951E3"/>
    <w:rsid w:val="00095394"/>
    <w:rsid w:val="0009656D"/>
    <w:rsid w:val="00096E8A"/>
    <w:rsid w:val="000977EB"/>
    <w:rsid w:val="000A1EB7"/>
    <w:rsid w:val="000A28AB"/>
    <w:rsid w:val="000A41F9"/>
    <w:rsid w:val="000B2269"/>
    <w:rsid w:val="000B3F98"/>
    <w:rsid w:val="000B681E"/>
    <w:rsid w:val="000C39C8"/>
    <w:rsid w:val="000D297D"/>
    <w:rsid w:val="000D44AC"/>
    <w:rsid w:val="000E17FE"/>
    <w:rsid w:val="000E1FE8"/>
    <w:rsid w:val="000E730A"/>
    <w:rsid w:val="000E7382"/>
    <w:rsid w:val="000F53ED"/>
    <w:rsid w:val="000F5DC3"/>
    <w:rsid w:val="000F5E8F"/>
    <w:rsid w:val="000F5F43"/>
    <w:rsid w:val="00100F19"/>
    <w:rsid w:val="00100FEB"/>
    <w:rsid w:val="0010459B"/>
    <w:rsid w:val="001070E4"/>
    <w:rsid w:val="001076CD"/>
    <w:rsid w:val="001079C0"/>
    <w:rsid w:val="00113BA6"/>
    <w:rsid w:val="00117D73"/>
    <w:rsid w:val="00121A11"/>
    <w:rsid w:val="00122802"/>
    <w:rsid w:val="0012450D"/>
    <w:rsid w:val="0013265E"/>
    <w:rsid w:val="00137489"/>
    <w:rsid w:val="00141D97"/>
    <w:rsid w:val="00142CB9"/>
    <w:rsid w:val="00142E45"/>
    <w:rsid w:val="00143174"/>
    <w:rsid w:val="00144369"/>
    <w:rsid w:val="00170A76"/>
    <w:rsid w:val="00171E54"/>
    <w:rsid w:val="00175901"/>
    <w:rsid w:val="001803EA"/>
    <w:rsid w:val="00180830"/>
    <w:rsid w:val="00181C68"/>
    <w:rsid w:val="0018672F"/>
    <w:rsid w:val="00186EFA"/>
    <w:rsid w:val="00190322"/>
    <w:rsid w:val="00192782"/>
    <w:rsid w:val="001A10C0"/>
    <w:rsid w:val="001A23B5"/>
    <w:rsid w:val="001A244C"/>
    <w:rsid w:val="001A6865"/>
    <w:rsid w:val="001B1B6B"/>
    <w:rsid w:val="001B1CBA"/>
    <w:rsid w:val="001B3A80"/>
    <w:rsid w:val="001B4F28"/>
    <w:rsid w:val="001B606A"/>
    <w:rsid w:val="001C0C2F"/>
    <w:rsid w:val="001C0D12"/>
    <w:rsid w:val="001C1861"/>
    <w:rsid w:val="001C30FF"/>
    <w:rsid w:val="001C4CE4"/>
    <w:rsid w:val="001C605F"/>
    <w:rsid w:val="001C62A6"/>
    <w:rsid w:val="001C664C"/>
    <w:rsid w:val="001C7ED9"/>
    <w:rsid w:val="001D6C5E"/>
    <w:rsid w:val="001E0803"/>
    <w:rsid w:val="001E2A84"/>
    <w:rsid w:val="001E4CA3"/>
    <w:rsid w:val="001E5915"/>
    <w:rsid w:val="001E661E"/>
    <w:rsid w:val="001F105D"/>
    <w:rsid w:val="001F135B"/>
    <w:rsid w:val="001F1598"/>
    <w:rsid w:val="001F3A92"/>
    <w:rsid w:val="001F7E9F"/>
    <w:rsid w:val="0020019E"/>
    <w:rsid w:val="00200C88"/>
    <w:rsid w:val="00205988"/>
    <w:rsid w:val="002130A0"/>
    <w:rsid w:val="00213BB8"/>
    <w:rsid w:val="002158C8"/>
    <w:rsid w:val="00221500"/>
    <w:rsid w:val="002229A5"/>
    <w:rsid w:val="0022699F"/>
    <w:rsid w:val="00230D42"/>
    <w:rsid w:val="00231B2A"/>
    <w:rsid w:val="002347EB"/>
    <w:rsid w:val="00250AF2"/>
    <w:rsid w:val="00253595"/>
    <w:rsid w:val="0025589C"/>
    <w:rsid w:val="00255A7A"/>
    <w:rsid w:val="0025633F"/>
    <w:rsid w:val="00257358"/>
    <w:rsid w:val="00257F74"/>
    <w:rsid w:val="002604FF"/>
    <w:rsid w:val="00262B0E"/>
    <w:rsid w:val="00263F6F"/>
    <w:rsid w:val="002655DF"/>
    <w:rsid w:val="00265875"/>
    <w:rsid w:val="002701B5"/>
    <w:rsid w:val="00270F4F"/>
    <w:rsid w:val="00283F31"/>
    <w:rsid w:val="00284475"/>
    <w:rsid w:val="00285705"/>
    <w:rsid w:val="00285E7E"/>
    <w:rsid w:val="00286FEC"/>
    <w:rsid w:val="0029701E"/>
    <w:rsid w:val="00297A49"/>
    <w:rsid w:val="002A6C92"/>
    <w:rsid w:val="002A7156"/>
    <w:rsid w:val="002A7645"/>
    <w:rsid w:val="002B1F9F"/>
    <w:rsid w:val="002B662D"/>
    <w:rsid w:val="002C084B"/>
    <w:rsid w:val="002C16C6"/>
    <w:rsid w:val="002C46C3"/>
    <w:rsid w:val="002C4B07"/>
    <w:rsid w:val="002C5967"/>
    <w:rsid w:val="002D0284"/>
    <w:rsid w:val="002D0E2B"/>
    <w:rsid w:val="002D16E5"/>
    <w:rsid w:val="002D1C5C"/>
    <w:rsid w:val="002D40F9"/>
    <w:rsid w:val="002E7EBE"/>
    <w:rsid w:val="003012BF"/>
    <w:rsid w:val="003014FE"/>
    <w:rsid w:val="00304A81"/>
    <w:rsid w:val="00305BBC"/>
    <w:rsid w:val="00310EAD"/>
    <w:rsid w:val="00311B9B"/>
    <w:rsid w:val="00313013"/>
    <w:rsid w:val="00313D88"/>
    <w:rsid w:val="00314FE0"/>
    <w:rsid w:val="00315469"/>
    <w:rsid w:val="00317353"/>
    <w:rsid w:val="00320018"/>
    <w:rsid w:val="00321833"/>
    <w:rsid w:val="00322C2A"/>
    <w:rsid w:val="00326632"/>
    <w:rsid w:val="00327F6F"/>
    <w:rsid w:val="003329F0"/>
    <w:rsid w:val="00334F6F"/>
    <w:rsid w:val="003425C4"/>
    <w:rsid w:val="00345B1F"/>
    <w:rsid w:val="0034644C"/>
    <w:rsid w:val="003465C8"/>
    <w:rsid w:val="00354831"/>
    <w:rsid w:val="003602F8"/>
    <w:rsid w:val="003616D0"/>
    <w:rsid w:val="00362726"/>
    <w:rsid w:val="00363347"/>
    <w:rsid w:val="00363BC0"/>
    <w:rsid w:val="0036728F"/>
    <w:rsid w:val="00372D1F"/>
    <w:rsid w:val="00373D99"/>
    <w:rsid w:val="00374F99"/>
    <w:rsid w:val="003753DA"/>
    <w:rsid w:val="003754D5"/>
    <w:rsid w:val="00381329"/>
    <w:rsid w:val="00383DE1"/>
    <w:rsid w:val="00385727"/>
    <w:rsid w:val="003876FB"/>
    <w:rsid w:val="00390455"/>
    <w:rsid w:val="00396B38"/>
    <w:rsid w:val="003A3F4F"/>
    <w:rsid w:val="003A70A9"/>
    <w:rsid w:val="003A7C85"/>
    <w:rsid w:val="003B18C6"/>
    <w:rsid w:val="003B532C"/>
    <w:rsid w:val="003B757D"/>
    <w:rsid w:val="003C1D42"/>
    <w:rsid w:val="003C5F0D"/>
    <w:rsid w:val="003D0037"/>
    <w:rsid w:val="003D4EA8"/>
    <w:rsid w:val="003D722E"/>
    <w:rsid w:val="003E1692"/>
    <w:rsid w:val="003E1C42"/>
    <w:rsid w:val="003E3C9C"/>
    <w:rsid w:val="003E4705"/>
    <w:rsid w:val="003E49EA"/>
    <w:rsid w:val="003F085B"/>
    <w:rsid w:val="003F0C07"/>
    <w:rsid w:val="003F1D28"/>
    <w:rsid w:val="003F6167"/>
    <w:rsid w:val="003F6874"/>
    <w:rsid w:val="0040287F"/>
    <w:rsid w:val="00414445"/>
    <w:rsid w:val="004152F9"/>
    <w:rsid w:val="004175D5"/>
    <w:rsid w:val="00417B1D"/>
    <w:rsid w:val="00420670"/>
    <w:rsid w:val="0042296D"/>
    <w:rsid w:val="004232CB"/>
    <w:rsid w:val="004243B0"/>
    <w:rsid w:val="00437EAD"/>
    <w:rsid w:val="004463D6"/>
    <w:rsid w:val="00450B2C"/>
    <w:rsid w:val="00455E48"/>
    <w:rsid w:val="00461CAD"/>
    <w:rsid w:val="00463079"/>
    <w:rsid w:val="0046417D"/>
    <w:rsid w:val="00467CEB"/>
    <w:rsid w:val="00470D61"/>
    <w:rsid w:val="00473CD3"/>
    <w:rsid w:val="00477334"/>
    <w:rsid w:val="0047733C"/>
    <w:rsid w:val="00481B1E"/>
    <w:rsid w:val="0048225D"/>
    <w:rsid w:val="004871FF"/>
    <w:rsid w:val="00491405"/>
    <w:rsid w:val="00492BCB"/>
    <w:rsid w:val="00494843"/>
    <w:rsid w:val="00494E7D"/>
    <w:rsid w:val="004975CC"/>
    <w:rsid w:val="004A431F"/>
    <w:rsid w:val="004A6FA7"/>
    <w:rsid w:val="004A703D"/>
    <w:rsid w:val="004B3D8A"/>
    <w:rsid w:val="004B65CB"/>
    <w:rsid w:val="004C0744"/>
    <w:rsid w:val="004C11FC"/>
    <w:rsid w:val="004C1754"/>
    <w:rsid w:val="004C5F5B"/>
    <w:rsid w:val="004C78E5"/>
    <w:rsid w:val="004D0490"/>
    <w:rsid w:val="004D0B6C"/>
    <w:rsid w:val="004D52E6"/>
    <w:rsid w:val="004D554D"/>
    <w:rsid w:val="004D55BD"/>
    <w:rsid w:val="004D715C"/>
    <w:rsid w:val="004E2B16"/>
    <w:rsid w:val="004E2D88"/>
    <w:rsid w:val="004E5529"/>
    <w:rsid w:val="004E6396"/>
    <w:rsid w:val="004E74F2"/>
    <w:rsid w:val="004F0742"/>
    <w:rsid w:val="004F5215"/>
    <w:rsid w:val="0050199A"/>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6AAB"/>
    <w:rsid w:val="00537318"/>
    <w:rsid w:val="00550FF4"/>
    <w:rsid w:val="0055179E"/>
    <w:rsid w:val="0055372E"/>
    <w:rsid w:val="00554307"/>
    <w:rsid w:val="005573D2"/>
    <w:rsid w:val="00560BED"/>
    <w:rsid w:val="005647A6"/>
    <w:rsid w:val="00566A6B"/>
    <w:rsid w:val="00566BA2"/>
    <w:rsid w:val="00567F0E"/>
    <w:rsid w:val="0057376B"/>
    <w:rsid w:val="00573B0C"/>
    <w:rsid w:val="005756F6"/>
    <w:rsid w:val="00577682"/>
    <w:rsid w:val="00577A2C"/>
    <w:rsid w:val="00581780"/>
    <w:rsid w:val="00582614"/>
    <w:rsid w:val="00582DCE"/>
    <w:rsid w:val="00584403"/>
    <w:rsid w:val="0058488D"/>
    <w:rsid w:val="00585CA6"/>
    <w:rsid w:val="00585F86"/>
    <w:rsid w:val="005860B3"/>
    <w:rsid w:val="00587A68"/>
    <w:rsid w:val="00593412"/>
    <w:rsid w:val="00594922"/>
    <w:rsid w:val="005A4292"/>
    <w:rsid w:val="005A5037"/>
    <w:rsid w:val="005B18B0"/>
    <w:rsid w:val="005B7870"/>
    <w:rsid w:val="005C0E03"/>
    <w:rsid w:val="005C2B55"/>
    <w:rsid w:val="005C48DB"/>
    <w:rsid w:val="005C5B17"/>
    <w:rsid w:val="005C6E42"/>
    <w:rsid w:val="005C700D"/>
    <w:rsid w:val="005D2172"/>
    <w:rsid w:val="005E07AB"/>
    <w:rsid w:val="005E2EA2"/>
    <w:rsid w:val="005E3BFE"/>
    <w:rsid w:val="005E5082"/>
    <w:rsid w:val="005E519B"/>
    <w:rsid w:val="005E5D76"/>
    <w:rsid w:val="005F02BF"/>
    <w:rsid w:val="005F34D1"/>
    <w:rsid w:val="00604565"/>
    <w:rsid w:val="00605D62"/>
    <w:rsid w:val="00607805"/>
    <w:rsid w:val="006101FD"/>
    <w:rsid w:val="00613C10"/>
    <w:rsid w:val="006160C6"/>
    <w:rsid w:val="00617C36"/>
    <w:rsid w:val="00620CF2"/>
    <w:rsid w:val="0062178F"/>
    <w:rsid w:val="00622BE6"/>
    <w:rsid w:val="00624088"/>
    <w:rsid w:val="0062642A"/>
    <w:rsid w:val="00627F1B"/>
    <w:rsid w:val="00633633"/>
    <w:rsid w:val="00634C42"/>
    <w:rsid w:val="006351EF"/>
    <w:rsid w:val="006358EB"/>
    <w:rsid w:val="00636A88"/>
    <w:rsid w:val="00636A8B"/>
    <w:rsid w:val="00643438"/>
    <w:rsid w:val="00643E5F"/>
    <w:rsid w:val="00645A29"/>
    <w:rsid w:val="00646E53"/>
    <w:rsid w:val="0064719A"/>
    <w:rsid w:val="006508E8"/>
    <w:rsid w:val="00651E9E"/>
    <w:rsid w:val="00653B97"/>
    <w:rsid w:val="00660712"/>
    <w:rsid w:val="00660A13"/>
    <w:rsid w:val="00667056"/>
    <w:rsid w:val="00670381"/>
    <w:rsid w:val="00670449"/>
    <w:rsid w:val="006711F5"/>
    <w:rsid w:val="00673E25"/>
    <w:rsid w:val="006748EC"/>
    <w:rsid w:val="00674F4C"/>
    <w:rsid w:val="00683C0D"/>
    <w:rsid w:val="00686D9D"/>
    <w:rsid w:val="0068717F"/>
    <w:rsid w:val="006A1741"/>
    <w:rsid w:val="006A3DE4"/>
    <w:rsid w:val="006A45CA"/>
    <w:rsid w:val="006A4E61"/>
    <w:rsid w:val="006A6607"/>
    <w:rsid w:val="006A7717"/>
    <w:rsid w:val="006C2E6A"/>
    <w:rsid w:val="006C3A10"/>
    <w:rsid w:val="006C449D"/>
    <w:rsid w:val="006C4BAC"/>
    <w:rsid w:val="006D1C83"/>
    <w:rsid w:val="006D2299"/>
    <w:rsid w:val="006D65F5"/>
    <w:rsid w:val="006D69EC"/>
    <w:rsid w:val="006D6E0A"/>
    <w:rsid w:val="006E0F4D"/>
    <w:rsid w:val="006E7346"/>
    <w:rsid w:val="006E7AC4"/>
    <w:rsid w:val="006F015A"/>
    <w:rsid w:val="006F2214"/>
    <w:rsid w:val="00704EEF"/>
    <w:rsid w:val="00707C5F"/>
    <w:rsid w:val="0071131C"/>
    <w:rsid w:val="007115C2"/>
    <w:rsid w:val="00712531"/>
    <w:rsid w:val="007148A2"/>
    <w:rsid w:val="00727260"/>
    <w:rsid w:val="00732575"/>
    <w:rsid w:val="007366CE"/>
    <w:rsid w:val="00740A2F"/>
    <w:rsid w:val="00742C57"/>
    <w:rsid w:val="00745FCB"/>
    <w:rsid w:val="00750BAE"/>
    <w:rsid w:val="0075268D"/>
    <w:rsid w:val="007541FE"/>
    <w:rsid w:val="00754660"/>
    <w:rsid w:val="00756174"/>
    <w:rsid w:val="00761DAD"/>
    <w:rsid w:val="0076708E"/>
    <w:rsid w:val="00773A2B"/>
    <w:rsid w:val="007755AA"/>
    <w:rsid w:val="00776625"/>
    <w:rsid w:val="00776FFC"/>
    <w:rsid w:val="0077736C"/>
    <w:rsid w:val="00781A4F"/>
    <w:rsid w:val="00781B9D"/>
    <w:rsid w:val="00782422"/>
    <w:rsid w:val="00791C42"/>
    <w:rsid w:val="00791F55"/>
    <w:rsid w:val="007942A2"/>
    <w:rsid w:val="0079638A"/>
    <w:rsid w:val="00796A41"/>
    <w:rsid w:val="007A0FF0"/>
    <w:rsid w:val="007A13C0"/>
    <w:rsid w:val="007A46A3"/>
    <w:rsid w:val="007A5F6D"/>
    <w:rsid w:val="007A65C0"/>
    <w:rsid w:val="007A7D83"/>
    <w:rsid w:val="007A7F01"/>
    <w:rsid w:val="007B5768"/>
    <w:rsid w:val="007B5B39"/>
    <w:rsid w:val="007C3EE7"/>
    <w:rsid w:val="007C6B81"/>
    <w:rsid w:val="007D0540"/>
    <w:rsid w:val="007D15C7"/>
    <w:rsid w:val="007D2BF5"/>
    <w:rsid w:val="007D38DC"/>
    <w:rsid w:val="007D540E"/>
    <w:rsid w:val="007E1ADA"/>
    <w:rsid w:val="007E29CB"/>
    <w:rsid w:val="007E32A8"/>
    <w:rsid w:val="007E38BA"/>
    <w:rsid w:val="007E41E1"/>
    <w:rsid w:val="007F0D86"/>
    <w:rsid w:val="007F21BA"/>
    <w:rsid w:val="007F2AA6"/>
    <w:rsid w:val="007F30A2"/>
    <w:rsid w:val="007F31C4"/>
    <w:rsid w:val="007F4AF6"/>
    <w:rsid w:val="007F5051"/>
    <w:rsid w:val="00801C4A"/>
    <w:rsid w:val="00802123"/>
    <w:rsid w:val="0080263E"/>
    <w:rsid w:val="00806072"/>
    <w:rsid w:val="008064CB"/>
    <w:rsid w:val="00806CC1"/>
    <w:rsid w:val="00810197"/>
    <w:rsid w:val="00812388"/>
    <w:rsid w:val="008135D3"/>
    <w:rsid w:val="00813D97"/>
    <w:rsid w:val="008140DF"/>
    <w:rsid w:val="008179CB"/>
    <w:rsid w:val="00817BEB"/>
    <w:rsid w:val="008210BE"/>
    <w:rsid w:val="00822267"/>
    <w:rsid w:val="008263B6"/>
    <w:rsid w:val="00833210"/>
    <w:rsid w:val="00833635"/>
    <w:rsid w:val="00834D0E"/>
    <w:rsid w:val="008355E6"/>
    <w:rsid w:val="00837953"/>
    <w:rsid w:val="0084715D"/>
    <w:rsid w:val="00850BE4"/>
    <w:rsid w:val="00862800"/>
    <w:rsid w:val="0086305A"/>
    <w:rsid w:val="00863BB7"/>
    <w:rsid w:val="00865D57"/>
    <w:rsid w:val="0087021D"/>
    <w:rsid w:val="00870818"/>
    <w:rsid w:val="00871F93"/>
    <w:rsid w:val="00872EE1"/>
    <w:rsid w:val="00874402"/>
    <w:rsid w:val="00874ADD"/>
    <w:rsid w:val="0087553C"/>
    <w:rsid w:val="00876E70"/>
    <w:rsid w:val="00884A9C"/>
    <w:rsid w:val="00890AB5"/>
    <w:rsid w:val="00891EDA"/>
    <w:rsid w:val="008922CD"/>
    <w:rsid w:val="00894141"/>
    <w:rsid w:val="00894586"/>
    <w:rsid w:val="008952F3"/>
    <w:rsid w:val="00897E1D"/>
    <w:rsid w:val="008A27DB"/>
    <w:rsid w:val="008A4790"/>
    <w:rsid w:val="008A57F9"/>
    <w:rsid w:val="008A7779"/>
    <w:rsid w:val="008B0B1E"/>
    <w:rsid w:val="008B37BA"/>
    <w:rsid w:val="008C0ECC"/>
    <w:rsid w:val="008C1163"/>
    <w:rsid w:val="008C2D63"/>
    <w:rsid w:val="008C48B7"/>
    <w:rsid w:val="008D0E36"/>
    <w:rsid w:val="008D1E85"/>
    <w:rsid w:val="008D2F32"/>
    <w:rsid w:val="008D7256"/>
    <w:rsid w:val="008E3515"/>
    <w:rsid w:val="008E5484"/>
    <w:rsid w:val="008E608E"/>
    <w:rsid w:val="008E66B1"/>
    <w:rsid w:val="008F16E1"/>
    <w:rsid w:val="008F3E8A"/>
    <w:rsid w:val="008F555F"/>
    <w:rsid w:val="008F71E3"/>
    <w:rsid w:val="00900089"/>
    <w:rsid w:val="00902412"/>
    <w:rsid w:val="00902C4A"/>
    <w:rsid w:val="00907EC6"/>
    <w:rsid w:val="009111DD"/>
    <w:rsid w:val="0091128E"/>
    <w:rsid w:val="00912FD4"/>
    <w:rsid w:val="009157BA"/>
    <w:rsid w:val="00925502"/>
    <w:rsid w:val="00925738"/>
    <w:rsid w:val="0093181D"/>
    <w:rsid w:val="0093470B"/>
    <w:rsid w:val="00934EAE"/>
    <w:rsid w:val="0093604D"/>
    <w:rsid w:val="0093729F"/>
    <w:rsid w:val="00937370"/>
    <w:rsid w:val="009416B8"/>
    <w:rsid w:val="00944BEF"/>
    <w:rsid w:val="00946BE1"/>
    <w:rsid w:val="00950B63"/>
    <w:rsid w:val="0095414A"/>
    <w:rsid w:val="00960E5F"/>
    <w:rsid w:val="00975877"/>
    <w:rsid w:val="00975E58"/>
    <w:rsid w:val="00976B4B"/>
    <w:rsid w:val="00976E57"/>
    <w:rsid w:val="009776A4"/>
    <w:rsid w:val="009776CA"/>
    <w:rsid w:val="00980214"/>
    <w:rsid w:val="00984293"/>
    <w:rsid w:val="00986895"/>
    <w:rsid w:val="0099154F"/>
    <w:rsid w:val="00992C0A"/>
    <w:rsid w:val="0099718F"/>
    <w:rsid w:val="009A3BF2"/>
    <w:rsid w:val="009A3C77"/>
    <w:rsid w:val="009A4A55"/>
    <w:rsid w:val="009A7347"/>
    <w:rsid w:val="009A7C6C"/>
    <w:rsid w:val="009B044D"/>
    <w:rsid w:val="009B1A45"/>
    <w:rsid w:val="009B1D30"/>
    <w:rsid w:val="009B2457"/>
    <w:rsid w:val="009B2D2B"/>
    <w:rsid w:val="009B614B"/>
    <w:rsid w:val="009B6B59"/>
    <w:rsid w:val="009C170C"/>
    <w:rsid w:val="009C1814"/>
    <w:rsid w:val="009C30FE"/>
    <w:rsid w:val="009D1A86"/>
    <w:rsid w:val="009D35AC"/>
    <w:rsid w:val="009D3C63"/>
    <w:rsid w:val="009D4A6A"/>
    <w:rsid w:val="009D5282"/>
    <w:rsid w:val="009D5CE5"/>
    <w:rsid w:val="009D7074"/>
    <w:rsid w:val="009E043B"/>
    <w:rsid w:val="009E444E"/>
    <w:rsid w:val="009E4CD4"/>
    <w:rsid w:val="009E5344"/>
    <w:rsid w:val="009E70D1"/>
    <w:rsid w:val="009F07EB"/>
    <w:rsid w:val="009F12E0"/>
    <w:rsid w:val="009F3E3A"/>
    <w:rsid w:val="009F6A8D"/>
    <w:rsid w:val="00A01FC3"/>
    <w:rsid w:val="00A0439E"/>
    <w:rsid w:val="00A07C51"/>
    <w:rsid w:val="00A10657"/>
    <w:rsid w:val="00A142EC"/>
    <w:rsid w:val="00A15CC3"/>
    <w:rsid w:val="00A173F0"/>
    <w:rsid w:val="00A21CE6"/>
    <w:rsid w:val="00A221F4"/>
    <w:rsid w:val="00A2469F"/>
    <w:rsid w:val="00A30CCD"/>
    <w:rsid w:val="00A32E42"/>
    <w:rsid w:val="00A41CC1"/>
    <w:rsid w:val="00A44F58"/>
    <w:rsid w:val="00A46D2B"/>
    <w:rsid w:val="00A5514D"/>
    <w:rsid w:val="00A57DA4"/>
    <w:rsid w:val="00A606B0"/>
    <w:rsid w:val="00A6664F"/>
    <w:rsid w:val="00A66911"/>
    <w:rsid w:val="00A80051"/>
    <w:rsid w:val="00A8110B"/>
    <w:rsid w:val="00A82972"/>
    <w:rsid w:val="00A86C18"/>
    <w:rsid w:val="00A93A63"/>
    <w:rsid w:val="00A9402F"/>
    <w:rsid w:val="00AA046F"/>
    <w:rsid w:val="00AA2374"/>
    <w:rsid w:val="00AA2A67"/>
    <w:rsid w:val="00AA31CF"/>
    <w:rsid w:val="00AA4D85"/>
    <w:rsid w:val="00AA541D"/>
    <w:rsid w:val="00AA6099"/>
    <w:rsid w:val="00AA6677"/>
    <w:rsid w:val="00AA6B0B"/>
    <w:rsid w:val="00AB0406"/>
    <w:rsid w:val="00AB0C53"/>
    <w:rsid w:val="00AB1104"/>
    <w:rsid w:val="00AB2219"/>
    <w:rsid w:val="00AB26A5"/>
    <w:rsid w:val="00AB7E08"/>
    <w:rsid w:val="00AC0E8B"/>
    <w:rsid w:val="00AC1064"/>
    <w:rsid w:val="00AC6E2D"/>
    <w:rsid w:val="00AD1148"/>
    <w:rsid w:val="00AD1636"/>
    <w:rsid w:val="00AD28BB"/>
    <w:rsid w:val="00AD4132"/>
    <w:rsid w:val="00AD512A"/>
    <w:rsid w:val="00AD5609"/>
    <w:rsid w:val="00AD631A"/>
    <w:rsid w:val="00AD785A"/>
    <w:rsid w:val="00AD7C32"/>
    <w:rsid w:val="00AE0405"/>
    <w:rsid w:val="00AE5E7F"/>
    <w:rsid w:val="00AE79DE"/>
    <w:rsid w:val="00AF44AA"/>
    <w:rsid w:val="00AF6498"/>
    <w:rsid w:val="00B00B62"/>
    <w:rsid w:val="00B02278"/>
    <w:rsid w:val="00B030EA"/>
    <w:rsid w:val="00B03DB1"/>
    <w:rsid w:val="00B07CF2"/>
    <w:rsid w:val="00B126A0"/>
    <w:rsid w:val="00B1770B"/>
    <w:rsid w:val="00B21CD1"/>
    <w:rsid w:val="00B23CC8"/>
    <w:rsid w:val="00B24874"/>
    <w:rsid w:val="00B25AD9"/>
    <w:rsid w:val="00B309EC"/>
    <w:rsid w:val="00B313D1"/>
    <w:rsid w:val="00B34B02"/>
    <w:rsid w:val="00B36A9E"/>
    <w:rsid w:val="00B376BD"/>
    <w:rsid w:val="00B42DA4"/>
    <w:rsid w:val="00B46CA8"/>
    <w:rsid w:val="00B47D12"/>
    <w:rsid w:val="00B509A5"/>
    <w:rsid w:val="00B5596A"/>
    <w:rsid w:val="00B5774D"/>
    <w:rsid w:val="00B57EC6"/>
    <w:rsid w:val="00B66EEC"/>
    <w:rsid w:val="00B67236"/>
    <w:rsid w:val="00B75BC3"/>
    <w:rsid w:val="00B76558"/>
    <w:rsid w:val="00B76C2E"/>
    <w:rsid w:val="00B85306"/>
    <w:rsid w:val="00B86477"/>
    <w:rsid w:val="00B869C4"/>
    <w:rsid w:val="00B87DFE"/>
    <w:rsid w:val="00B912A3"/>
    <w:rsid w:val="00B95A20"/>
    <w:rsid w:val="00B96C01"/>
    <w:rsid w:val="00B9795F"/>
    <w:rsid w:val="00BA0925"/>
    <w:rsid w:val="00BA0E0D"/>
    <w:rsid w:val="00BC190A"/>
    <w:rsid w:val="00BC7D12"/>
    <w:rsid w:val="00BD4EE2"/>
    <w:rsid w:val="00BD6542"/>
    <w:rsid w:val="00BD7D88"/>
    <w:rsid w:val="00BE030C"/>
    <w:rsid w:val="00BE21DA"/>
    <w:rsid w:val="00BE6CA6"/>
    <w:rsid w:val="00BF32F1"/>
    <w:rsid w:val="00BF5556"/>
    <w:rsid w:val="00BF5BD1"/>
    <w:rsid w:val="00BF6228"/>
    <w:rsid w:val="00BF635D"/>
    <w:rsid w:val="00BF6B81"/>
    <w:rsid w:val="00C00885"/>
    <w:rsid w:val="00C016FF"/>
    <w:rsid w:val="00C02003"/>
    <w:rsid w:val="00C0791B"/>
    <w:rsid w:val="00C11D53"/>
    <w:rsid w:val="00C11F86"/>
    <w:rsid w:val="00C13924"/>
    <w:rsid w:val="00C1797F"/>
    <w:rsid w:val="00C179D2"/>
    <w:rsid w:val="00C2093C"/>
    <w:rsid w:val="00C211FB"/>
    <w:rsid w:val="00C24C40"/>
    <w:rsid w:val="00C329CE"/>
    <w:rsid w:val="00C33399"/>
    <w:rsid w:val="00C347A5"/>
    <w:rsid w:val="00C34C28"/>
    <w:rsid w:val="00C35103"/>
    <w:rsid w:val="00C37E88"/>
    <w:rsid w:val="00C42E86"/>
    <w:rsid w:val="00C45B34"/>
    <w:rsid w:val="00C47DBD"/>
    <w:rsid w:val="00C51516"/>
    <w:rsid w:val="00C54697"/>
    <w:rsid w:val="00C55F14"/>
    <w:rsid w:val="00C632E6"/>
    <w:rsid w:val="00C6622A"/>
    <w:rsid w:val="00C7159E"/>
    <w:rsid w:val="00C828BF"/>
    <w:rsid w:val="00C94948"/>
    <w:rsid w:val="00CA1852"/>
    <w:rsid w:val="00CA1B59"/>
    <w:rsid w:val="00CA45B6"/>
    <w:rsid w:val="00CA59A5"/>
    <w:rsid w:val="00CA60FB"/>
    <w:rsid w:val="00CA7E42"/>
    <w:rsid w:val="00CB1737"/>
    <w:rsid w:val="00CB5BA0"/>
    <w:rsid w:val="00CB76DE"/>
    <w:rsid w:val="00CC1DD7"/>
    <w:rsid w:val="00CC3BF6"/>
    <w:rsid w:val="00CD1BEE"/>
    <w:rsid w:val="00CD2EF9"/>
    <w:rsid w:val="00CD39C1"/>
    <w:rsid w:val="00CF6D09"/>
    <w:rsid w:val="00CF6FF0"/>
    <w:rsid w:val="00D03FB0"/>
    <w:rsid w:val="00D07844"/>
    <w:rsid w:val="00D100C4"/>
    <w:rsid w:val="00D10C38"/>
    <w:rsid w:val="00D121CE"/>
    <w:rsid w:val="00D2060D"/>
    <w:rsid w:val="00D24F1C"/>
    <w:rsid w:val="00D252CE"/>
    <w:rsid w:val="00D26566"/>
    <w:rsid w:val="00D309F6"/>
    <w:rsid w:val="00D31FC6"/>
    <w:rsid w:val="00D35BFD"/>
    <w:rsid w:val="00D40988"/>
    <w:rsid w:val="00D45D2D"/>
    <w:rsid w:val="00D538FA"/>
    <w:rsid w:val="00D5398E"/>
    <w:rsid w:val="00D554E9"/>
    <w:rsid w:val="00D641C6"/>
    <w:rsid w:val="00D711B2"/>
    <w:rsid w:val="00D8567A"/>
    <w:rsid w:val="00D8570D"/>
    <w:rsid w:val="00D953EF"/>
    <w:rsid w:val="00D96F6C"/>
    <w:rsid w:val="00DA30EC"/>
    <w:rsid w:val="00DA33AB"/>
    <w:rsid w:val="00DB2152"/>
    <w:rsid w:val="00DB4111"/>
    <w:rsid w:val="00DB5DBA"/>
    <w:rsid w:val="00DB709C"/>
    <w:rsid w:val="00DB7A4F"/>
    <w:rsid w:val="00DC0A28"/>
    <w:rsid w:val="00DC34E1"/>
    <w:rsid w:val="00DC3AD4"/>
    <w:rsid w:val="00DC3BC6"/>
    <w:rsid w:val="00DD0B5E"/>
    <w:rsid w:val="00DD161B"/>
    <w:rsid w:val="00DE1D24"/>
    <w:rsid w:val="00DE7AF4"/>
    <w:rsid w:val="00DF104D"/>
    <w:rsid w:val="00DF6B35"/>
    <w:rsid w:val="00DF6D3B"/>
    <w:rsid w:val="00DF72F4"/>
    <w:rsid w:val="00DF7C4C"/>
    <w:rsid w:val="00E01FFC"/>
    <w:rsid w:val="00E0314D"/>
    <w:rsid w:val="00E05A0F"/>
    <w:rsid w:val="00E1616E"/>
    <w:rsid w:val="00E2013F"/>
    <w:rsid w:val="00E222C3"/>
    <w:rsid w:val="00E24AD8"/>
    <w:rsid w:val="00E318D0"/>
    <w:rsid w:val="00E32422"/>
    <w:rsid w:val="00E34467"/>
    <w:rsid w:val="00E410C1"/>
    <w:rsid w:val="00E423B2"/>
    <w:rsid w:val="00E42AF4"/>
    <w:rsid w:val="00E42EF9"/>
    <w:rsid w:val="00E43C55"/>
    <w:rsid w:val="00E513BC"/>
    <w:rsid w:val="00E541DF"/>
    <w:rsid w:val="00E6002D"/>
    <w:rsid w:val="00E64F18"/>
    <w:rsid w:val="00E658DA"/>
    <w:rsid w:val="00E66975"/>
    <w:rsid w:val="00E72664"/>
    <w:rsid w:val="00E747E8"/>
    <w:rsid w:val="00E749B0"/>
    <w:rsid w:val="00E75D60"/>
    <w:rsid w:val="00E814B8"/>
    <w:rsid w:val="00E86BE0"/>
    <w:rsid w:val="00E86D18"/>
    <w:rsid w:val="00E93C1B"/>
    <w:rsid w:val="00E94B1E"/>
    <w:rsid w:val="00EA59CC"/>
    <w:rsid w:val="00EA6E60"/>
    <w:rsid w:val="00EA764C"/>
    <w:rsid w:val="00EB3A9A"/>
    <w:rsid w:val="00EC4487"/>
    <w:rsid w:val="00ED0C2C"/>
    <w:rsid w:val="00ED3476"/>
    <w:rsid w:val="00ED4128"/>
    <w:rsid w:val="00ED4C71"/>
    <w:rsid w:val="00ED69AB"/>
    <w:rsid w:val="00EE3F11"/>
    <w:rsid w:val="00EE7C5F"/>
    <w:rsid w:val="00EF393E"/>
    <w:rsid w:val="00EF5481"/>
    <w:rsid w:val="00F00EAE"/>
    <w:rsid w:val="00F027FA"/>
    <w:rsid w:val="00F0786E"/>
    <w:rsid w:val="00F153AD"/>
    <w:rsid w:val="00F15C81"/>
    <w:rsid w:val="00F17085"/>
    <w:rsid w:val="00F2114D"/>
    <w:rsid w:val="00F22259"/>
    <w:rsid w:val="00F31589"/>
    <w:rsid w:val="00F33A53"/>
    <w:rsid w:val="00F33C36"/>
    <w:rsid w:val="00F3419E"/>
    <w:rsid w:val="00F34555"/>
    <w:rsid w:val="00F35683"/>
    <w:rsid w:val="00F41F6A"/>
    <w:rsid w:val="00F4206B"/>
    <w:rsid w:val="00F43FEB"/>
    <w:rsid w:val="00F51414"/>
    <w:rsid w:val="00F534A6"/>
    <w:rsid w:val="00F56E25"/>
    <w:rsid w:val="00F57F29"/>
    <w:rsid w:val="00F62023"/>
    <w:rsid w:val="00F629C6"/>
    <w:rsid w:val="00F62E61"/>
    <w:rsid w:val="00F63676"/>
    <w:rsid w:val="00F662FF"/>
    <w:rsid w:val="00F7332A"/>
    <w:rsid w:val="00F74E04"/>
    <w:rsid w:val="00F77DCF"/>
    <w:rsid w:val="00F80842"/>
    <w:rsid w:val="00F80E79"/>
    <w:rsid w:val="00F82FDC"/>
    <w:rsid w:val="00F850F4"/>
    <w:rsid w:val="00F85E3F"/>
    <w:rsid w:val="00F87A35"/>
    <w:rsid w:val="00F91D75"/>
    <w:rsid w:val="00F92C1D"/>
    <w:rsid w:val="00F9372F"/>
    <w:rsid w:val="00FA03CE"/>
    <w:rsid w:val="00FA29C5"/>
    <w:rsid w:val="00FA4AA6"/>
    <w:rsid w:val="00FA5F83"/>
    <w:rsid w:val="00FA7C91"/>
    <w:rsid w:val="00FB039B"/>
    <w:rsid w:val="00FB2868"/>
    <w:rsid w:val="00FB2C01"/>
    <w:rsid w:val="00FB37C5"/>
    <w:rsid w:val="00FB4F59"/>
    <w:rsid w:val="00FC26A3"/>
    <w:rsid w:val="00FE1655"/>
    <w:rsid w:val="00FE4A98"/>
    <w:rsid w:val="00FE67CC"/>
    <w:rsid w:val="00FF21C7"/>
    <w:rsid w:val="00FF6EF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11FF7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45172959">
      <w:bodyDiv w:val="1"/>
      <w:marLeft w:val="0"/>
      <w:marRight w:val="0"/>
      <w:marTop w:val="0"/>
      <w:marBottom w:val="0"/>
      <w:divBdr>
        <w:top w:val="none" w:sz="0" w:space="0" w:color="auto"/>
        <w:left w:val="none" w:sz="0" w:space="0" w:color="auto"/>
        <w:bottom w:val="none" w:sz="0" w:space="0" w:color="auto"/>
        <w:right w:val="none" w:sz="0" w:space="0" w:color="auto"/>
      </w:divBdr>
      <w:divsChild>
        <w:div w:id="1032337882">
          <w:marLeft w:val="0"/>
          <w:marRight w:val="0"/>
          <w:marTop w:val="0"/>
          <w:marBottom w:val="0"/>
          <w:divBdr>
            <w:top w:val="none" w:sz="0" w:space="0" w:color="auto"/>
            <w:left w:val="none" w:sz="0" w:space="0" w:color="auto"/>
            <w:bottom w:val="none" w:sz="0" w:space="0" w:color="auto"/>
            <w:right w:val="none" w:sz="0" w:space="0" w:color="auto"/>
          </w:divBdr>
          <w:divsChild>
            <w:div w:id="576792657">
              <w:marLeft w:val="0"/>
              <w:marRight w:val="0"/>
              <w:marTop w:val="0"/>
              <w:marBottom w:val="0"/>
              <w:divBdr>
                <w:top w:val="none" w:sz="0" w:space="0" w:color="auto"/>
                <w:left w:val="none" w:sz="0" w:space="0" w:color="auto"/>
                <w:bottom w:val="none" w:sz="0" w:space="0" w:color="auto"/>
                <w:right w:val="none" w:sz="0" w:space="0" w:color="auto"/>
              </w:divBdr>
              <w:divsChild>
                <w:div w:id="29452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143164">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344291543">
      <w:bodyDiv w:val="1"/>
      <w:marLeft w:val="0"/>
      <w:marRight w:val="0"/>
      <w:marTop w:val="0"/>
      <w:marBottom w:val="0"/>
      <w:divBdr>
        <w:top w:val="none" w:sz="0" w:space="0" w:color="auto"/>
        <w:left w:val="none" w:sz="0" w:space="0" w:color="auto"/>
        <w:bottom w:val="none" w:sz="0" w:space="0" w:color="auto"/>
        <w:right w:val="none" w:sz="0" w:space="0" w:color="auto"/>
      </w:divBdr>
      <w:divsChild>
        <w:div w:id="964189848">
          <w:marLeft w:val="0"/>
          <w:marRight w:val="0"/>
          <w:marTop w:val="0"/>
          <w:marBottom w:val="0"/>
          <w:divBdr>
            <w:top w:val="none" w:sz="0" w:space="0" w:color="auto"/>
            <w:left w:val="none" w:sz="0" w:space="0" w:color="auto"/>
            <w:bottom w:val="none" w:sz="0" w:space="0" w:color="auto"/>
            <w:right w:val="none" w:sz="0" w:space="0" w:color="auto"/>
          </w:divBdr>
          <w:divsChild>
            <w:div w:id="178741620">
              <w:marLeft w:val="0"/>
              <w:marRight w:val="0"/>
              <w:marTop w:val="0"/>
              <w:marBottom w:val="0"/>
              <w:divBdr>
                <w:top w:val="none" w:sz="0" w:space="0" w:color="auto"/>
                <w:left w:val="none" w:sz="0" w:space="0" w:color="auto"/>
                <w:bottom w:val="none" w:sz="0" w:space="0" w:color="auto"/>
                <w:right w:val="none" w:sz="0" w:space="0" w:color="auto"/>
              </w:divBdr>
              <w:divsChild>
                <w:div w:id="158992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469978663">
      <w:bodyDiv w:val="1"/>
      <w:marLeft w:val="0"/>
      <w:marRight w:val="0"/>
      <w:marTop w:val="0"/>
      <w:marBottom w:val="0"/>
      <w:divBdr>
        <w:top w:val="none" w:sz="0" w:space="0" w:color="auto"/>
        <w:left w:val="none" w:sz="0" w:space="0" w:color="auto"/>
        <w:bottom w:val="none" w:sz="0" w:space="0" w:color="auto"/>
        <w:right w:val="none" w:sz="0" w:space="0" w:color="auto"/>
      </w:divBdr>
    </w:div>
    <w:div w:id="495191365">
      <w:bodyDiv w:val="1"/>
      <w:marLeft w:val="0"/>
      <w:marRight w:val="0"/>
      <w:marTop w:val="0"/>
      <w:marBottom w:val="0"/>
      <w:divBdr>
        <w:top w:val="none" w:sz="0" w:space="0" w:color="auto"/>
        <w:left w:val="none" w:sz="0" w:space="0" w:color="auto"/>
        <w:bottom w:val="none" w:sz="0" w:space="0" w:color="auto"/>
        <w:right w:val="none" w:sz="0" w:space="0" w:color="auto"/>
      </w:divBdr>
      <w:divsChild>
        <w:div w:id="769471756">
          <w:marLeft w:val="0"/>
          <w:marRight w:val="0"/>
          <w:marTop w:val="0"/>
          <w:marBottom w:val="0"/>
          <w:divBdr>
            <w:top w:val="none" w:sz="0" w:space="0" w:color="auto"/>
            <w:left w:val="none" w:sz="0" w:space="0" w:color="auto"/>
            <w:bottom w:val="none" w:sz="0" w:space="0" w:color="auto"/>
            <w:right w:val="none" w:sz="0" w:space="0" w:color="auto"/>
          </w:divBdr>
          <w:divsChild>
            <w:div w:id="1076902343">
              <w:marLeft w:val="0"/>
              <w:marRight w:val="0"/>
              <w:marTop w:val="0"/>
              <w:marBottom w:val="0"/>
              <w:divBdr>
                <w:top w:val="none" w:sz="0" w:space="0" w:color="auto"/>
                <w:left w:val="none" w:sz="0" w:space="0" w:color="auto"/>
                <w:bottom w:val="none" w:sz="0" w:space="0" w:color="auto"/>
                <w:right w:val="none" w:sz="0" w:space="0" w:color="auto"/>
              </w:divBdr>
              <w:divsChild>
                <w:div w:id="10342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046182287">
      <w:bodyDiv w:val="1"/>
      <w:marLeft w:val="0"/>
      <w:marRight w:val="0"/>
      <w:marTop w:val="0"/>
      <w:marBottom w:val="0"/>
      <w:divBdr>
        <w:top w:val="none" w:sz="0" w:space="0" w:color="auto"/>
        <w:left w:val="none" w:sz="0" w:space="0" w:color="auto"/>
        <w:bottom w:val="none" w:sz="0" w:space="0" w:color="auto"/>
        <w:right w:val="none" w:sz="0" w:space="0" w:color="auto"/>
      </w:divBdr>
    </w:div>
    <w:div w:id="1074472577">
      <w:bodyDiv w:val="1"/>
      <w:marLeft w:val="0"/>
      <w:marRight w:val="0"/>
      <w:marTop w:val="0"/>
      <w:marBottom w:val="0"/>
      <w:divBdr>
        <w:top w:val="none" w:sz="0" w:space="0" w:color="auto"/>
        <w:left w:val="none" w:sz="0" w:space="0" w:color="auto"/>
        <w:bottom w:val="none" w:sz="0" w:space="0" w:color="auto"/>
        <w:right w:val="none" w:sz="0" w:space="0" w:color="auto"/>
      </w:divBdr>
      <w:divsChild>
        <w:div w:id="1135633997">
          <w:marLeft w:val="0"/>
          <w:marRight w:val="0"/>
          <w:marTop w:val="0"/>
          <w:marBottom w:val="0"/>
          <w:divBdr>
            <w:top w:val="none" w:sz="0" w:space="0" w:color="auto"/>
            <w:left w:val="none" w:sz="0" w:space="0" w:color="auto"/>
            <w:bottom w:val="none" w:sz="0" w:space="0" w:color="auto"/>
            <w:right w:val="none" w:sz="0" w:space="0" w:color="auto"/>
          </w:divBdr>
          <w:divsChild>
            <w:div w:id="948047668">
              <w:marLeft w:val="0"/>
              <w:marRight w:val="0"/>
              <w:marTop w:val="0"/>
              <w:marBottom w:val="0"/>
              <w:divBdr>
                <w:top w:val="none" w:sz="0" w:space="0" w:color="auto"/>
                <w:left w:val="none" w:sz="0" w:space="0" w:color="auto"/>
                <w:bottom w:val="none" w:sz="0" w:space="0" w:color="auto"/>
                <w:right w:val="none" w:sz="0" w:space="0" w:color="auto"/>
              </w:divBdr>
              <w:divsChild>
                <w:div w:id="8336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940282">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20091371">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466510169">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769812794">
      <w:bodyDiv w:val="1"/>
      <w:marLeft w:val="0"/>
      <w:marRight w:val="0"/>
      <w:marTop w:val="0"/>
      <w:marBottom w:val="0"/>
      <w:divBdr>
        <w:top w:val="none" w:sz="0" w:space="0" w:color="auto"/>
        <w:left w:val="none" w:sz="0" w:space="0" w:color="auto"/>
        <w:bottom w:val="none" w:sz="0" w:space="0" w:color="auto"/>
        <w:right w:val="none" w:sz="0" w:space="0" w:color="auto"/>
      </w:divBdr>
    </w:div>
    <w:div w:id="1810590856">
      <w:bodyDiv w:val="1"/>
      <w:marLeft w:val="0"/>
      <w:marRight w:val="0"/>
      <w:marTop w:val="0"/>
      <w:marBottom w:val="0"/>
      <w:divBdr>
        <w:top w:val="none" w:sz="0" w:space="0" w:color="auto"/>
        <w:left w:val="none" w:sz="0" w:space="0" w:color="auto"/>
        <w:bottom w:val="none" w:sz="0" w:space="0" w:color="auto"/>
        <w:right w:val="none" w:sz="0" w:space="0" w:color="auto"/>
      </w:divBdr>
      <w:divsChild>
        <w:div w:id="220097423">
          <w:marLeft w:val="0"/>
          <w:marRight w:val="0"/>
          <w:marTop w:val="0"/>
          <w:marBottom w:val="0"/>
          <w:divBdr>
            <w:top w:val="none" w:sz="0" w:space="0" w:color="auto"/>
            <w:left w:val="none" w:sz="0" w:space="0" w:color="auto"/>
            <w:bottom w:val="none" w:sz="0" w:space="0" w:color="auto"/>
            <w:right w:val="none" w:sz="0" w:space="0" w:color="auto"/>
          </w:divBdr>
          <w:divsChild>
            <w:div w:id="141972042">
              <w:marLeft w:val="0"/>
              <w:marRight w:val="0"/>
              <w:marTop w:val="0"/>
              <w:marBottom w:val="0"/>
              <w:divBdr>
                <w:top w:val="none" w:sz="0" w:space="0" w:color="auto"/>
                <w:left w:val="none" w:sz="0" w:space="0" w:color="auto"/>
                <w:bottom w:val="none" w:sz="0" w:space="0" w:color="auto"/>
                <w:right w:val="none" w:sz="0" w:space="0" w:color="auto"/>
              </w:divBdr>
              <w:divsChild>
                <w:div w:id="34579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879274948">
      <w:bodyDiv w:val="1"/>
      <w:marLeft w:val="0"/>
      <w:marRight w:val="0"/>
      <w:marTop w:val="0"/>
      <w:marBottom w:val="0"/>
      <w:divBdr>
        <w:top w:val="none" w:sz="0" w:space="0" w:color="auto"/>
        <w:left w:val="none" w:sz="0" w:space="0" w:color="auto"/>
        <w:bottom w:val="none" w:sz="0" w:space="0" w:color="auto"/>
        <w:right w:val="none" w:sz="0" w:space="0" w:color="auto"/>
      </w:divBdr>
      <w:divsChild>
        <w:div w:id="476454630">
          <w:marLeft w:val="0"/>
          <w:marRight w:val="0"/>
          <w:marTop w:val="0"/>
          <w:marBottom w:val="0"/>
          <w:divBdr>
            <w:top w:val="none" w:sz="0" w:space="0" w:color="auto"/>
            <w:left w:val="none" w:sz="0" w:space="0" w:color="auto"/>
            <w:bottom w:val="none" w:sz="0" w:space="0" w:color="auto"/>
            <w:right w:val="none" w:sz="0" w:space="0" w:color="auto"/>
          </w:divBdr>
          <w:divsChild>
            <w:div w:id="1412235662">
              <w:marLeft w:val="0"/>
              <w:marRight w:val="0"/>
              <w:marTop w:val="0"/>
              <w:marBottom w:val="0"/>
              <w:divBdr>
                <w:top w:val="none" w:sz="0" w:space="0" w:color="auto"/>
                <w:left w:val="none" w:sz="0" w:space="0" w:color="auto"/>
                <w:bottom w:val="none" w:sz="0" w:space="0" w:color="auto"/>
                <w:right w:val="none" w:sz="0" w:space="0" w:color="auto"/>
              </w:divBdr>
              <w:divsChild>
                <w:div w:id="190378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303136">
      <w:bodyDiv w:val="1"/>
      <w:marLeft w:val="0"/>
      <w:marRight w:val="0"/>
      <w:marTop w:val="0"/>
      <w:marBottom w:val="0"/>
      <w:divBdr>
        <w:top w:val="none" w:sz="0" w:space="0" w:color="auto"/>
        <w:left w:val="none" w:sz="0" w:space="0" w:color="auto"/>
        <w:bottom w:val="none" w:sz="0" w:space="0" w:color="auto"/>
        <w:right w:val="none" w:sz="0" w:space="0" w:color="auto"/>
      </w:divBdr>
    </w:div>
    <w:div w:id="1955552838">
      <w:bodyDiv w:val="1"/>
      <w:marLeft w:val="0"/>
      <w:marRight w:val="0"/>
      <w:marTop w:val="0"/>
      <w:marBottom w:val="0"/>
      <w:divBdr>
        <w:top w:val="none" w:sz="0" w:space="0" w:color="auto"/>
        <w:left w:val="none" w:sz="0" w:space="0" w:color="auto"/>
        <w:bottom w:val="none" w:sz="0" w:space="0" w:color="auto"/>
        <w:right w:val="none" w:sz="0" w:space="0" w:color="auto"/>
      </w:divBdr>
      <w:divsChild>
        <w:div w:id="1513379972">
          <w:marLeft w:val="0"/>
          <w:marRight w:val="0"/>
          <w:marTop w:val="0"/>
          <w:marBottom w:val="0"/>
          <w:divBdr>
            <w:top w:val="none" w:sz="0" w:space="0" w:color="auto"/>
            <w:left w:val="none" w:sz="0" w:space="0" w:color="auto"/>
            <w:bottom w:val="none" w:sz="0" w:space="0" w:color="auto"/>
            <w:right w:val="none" w:sz="0" w:space="0" w:color="auto"/>
          </w:divBdr>
          <w:divsChild>
            <w:div w:id="519204233">
              <w:marLeft w:val="0"/>
              <w:marRight w:val="0"/>
              <w:marTop w:val="0"/>
              <w:marBottom w:val="0"/>
              <w:divBdr>
                <w:top w:val="none" w:sz="0" w:space="0" w:color="auto"/>
                <w:left w:val="none" w:sz="0" w:space="0" w:color="auto"/>
                <w:bottom w:val="none" w:sz="0" w:space="0" w:color="auto"/>
                <w:right w:val="none" w:sz="0" w:space="0" w:color="auto"/>
              </w:divBdr>
              <w:divsChild>
                <w:div w:id="97683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 w:id="2107074171">
      <w:bodyDiv w:val="1"/>
      <w:marLeft w:val="0"/>
      <w:marRight w:val="0"/>
      <w:marTop w:val="0"/>
      <w:marBottom w:val="0"/>
      <w:divBdr>
        <w:top w:val="none" w:sz="0" w:space="0" w:color="auto"/>
        <w:left w:val="none" w:sz="0" w:space="0" w:color="auto"/>
        <w:bottom w:val="none" w:sz="0" w:space="0" w:color="auto"/>
        <w:right w:val="none" w:sz="0" w:space="0" w:color="auto"/>
      </w:divBdr>
      <w:divsChild>
        <w:div w:id="922446442">
          <w:marLeft w:val="0"/>
          <w:marRight w:val="0"/>
          <w:marTop w:val="0"/>
          <w:marBottom w:val="0"/>
          <w:divBdr>
            <w:top w:val="none" w:sz="0" w:space="0" w:color="auto"/>
            <w:left w:val="none" w:sz="0" w:space="0" w:color="auto"/>
            <w:bottom w:val="none" w:sz="0" w:space="0" w:color="auto"/>
            <w:right w:val="none" w:sz="0" w:space="0" w:color="auto"/>
          </w:divBdr>
          <w:divsChild>
            <w:div w:id="1447240144">
              <w:marLeft w:val="0"/>
              <w:marRight w:val="0"/>
              <w:marTop w:val="0"/>
              <w:marBottom w:val="0"/>
              <w:divBdr>
                <w:top w:val="none" w:sz="0" w:space="0" w:color="auto"/>
                <w:left w:val="none" w:sz="0" w:space="0" w:color="auto"/>
                <w:bottom w:val="none" w:sz="0" w:space="0" w:color="auto"/>
                <w:right w:val="none" w:sz="0" w:space="0" w:color="auto"/>
              </w:divBdr>
              <w:divsChild>
                <w:div w:id="873813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063288">
      <w:bodyDiv w:val="1"/>
      <w:marLeft w:val="0"/>
      <w:marRight w:val="0"/>
      <w:marTop w:val="0"/>
      <w:marBottom w:val="0"/>
      <w:divBdr>
        <w:top w:val="none" w:sz="0" w:space="0" w:color="auto"/>
        <w:left w:val="none" w:sz="0" w:space="0" w:color="auto"/>
        <w:bottom w:val="none" w:sz="0" w:space="0" w:color="auto"/>
        <w:right w:val="none" w:sz="0" w:space="0" w:color="auto"/>
      </w:divBdr>
      <w:divsChild>
        <w:div w:id="1182667257">
          <w:marLeft w:val="0"/>
          <w:marRight w:val="0"/>
          <w:marTop w:val="0"/>
          <w:marBottom w:val="0"/>
          <w:divBdr>
            <w:top w:val="none" w:sz="0" w:space="0" w:color="auto"/>
            <w:left w:val="none" w:sz="0" w:space="0" w:color="auto"/>
            <w:bottom w:val="none" w:sz="0" w:space="0" w:color="auto"/>
            <w:right w:val="none" w:sz="0" w:space="0" w:color="auto"/>
          </w:divBdr>
          <w:divsChild>
            <w:div w:id="589001327">
              <w:marLeft w:val="0"/>
              <w:marRight w:val="0"/>
              <w:marTop w:val="0"/>
              <w:marBottom w:val="0"/>
              <w:divBdr>
                <w:top w:val="none" w:sz="0" w:space="0" w:color="auto"/>
                <w:left w:val="none" w:sz="0" w:space="0" w:color="auto"/>
                <w:bottom w:val="none" w:sz="0" w:space="0" w:color="auto"/>
                <w:right w:val="none" w:sz="0" w:space="0" w:color="auto"/>
              </w:divBdr>
              <w:divsChild>
                <w:div w:id="210221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curveball.yoavram.com" TargetMode="External"/><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hyperlink" Target="http://curveball.yoavram.com"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7.png"/><Relationship Id="rId25" Type="http://schemas.openxmlformats.org/officeDocument/2006/relationships/image" Target="media/image8.jpeg"/><Relationship Id="rId33"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yperlink" Target="https://github.com/yoavram/curveball"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l.dropboxusercontent.com/u/1578682/supp.ipynb"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yperlink" Target="https://github.com/yoavram/curveball_ms"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s://figshare.com/s/b08c6b975779e03ec48e"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comments" Target="comments.xml"/><Relationship Id="rId22" Type="http://schemas.openxmlformats.org/officeDocument/2006/relationships/hyperlink" Target="https://curveball.netlify.com" TargetMode="External"/><Relationship Id="rId27" Type="http://schemas.openxmlformats.org/officeDocument/2006/relationships/image" Target="media/image10.png"/><Relationship Id="rId30" Type="http://schemas.openxmlformats.org/officeDocument/2006/relationships/footer" Target="foot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9837E4D3-2FA6-3541-94F9-48AA1C00D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29</Pages>
  <Words>31106</Words>
  <Characters>177307</Characters>
  <Application>Microsoft Office Word</Application>
  <DocSecurity>0</DocSecurity>
  <Lines>1477</Lines>
  <Paragraphs>415</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07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8</cp:revision>
  <cp:lastPrinted>2018-06-20T21:14:00Z</cp:lastPrinted>
  <dcterms:created xsi:type="dcterms:W3CDTF">2018-12-17T18:55:00Z</dcterms:created>
  <dcterms:modified xsi:type="dcterms:W3CDTF">2018-12-20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Harvard - Cite Them Right 9th edition</vt:lpwstr>
  </property>
  <property fmtid="{D5CDD505-2E9C-101B-9397-08002B2CF9AE}" pid="13" name="Mendeley Recent Style Id 5_1">
    <vt:lpwstr>http://www.zotero.org/styles/israeli-science-foundation</vt:lpwstr>
  </property>
  <property fmtid="{D5CDD505-2E9C-101B-9397-08002B2CF9AE}" pid="14" name="Mendeley Recent Style Name 5_1">
    <vt:lpwstr>Israeli Science Foundation (Yoav Ram)</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nas</vt:lpwstr>
  </property>
  <property fmtid="{D5CDD505-2E9C-101B-9397-08002B2CF9AE}" pid="20" name="Mendeley Recent Style Name 8_1">
    <vt:lpwstr>Proceedings of the National Academy of Sciences of the United States of America</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